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A743DD" w14:textId="45252AA2" w:rsidR="00657408" w:rsidRPr="00085940" w:rsidRDefault="00657408" w:rsidP="003F358C">
      <w:pPr>
        <w:spacing w:after="0" w:line="360" w:lineRule="auto"/>
        <w:jc w:val="center"/>
        <w:rPr>
          <w:rFonts w:cs="Times New Roman"/>
          <w:b/>
        </w:rPr>
      </w:pPr>
      <w:r>
        <w:rPr>
          <w:noProof/>
        </w:rPr>
        <w:drawing>
          <wp:anchor distT="0" distB="0" distL="0" distR="0" simplePos="0" relativeHeight="251709440" behindDoc="0" locked="0" layoutInCell="1" allowOverlap="1" wp14:anchorId="08170919" wp14:editId="173331EF">
            <wp:simplePos x="0" y="0"/>
            <wp:positionH relativeFrom="page">
              <wp:posOffset>114300</wp:posOffset>
            </wp:positionH>
            <wp:positionV relativeFrom="page">
              <wp:posOffset>171450</wp:posOffset>
            </wp:positionV>
            <wp:extent cx="7320927" cy="10291025"/>
            <wp:effectExtent l="0" t="0" r="0" b="0"/>
            <wp:wrapNone/>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7320927" cy="10291025"/>
                    </a:xfrm>
                    <a:prstGeom prst="rect">
                      <a:avLst/>
                    </a:prstGeom>
                  </pic:spPr>
                </pic:pic>
              </a:graphicData>
            </a:graphic>
          </wp:anchor>
        </w:drawing>
      </w:r>
      <w:r w:rsidR="00085940">
        <w:rPr>
          <w:rFonts w:cs="Times New Roman"/>
          <w:b/>
        </w:rPr>
        <w:t xml:space="preserve"> </w:t>
      </w:r>
      <w:bookmarkStart w:id="0" w:name="_GoBack"/>
      <w:bookmarkEnd w:id="0"/>
    </w:p>
    <w:p w14:paraId="07BAF524" w14:textId="77777777" w:rsidR="00657408" w:rsidRDefault="00657408">
      <w:pPr>
        <w:rPr>
          <w:rFonts w:cs="Times New Roman"/>
          <w:b/>
          <w:lang w:val="id-ID"/>
        </w:rPr>
      </w:pPr>
      <w:r>
        <w:rPr>
          <w:rFonts w:cs="Times New Roman"/>
          <w:b/>
          <w:lang w:val="id-ID"/>
        </w:rPr>
        <w:br w:type="page"/>
      </w:r>
    </w:p>
    <w:p w14:paraId="633CAED1" w14:textId="220F6D40" w:rsidR="003F358C" w:rsidRPr="00690AC0" w:rsidRDefault="003F358C" w:rsidP="003F358C">
      <w:pPr>
        <w:spacing w:after="0" w:line="360" w:lineRule="auto"/>
        <w:jc w:val="center"/>
        <w:rPr>
          <w:rFonts w:cs="Times New Roman"/>
          <w:b/>
          <w:lang w:val="id-ID"/>
        </w:rPr>
        <w:sectPr w:rsidR="003F358C" w:rsidRPr="00690AC0"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p>
    <w:bookmarkStart w:id="1" w:name="_Toc146703247" w:displacedByCustomXml="next"/>
    <w:sdt>
      <w:sdtPr>
        <w:rPr>
          <w:rFonts w:asciiTheme="minorHAnsi" w:eastAsiaTheme="minorHAnsi" w:hAnsiTheme="minorHAnsi" w:cstheme="minorBidi"/>
          <w:b w:val="0"/>
          <w:bCs/>
          <w:sz w:val="22"/>
          <w:szCs w:val="22"/>
          <w:lang w:val="en-US"/>
        </w:rPr>
        <w:id w:val="-881701682"/>
        <w:docPartObj>
          <w:docPartGallery w:val="Table of Contents"/>
          <w:docPartUnique/>
        </w:docPartObj>
      </w:sdtPr>
      <w:sdtEndPr>
        <w:rPr>
          <w:rFonts w:ascii="Times New Roman" w:hAnsi="Times New Roman"/>
          <w:sz w:val="24"/>
        </w:rPr>
      </w:sdtEndPr>
      <w:sdtContent>
        <w:p w14:paraId="2A0B765F" w14:textId="77777777" w:rsidR="00231E25" w:rsidRPr="00BC1FE5" w:rsidRDefault="00231E25" w:rsidP="002C1BCC">
          <w:pPr>
            <w:pStyle w:val="Heading1"/>
            <w:rPr>
              <w:bCs/>
            </w:rPr>
          </w:pPr>
          <w:r w:rsidRPr="00BC1FE5">
            <w:rPr>
              <w:bCs/>
            </w:rPr>
            <w:t>DAFTAR ISI</w:t>
          </w:r>
          <w:bookmarkEnd w:id="1"/>
        </w:p>
        <w:p w14:paraId="66FE5126" w14:textId="6916B2CB" w:rsidR="009D0B8F" w:rsidRPr="00205A6B" w:rsidRDefault="00231E25">
          <w:pPr>
            <w:pStyle w:val="TOC1"/>
            <w:rPr>
              <w:rFonts w:asciiTheme="minorHAnsi" w:eastAsiaTheme="minorEastAsia" w:hAnsiTheme="minorHAnsi" w:cstheme="minorBidi"/>
              <w:b/>
              <w:bCs/>
              <w:sz w:val="22"/>
              <w:lang w:val="en-ID" w:eastAsia="en-ID"/>
            </w:rPr>
          </w:pPr>
          <w:r w:rsidRPr="00205A6B">
            <w:rPr>
              <w:b/>
              <w:bCs/>
              <w:noProof w:val="0"/>
              <w:szCs w:val="24"/>
              <w:lang w:val="id-ID"/>
            </w:rPr>
            <w:fldChar w:fldCharType="begin"/>
          </w:r>
          <w:r w:rsidRPr="00205A6B">
            <w:rPr>
              <w:b/>
              <w:bCs/>
              <w:noProof w:val="0"/>
              <w:szCs w:val="24"/>
              <w:lang w:val="id-ID"/>
            </w:rPr>
            <w:instrText xml:space="preserve"> TOC \o "1-3" \h \z \u </w:instrText>
          </w:r>
          <w:r w:rsidRPr="00205A6B">
            <w:rPr>
              <w:b/>
              <w:bCs/>
              <w:noProof w:val="0"/>
              <w:szCs w:val="24"/>
              <w:lang w:val="id-ID"/>
            </w:rPr>
            <w:fldChar w:fldCharType="separate"/>
          </w:r>
          <w:hyperlink w:anchor="_Toc146703247" w:history="1">
            <w:r w:rsidR="009D0B8F" w:rsidRPr="00205A6B">
              <w:rPr>
                <w:rStyle w:val="Hyperlink"/>
                <w:b/>
                <w:bCs/>
              </w:rPr>
              <w:t>DAFTAR ISI</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47 \h </w:instrText>
            </w:r>
            <w:r w:rsidR="009D0B8F" w:rsidRPr="00205A6B">
              <w:rPr>
                <w:b/>
                <w:bCs/>
                <w:webHidden/>
              </w:rPr>
            </w:r>
            <w:r w:rsidR="009D0B8F" w:rsidRPr="00205A6B">
              <w:rPr>
                <w:b/>
                <w:bCs/>
                <w:webHidden/>
              </w:rPr>
              <w:fldChar w:fldCharType="separate"/>
            </w:r>
            <w:r w:rsidR="00B671A4">
              <w:rPr>
                <w:b/>
                <w:bCs/>
                <w:webHidden/>
              </w:rPr>
              <w:t>i</w:t>
            </w:r>
            <w:r w:rsidR="009D0B8F" w:rsidRPr="00205A6B">
              <w:rPr>
                <w:b/>
                <w:bCs/>
                <w:webHidden/>
              </w:rPr>
              <w:fldChar w:fldCharType="end"/>
            </w:r>
          </w:hyperlink>
        </w:p>
        <w:p w14:paraId="457C109F" w14:textId="05F5ED2D" w:rsidR="009D0B8F" w:rsidRPr="00205A6B" w:rsidRDefault="00085940">
          <w:pPr>
            <w:pStyle w:val="TOC1"/>
            <w:rPr>
              <w:rFonts w:asciiTheme="minorHAnsi" w:eastAsiaTheme="minorEastAsia" w:hAnsiTheme="minorHAnsi" w:cstheme="minorBidi"/>
              <w:b/>
              <w:bCs/>
              <w:sz w:val="22"/>
              <w:lang w:val="en-ID" w:eastAsia="en-ID"/>
            </w:rPr>
          </w:pPr>
          <w:hyperlink w:anchor="_Toc146703248" w:history="1">
            <w:r w:rsidR="009D0B8F" w:rsidRPr="00205A6B">
              <w:rPr>
                <w:rStyle w:val="Hyperlink"/>
                <w:b/>
                <w:bCs/>
              </w:rPr>
              <w:t>DAFTAR GAMBAR</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48 \h </w:instrText>
            </w:r>
            <w:r w:rsidR="009D0B8F" w:rsidRPr="00205A6B">
              <w:rPr>
                <w:b/>
                <w:bCs/>
                <w:webHidden/>
              </w:rPr>
            </w:r>
            <w:r w:rsidR="009D0B8F" w:rsidRPr="00205A6B">
              <w:rPr>
                <w:b/>
                <w:bCs/>
                <w:webHidden/>
              </w:rPr>
              <w:fldChar w:fldCharType="separate"/>
            </w:r>
            <w:r w:rsidR="00B671A4">
              <w:rPr>
                <w:b/>
                <w:bCs/>
                <w:webHidden/>
              </w:rPr>
              <w:t>ii</w:t>
            </w:r>
            <w:r w:rsidR="009D0B8F" w:rsidRPr="00205A6B">
              <w:rPr>
                <w:b/>
                <w:bCs/>
                <w:webHidden/>
              </w:rPr>
              <w:fldChar w:fldCharType="end"/>
            </w:r>
          </w:hyperlink>
        </w:p>
        <w:p w14:paraId="43967A3B" w14:textId="628BCF6C" w:rsidR="009D0B8F" w:rsidRPr="00205A6B" w:rsidRDefault="00085940">
          <w:pPr>
            <w:pStyle w:val="TOC1"/>
            <w:rPr>
              <w:rFonts w:asciiTheme="minorHAnsi" w:eastAsiaTheme="minorEastAsia" w:hAnsiTheme="minorHAnsi" w:cstheme="minorBidi"/>
              <w:b/>
              <w:bCs/>
              <w:sz w:val="22"/>
              <w:lang w:val="en-ID" w:eastAsia="en-ID"/>
            </w:rPr>
          </w:pPr>
          <w:hyperlink w:anchor="_Toc146703249" w:history="1">
            <w:r w:rsidR="009D0B8F" w:rsidRPr="00205A6B">
              <w:rPr>
                <w:rStyle w:val="Hyperlink"/>
                <w:b/>
                <w:bCs/>
              </w:rPr>
              <w:t>DAFTAR TABEL</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49 \h </w:instrText>
            </w:r>
            <w:r w:rsidR="009D0B8F" w:rsidRPr="00205A6B">
              <w:rPr>
                <w:b/>
                <w:bCs/>
                <w:webHidden/>
              </w:rPr>
            </w:r>
            <w:r w:rsidR="009D0B8F" w:rsidRPr="00205A6B">
              <w:rPr>
                <w:b/>
                <w:bCs/>
                <w:webHidden/>
              </w:rPr>
              <w:fldChar w:fldCharType="separate"/>
            </w:r>
            <w:r w:rsidR="00B671A4">
              <w:rPr>
                <w:b/>
                <w:bCs/>
                <w:webHidden/>
              </w:rPr>
              <w:t>iv</w:t>
            </w:r>
            <w:r w:rsidR="009D0B8F" w:rsidRPr="00205A6B">
              <w:rPr>
                <w:b/>
                <w:bCs/>
                <w:webHidden/>
              </w:rPr>
              <w:fldChar w:fldCharType="end"/>
            </w:r>
          </w:hyperlink>
        </w:p>
        <w:p w14:paraId="7EDBF46F" w14:textId="4D734C19" w:rsidR="009D0B8F" w:rsidRPr="00205A6B" w:rsidRDefault="00085940">
          <w:pPr>
            <w:pStyle w:val="TOC1"/>
            <w:rPr>
              <w:rFonts w:asciiTheme="minorHAnsi" w:eastAsiaTheme="minorEastAsia" w:hAnsiTheme="minorHAnsi" w:cstheme="minorBidi"/>
              <w:b/>
              <w:bCs/>
              <w:sz w:val="22"/>
              <w:lang w:val="en-ID" w:eastAsia="en-ID"/>
            </w:rPr>
          </w:pPr>
          <w:hyperlink w:anchor="_Toc146703250" w:history="1">
            <w:r w:rsidR="009D0B8F" w:rsidRPr="00205A6B">
              <w:rPr>
                <w:rStyle w:val="Hyperlink"/>
                <w:b/>
                <w:bCs/>
              </w:rPr>
              <w:t>BAB I</w:t>
            </w:r>
            <w:r w:rsidR="00205A6B" w:rsidRPr="00205A6B">
              <w:rPr>
                <w:rStyle w:val="Hyperlink"/>
                <w:b/>
                <w:bCs/>
              </w:rPr>
              <w:t xml:space="preserve"> PENDAHULUAN</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50 \h </w:instrText>
            </w:r>
            <w:r w:rsidR="009D0B8F" w:rsidRPr="00205A6B">
              <w:rPr>
                <w:b/>
                <w:bCs/>
                <w:webHidden/>
              </w:rPr>
            </w:r>
            <w:r w:rsidR="009D0B8F" w:rsidRPr="00205A6B">
              <w:rPr>
                <w:b/>
                <w:bCs/>
                <w:webHidden/>
              </w:rPr>
              <w:fldChar w:fldCharType="separate"/>
            </w:r>
            <w:r w:rsidR="00B671A4">
              <w:rPr>
                <w:b/>
                <w:bCs/>
                <w:webHidden/>
              </w:rPr>
              <w:t>1</w:t>
            </w:r>
            <w:r w:rsidR="009D0B8F" w:rsidRPr="00205A6B">
              <w:rPr>
                <w:b/>
                <w:bCs/>
                <w:webHidden/>
              </w:rPr>
              <w:fldChar w:fldCharType="end"/>
            </w:r>
          </w:hyperlink>
        </w:p>
        <w:p w14:paraId="573D3FB5" w14:textId="0B10A066" w:rsidR="009D0B8F" w:rsidRPr="00205A6B" w:rsidRDefault="00085940">
          <w:pPr>
            <w:pStyle w:val="TOC2"/>
            <w:rPr>
              <w:rFonts w:asciiTheme="minorHAnsi" w:eastAsiaTheme="minorEastAsia" w:hAnsiTheme="minorHAnsi"/>
              <w:b/>
              <w:bCs/>
              <w:noProof/>
              <w:sz w:val="22"/>
              <w:lang w:val="en-ID" w:eastAsia="en-ID"/>
            </w:rPr>
          </w:pPr>
          <w:hyperlink w:anchor="_Toc146703251" w:history="1">
            <w:r w:rsidR="009D0B8F" w:rsidRPr="00205A6B">
              <w:rPr>
                <w:rStyle w:val="Hyperlink"/>
                <w:rFonts w:cs="Times New Roman"/>
                <w:b/>
                <w:bCs/>
                <w:noProof/>
                <w:lang w:val="id-ID"/>
              </w:rPr>
              <w:t>A.</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Latar Belakang</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1 \h </w:instrText>
            </w:r>
            <w:r w:rsidR="009D0B8F" w:rsidRPr="00205A6B">
              <w:rPr>
                <w:b/>
                <w:bCs/>
                <w:noProof/>
                <w:webHidden/>
              </w:rPr>
            </w:r>
            <w:r w:rsidR="009D0B8F" w:rsidRPr="00205A6B">
              <w:rPr>
                <w:b/>
                <w:bCs/>
                <w:noProof/>
                <w:webHidden/>
              </w:rPr>
              <w:fldChar w:fldCharType="separate"/>
            </w:r>
            <w:r w:rsidR="00B671A4">
              <w:rPr>
                <w:b/>
                <w:bCs/>
                <w:noProof/>
                <w:webHidden/>
              </w:rPr>
              <w:t>1</w:t>
            </w:r>
            <w:r w:rsidR="009D0B8F" w:rsidRPr="00205A6B">
              <w:rPr>
                <w:b/>
                <w:bCs/>
                <w:noProof/>
                <w:webHidden/>
              </w:rPr>
              <w:fldChar w:fldCharType="end"/>
            </w:r>
          </w:hyperlink>
        </w:p>
        <w:p w14:paraId="63C1E67B" w14:textId="7303B203" w:rsidR="009D0B8F" w:rsidRPr="00205A6B" w:rsidRDefault="00085940">
          <w:pPr>
            <w:pStyle w:val="TOC2"/>
            <w:rPr>
              <w:rFonts w:asciiTheme="minorHAnsi" w:eastAsiaTheme="minorEastAsia" w:hAnsiTheme="minorHAnsi"/>
              <w:b/>
              <w:bCs/>
              <w:noProof/>
              <w:sz w:val="22"/>
              <w:lang w:val="en-ID" w:eastAsia="en-ID"/>
            </w:rPr>
          </w:pPr>
          <w:hyperlink w:anchor="_Toc146703252" w:history="1">
            <w:r w:rsidR="009D0B8F" w:rsidRPr="00205A6B">
              <w:rPr>
                <w:rStyle w:val="Hyperlink"/>
                <w:rFonts w:cs="Times New Roman"/>
                <w:b/>
                <w:bCs/>
                <w:noProof/>
                <w:lang w:val="id-ID"/>
              </w:rPr>
              <w:t>B.</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Identifikasi Masalah</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2 \h </w:instrText>
            </w:r>
            <w:r w:rsidR="009D0B8F" w:rsidRPr="00205A6B">
              <w:rPr>
                <w:b/>
                <w:bCs/>
                <w:noProof/>
                <w:webHidden/>
              </w:rPr>
            </w:r>
            <w:r w:rsidR="009D0B8F" w:rsidRPr="00205A6B">
              <w:rPr>
                <w:b/>
                <w:bCs/>
                <w:noProof/>
                <w:webHidden/>
              </w:rPr>
              <w:fldChar w:fldCharType="separate"/>
            </w:r>
            <w:r w:rsidR="00B671A4">
              <w:rPr>
                <w:b/>
                <w:bCs/>
                <w:noProof/>
                <w:webHidden/>
              </w:rPr>
              <w:t>4</w:t>
            </w:r>
            <w:r w:rsidR="009D0B8F" w:rsidRPr="00205A6B">
              <w:rPr>
                <w:b/>
                <w:bCs/>
                <w:noProof/>
                <w:webHidden/>
              </w:rPr>
              <w:fldChar w:fldCharType="end"/>
            </w:r>
          </w:hyperlink>
        </w:p>
        <w:p w14:paraId="20B3F3D2" w14:textId="4529AEE3" w:rsidR="009D0B8F" w:rsidRPr="00205A6B" w:rsidRDefault="00085940">
          <w:pPr>
            <w:pStyle w:val="TOC2"/>
            <w:rPr>
              <w:rFonts w:asciiTheme="minorHAnsi" w:eastAsiaTheme="minorEastAsia" w:hAnsiTheme="minorHAnsi"/>
              <w:b/>
              <w:bCs/>
              <w:noProof/>
              <w:sz w:val="22"/>
              <w:lang w:val="en-ID" w:eastAsia="en-ID"/>
            </w:rPr>
          </w:pPr>
          <w:hyperlink w:anchor="_Toc146703253" w:history="1">
            <w:r w:rsidR="009D0B8F" w:rsidRPr="00205A6B">
              <w:rPr>
                <w:rStyle w:val="Hyperlink"/>
                <w:rFonts w:cs="Times New Roman"/>
                <w:b/>
                <w:bCs/>
                <w:noProof/>
                <w:lang w:val="id-ID"/>
              </w:rPr>
              <w:t>C.</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Pembatasan Masalah</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3 \h </w:instrText>
            </w:r>
            <w:r w:rsidR="009D0B8F" w:rsidRPr="00205A6B">
              <w:rPr>
                <w:b/>
                <w:bCs/>
                <w:noProof/>
                <w:webHidden/>
              </w:rPr>
            </w:r>
            <w:r w:rsidR="009D0B8F" w:rsidRPr="00205A6B">
              <w:rPr>
                <w:b/>
                <w:bCs/>
                <w:noProof/>
                <w:webHidden/>
              </w:rPr>
              <w:fldChar w:fldCharType="separate"/>
            </w:r>
            <w:r w:rsidR="00B671A4">
              <w:rPr>
                <w:b/>
                <w:bCs/>
                <w:noProof/>
                <w:webHidden/>
              </w:rPr>
              <w:t>4</w:t>
            </w:r>
            <w:r w:rsidR="009D0B8F" w:rsidRPr="00205A6B">
              <w:rPr>
                <w:b/>
                <w:bCs/>
                <w:noProof/>
                <w:webHidden/>
              </w:rPr>
              <w:fldChar w:fldCharType="end"/>
            </w:r>
          </w:hyperlink>
        </w:p>
        <w:p w14:paraId="329D91C9" w14:textId="53B0581D" w:rsidR="009D0B8F" w:rsidRPr="00205A6B" w:rsidRDefault="00085940">
          <w:pPr>
            <w:pStyle w:val="TOC2"/>
            <w:rPr>
              <w:rFonts w:asciiTheme="minorHAnsi" w:eastAsiaTheme="minorEastAsia" w:hAnsiTheme="minorHAnsi"/>
              <w:b/>
              <w:bCs/>
              <w:noProof/>
              <w:sz w:val="22"/>
              <w:lang w:val="en-ID" w:eastAsia="en-ID"/>
            </w:rPr>
          </w:pPr>
          <w:hyperlink w:anchor="_Toc146703254" w:history="1">
            <w:r w:rsidR="009D0B8F" w:rsidRPr="00205A6B">
              <w:rPr>
                <w:rStyle w:val="Hyperlink"/>
                <w:rFonts w:cs="Times New Roman"/>
                <w:b/>
                <w:bCs/>
                <w:noProof/>
                <w:lang w:val="id-ID"/>
              </w:rPr>
              <w:t>D.</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Perumusan Masalah</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4 \h </w:instrText>
            </w:r>
            <w:r w:rsidR="009D0B8F" w:rsidRPr="00205A6B">
              <w:rPr>
                <w:b/>
                <w:bCs/>
                <w:noProof/>
                <w:webHidden/>
              </w:rPr>
            </w:r>
            <w:r w:rsidR="009D0B8F" w:rsidRPr="00205A6B">
              <w:rPr>
                <w:b/>
                <w:bCs/>
                <w:noProof/>
                <w:webHidden/>
              </w:rPr>
              <w:fldChar w:fldCharType="separate"/>
            </w:r>
            <w:r w:rsidR="00B671A4">
              <w:rPr>
                <w:b/>
                <w:bCs/>
                <w:noProof/>
                <w:webHidden/>
              </w:rPr>
              <w:t>5</w:t>
            </w:r>
            <w:r w:rsidR="009D0B8F" w:rsidRPr="00205A6B">
              <w:rPr>
                <w:b/>
                <w:bCs/>
                <w:noProof/>
                <w:webHidden/>
              </w:rPr>
              <w:fldChar w:fldCharType="end"/>
            </w:r>
          </w:hyperlink>
        </w:p>
        <w:p w14:paraId="61EEA555" w14:textId="0C61747B" w:rsidR="009D0B8F" w:rsidRPr="00205A6B" w:rsidRDefault="00085940">
          <w:pPr>
            <w:pStyle w:val="TOC2"/>
            <w:rPr>
              <w:rFonts w:asciiTheme="minorHAnsi" w:eastAsiaTheme="minorEastAsia" w:hAnsiTheme="minorHAnsi"/>
              <w:b/>
              <w:bCs/>
              <w:noProof/>
              <w:sz w:val="22"/>
              <w:lang w:val="en-ID" w:eastAsia="en-ID"/>
            </w:rPr>
          </w:pPr>
          <w:hyperlink w:anchor="_Toc146703255" w:history="1">
            <w:r w:rsidR="009D0B8F" w:rsidRPr="00205A6B">
              <w:rPr>
                <w:rStyle w:val="Hyperlink"/>
                <w:rFonts w:cs="Times New Roman"/>
                <w:b/>
                <w:bCs/>
                <w:noProof/>
                <w:lang w:val="id-ID"/>
              </w:rPr>
              <w:t>E.</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Tujuan Penelitian</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5 \h </w:instrText>
            </w:r>
            <w:r w:rsidR="009D0B8F" w:rsidRPr="00205A6B">
              <w:rPr>
                <w:b/>
                <w:bCs/>
                <w:noProof/>
                <w:webHidden/>
              </w:rPr>
            </w:r>
            <w:r w:rsidR="009D0B8F" w:rsidRPr="00205A6B">
              <w:rPr>
                <w:b/>
                <w:bCs/>
                <w:noProof/>
                <w:webHidden/>
              </w:rPr>
              <w:fldChar w:fldCharType="separate"/>
            </w:r>
            <w:r w:rsidR="00B671A4">
              <w:rPr>
                <w:b/>
                <w:bCs/>
                <w:noProof/>
                <w:webHidden/>
              </w:rPr>
              <w:t>5</w:t>
            </w:r>
            <w:r w:rsidR="009D0B8F" w:rsidRPr="00205A6B">
              <w:rPr>
                <w:b/>
                <w:bCs/>
                <w:noProof/>
                <w:webHidden/>
              </w:rPr>
              <w:fldChar w:fldCharType="end"/>
            </w:r>
          </w:hyperlink>
        </w:p>
        <w:p w14:paraId="1B499B80" w14:textId="4D2312B8" w:rsidR="009D0B8F" w:rsidRPr="00205A6B" w:rsidRDefault="00085940">
          <w:pPr>
            <w:pStyle w:val="TOC2"/>
            <w:rPr>
              <w:rFonts w:asciiTheme="minorHAnsi" w:eastAsiaTheme="minorEastAsia" w:hAnsiTheme="minorHAnsi"/>
              <w:b/>
              <w:bCs/>
              <w:noProof/>
              <w:sz w:val="22"/>
              <w:lang w:val="en-ID" w:eastAsia="en-ID"/>
            </w:rPr>
          </w:pPr>
          <w:hyperlink w:anchor="_Toc146703256" w:history="1">
            <w:r w:rsidR="009D0B8F" w:rsidRPr="00205A6B">
              <w:rPr>
                <w:rStyle w:val="Hyperlink"/>
                <w:rFonts w:cs="Times New Roman"/>
                <w:b/>
                <w:bCs/>
                <w:noProof/>
                <w:lang w:val="id-ID"/>
              </w:rPr>
              <w:t>F.</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Manfaat Penelitian</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6 \h </w:instrText>
            </w:r>
            <w:r w:rsidR="009D0B8F" w:rsidRPr="00205A6B">
              <w:rPr>
                <w:b/>
                <w:bCs/>
                <w:noProof/>
                <w:webHidden/>
              </w:rPr>
            </w:r>
            <w:r w:rsidR="009D0B8F" w:rsidRPr="00205A6B">
              <w:rPr>
                <w:b/>
                <w:bCs/>
                <w:noProof/>
                <w:webHidden/>
              </w:rPr>
              <w:fldChar w:fldCharType="separate"/>
            </w:r>
            <w:r w:rsidR="00B671A4">
              <w:rPr>
                <w:b/>
                <w:bCs/>
                <w:noProof/>
                <w:webHidden/>
              </w:rPr>
              <w:t>6</w:t>
            </w:r>
            <w:r w:rsidR="009D0B8F" w:rsidRPr="00205A6B">
              <w:rPr>
                <w:b/>
                <w:bCs/>
                <w:noProof/>
                <w:webHidden/>
              </w:rPr>
              <w:fldChar w:fldCharType="end"/>
            </w:r>
          </w:hyperlink>
        </w:p>
        <w:p w14:paraId="71DF4D5F" w14:textId="5CA2DE62" w:rsidR="009D0B8F" w:rsidRPr="00205A6B" w:rsidRDefault="00085940">
          <w:pPr>
            <w:pStyle w:val="TOC1"/>
            <w:rPr>
              <w:rFonts w:asciiTheme="minorHAnsi" w:eastAsiaTheme="minorEastAsia" w:hAnsiTheme="minorHAnsi" w:cstheme="minorBidi"/>
              <w:b/>
              <w:bCs/>
              <w:sz w:val="22"/>
              <w:lang w:val="en-ID" w:eastAsia="en-ID"/>
            </w:rPr>
          </w:pPr>
          <w:hyperlink w:anchor="_Toc146703257" w:history="1">
            <w:r w:rsidR="009D0B8F" w:rsidRPr="00205A6B">
              <w:rPr>
                <w:rStyle w:val="Hyperlink"/>
                <w:b/>
                <w:bCs/>
              </w:rPr>
              <w:t>BAB II</w:t>
            </w:r>
            <w:r w:rsidR="00205A6B" w:rsidRPr="00205A6B">
              <w:rPr>
                <w:rStyle w:val="Hyperlink"/>
                <w:b/>
                <w:bCs/>
              </w:rPr>
              <w:t xml:space="preserve"> KAJIAN PUSTAKA</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57 \h </w:instrText>
            </w:r>
            <w:r w:rsidR="009D0B8F" w:rsidRPr="00205A6B">
              <w:rPr>
                <w:b/>
                <w:bCs/>
                <w:webHidden/>
              </w:rPr>
            </w:r>
            <w:r w:rsidR="009D0B8F" w:rsidRPr="00205A6B">
              <w:rPr>
                <w:b/>
                <w:bCs/>
                <w:webHidden/>
              </w:rPr>
              <w:fldChar w:fldCharType="separate"/>
            </w:r>
            <w:r w:rsidR="00B671A4">
              <w:rPr>
                <w:b/>
                <w:bCs/>
                <w:webHidden/>
              </w:rPr>
              <w:t>7</w:t>
            </w:r>
            <w:r w:rsidR="009D0B8F" w:rsidRPr="00205A6B">
              <w:rPr>
                <w:b/>
                <w:bCs/>
                <w:webHidden/>
              </w:rPr>
              <w:fldChar w:fldCharType="end"/>
            </w:r>
          </w:hyperlink>
        </w:p>
        <w:p w14:paraId="1EA8277B" w14:textId="2607160D" w:rsidR="009D0B8F" w:rsidRPr="00205A6B" w:rsidRDefault="00085940">
          <w:pPr>
            <w:pStyle w:val="TOC2"/>
            <w:rPr>
              <w:rFonts w:asciiTheme="minorHAnsi" w:eastAsiaTheme="minorEastAsia" w:hAnsiTheme="minorHAnsi"/>
              <w:b/>
              <w:bCs/>
              <w:noProof/>
              <w:sz w:val="22"/>
              <w:lang w:val="en-ID" w:eastAsia="en-ID"/>
            </w:rPr>
          </w:pPr>
          <w:hyperlink w:anchor="_Toc146703258" w:history="1">
            <w:r w:rsidR="009D0B8F" w:rsidRPr="00205A6B">
              <w:rPr>
                <w:rStyle w:val="Hyperlink"/>
                <w:rFonts w:cs="Times New Roman"/>
                <w:b/>
                <w:bCs/>
                <w:noProof/>
                <w:lang w:val="id-ID"/>
              </w:rPr>
              <w:t>A.</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iCs/>
                <w:noProof/>
              </w:rPr>
              <w:t>Pengertian</w:t>
            </w:r>
            <w:r w:rsidR="009D0B8F" w:rsidRPr="00205A6B">
              <w:rPr>
                <w:rStyle w:val="Hyperlink"/>
                <w:rFonts w:cs="Times New Roman"/>
                <w:b/>
                <w:bCs/>
                <w:i/>
                <w:noProof/>
              </w:rPr>
              <w:t xml:space="preserve"> </w:t>
            </w:r>
            <w:r w:rsidR="009D0B8F" w:rsidRPr="00205A6B">
              <w:rPr>
                <w:rStyle w:val="Hyperlink"/>
                <w:rFonts w:cs="Times New Roman"/>
                <w:b/>
                <w:bCs/>
                <w:i/>
                <w:noProof/>
                <w:lang w:val="id-ID"/>
              </w:rPr>
              <w:t>Drone</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8 \h </w:instrText>
            </w:r>
            <w:r w:rsidR="009D0B8F" w:rsidRPr="00205A6B">
              <w:rPr>
                <w:b/>
                <w:bCs/>
                <w:noProof/>
                <w:webHidden/>
              </w:rPr>
            </w:r>
            <w:r w:rsidR="009D0B8F" w:rsidRPr="00205A6B">
              <w:rPr>
                <w:b/>
                <w:bCs/>
                <w:noProof/>
                <w:webHidden/>
              </w:rPr>
              <w:fldChar w:fldCharType="separate"/>
            </w:r>
            <w:r w:rsidR="00B671A4">
              <w:rPr>
                <w:b/>
                <w:bCs/>
                <w:noProof/>
                <w:webHidden/>
              </w:rPr>
              <w:t>7</w:t>
            </w:r>
            <w:r w:rsidR="009D0B8F" w:rsidRPr="00205A6B">
              <w:rPr>
                <w:b/>
                <w:bCs/>
                <w:noProof/>
                <w:webHidden/>
              </w:rPr>
              <w:fldChar w:fldCharType="end"/>
            </w:r>
          </w:hyperlink>
        </w:p>
        <w:p w14:paraId="33FF57CD" w14:textId="2225CD29" w:rsidR="009D0B8F" w:rsidRPr="00205A6B" w:rsidRDefault="00085940">
          <w:pPr>
            <w:pStyle w:val="TOC2"/>
            <w:rPr>
              <w:rFonts w:asciiTheme="minorHAnsi" w:eastAsiaTheme="minorEastAsia" w:hAnsiTheme="minorHAnsi"/>
              <w:b/>
              <w:bCs/>
              <w:noProof/>
              <w:sz w:val="22"/>
              <w:lang w:val="en-ID" w:eastAsia="en-ID"/>
            </w:rPr>
          </w:pPr>
          <w:hyperlink w:anchor="_Toc146703259" w:history="1">
            <w:r w:rsidR="009D0B8F" w:rsidRPr="00205A6B">
              <w:rPr>
                <w:rStyle w:val="Hyperlink"/>
                <w:b/>
                <w:bCs/>
                <w:noProof/>
                <w:lang w:val="id-ID"/>
              </w:rPr>
              <w:t>B.</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rPr>
              <w:t>Jenis-jenis</w:t>
            </w:r>
            <w:r w:rsidR="009D0B8F" w:rsidRPr="00205A6B">
              <w:rPr>
                <w:rStyle w:val="Hyperlink"/>
                <w:b/>
                <w:bCs/>
                <w:noProof/>
                <w:lang w:val="id-ID"/>
              </w:rPr>
              <w:t xml:space="preserve"> </w:t>
            </w:r>
            <w:r w:rsidR="009D0B8F" w:rsidRPr="00205A6B">
              <w:rPr>
                <w:rStyle w:val="Hyperlink"/>
                <w:b/>
                <w:bCs/>
                <w:i/>
                <w:noProof/>
                <w:lang w:val="id-ID"/>
              </w:rPr>
              <w:t>Drone</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59 \h </w:instrText>
            </w:r>
            <w:r w:rsidR="009D0B8F" w:rsidRPr="00205A6B">
              <w:rPr>
                <w:b/>
                <w:bCs/>
                <w:noProof/>
                <w:webHidden/>
              </w:rPr>
            </w:r>
            <w:r w:rsidR="009D0B8F" w:rsidRPr="00205A6B">
              <w:rPr>
                <w:b/>
                <w:bCs/>
                <w:noProof/>
                <w:webHidden/>
              </w:rPr>
              <w:fldChar w:fldCharType="separate"/>
            </w:r>
            <w:r w:rsidR="00B671A4">
              <w:rPr>
                <w:b/>
                <w:bCs/>
                <w:noProof/>
                <w:webHidden/>
              </w:rPr>
              <w:t>7</w:t>
            </w:r>
            <w:r w:rsidR="009D0B8F" w:rsidRPr="00205A6B">
              <w:rPr>
                <w:b/>
                <w:bCs/>
                <w:noProof/>
                <w:webHidden/>
              </w:rPr>
              <w:fldChar w:fldCharType="end"/>
            </w:r>
          </w:hyperlink>
        </w:p>
        <w:p w14:paraId="65D81D33" w14:textId="69B3E80B" w:rsidR="009D0B8F" w:rsidRPr="00205A6B" w:rsidRDefault="00085940">
          <w:pPr>
            <w:pStyle w:val="TOC2"/>
            <w:rPr>
              <w:rFonts w:asciiTheme="minorHAnsi" w:eastAsiaTheme="minorEastAsia" w:hAnsiTheme="minorHAnsi"/>
              <w:b/>
              <w:bCs/>
              <w:noProof/>
              <w:sz w:val="22"/>
              <w:lang w:val="en-ID" w:eastAsia="en-ID"/>
            </w:rPr>
          </w:pPr>
          <w:hyperlink w:anchor="_Toc146703260" w:history="1">
            <w:r w:rsidR="009D0B8F" w:rsidRPr="00205A6B">
              <w:rPr>
                <w:rStyle w:val="Hyperlink"/>
                <w:b/>
                <w:bCs/>
                <w:noProof/>
                <w:lang w:val="id-ID"/>
              </w:rPr>
              <w:t>C.</w:t>
            </w:r>
            <w:r w:rsidR="009D0B8F" w:rsidRPr="00205A6B">
              <w:rPr>
                <w:rFonts w:asciiTheme="minorHAnsi" w:eastAsiaTheme="minorEastAsia" w:hAnsiTheme="minorHAnsi"/>
                <w:b/>
                <w:bCs/>
                <w:noProof/>
                <w:sz w:val="22"/>
                <w:lang w:val="en-ID" w:eastAsia="en-ID"/>
              </w:rPr>
              <w:tab/>
            </w:r>
            <w:r w:rsidR="009D0B8F" w:rsidRPr="00205A6B">
              <w:rPr>
                <w:rStyle w:val="Hyperlink"/>
                <w:b/>
                <w:bCs/>
                <w:noProof/>
              </w:rPr>
              <w:t>Sistem</w:t>
            </w:r>
            <w:r w:rsidR="009D0B8F" w:rsidRPr="00205A6B">
              <w:rPr>
                <w:rStyle w:val="Hyperlink"/>
                <w:b/>
                <w:bCs/>
                <w:noProof/>
                <w:lang w:val="id-ID"/>
              </w:rPr>
              <w:t xml:space="preserve"> </w:t>
            </w:r>
            <w:r w:rsidR="009D0B8F" w:rsidRPr="00205A6B">
              <w:rPr>
                <w:rStyle w:val="Hyperlink"/>
                <w:b/>
                <w:bCs/>
                <w:i/>
                <w:noProof/>
                <w:lang w:val="id-ID"/>
              </w:rPr>
              <w:t>Kerja</w:t>
            </w:r>
            <w:r w:rsidR="009D0B8F" w:rsidRPr="00205A6B">
              <w:rPr>
                <w:rStyle w:val="Hyperlink"/>
                <w:b/>
                <w:bCs/>
                <w:noProof/>
                <w:lang w:val="id-ID"/>
              </w:rPr>
              <w:t xml:space="preserve"> </w:t>
            </w:r>
            <w:r w:rsidR="009D0B8F" w:rsidRPr="00205A6B">
              <w:rPr>
                <w:rStyle w:val="Hyperlink"/>
                <w:b/>
                <w:bCs/>
                <w:i/>
                <w:noProof/>
                <w:lang w:val="id-ID"/>
              </w:rPr>
              <w:t>Drone</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0 \h </w:instrText>
            </w:r>
            <w:r w:rsidR="009D0B8F" w:rsidRPr="00205A6B">
              <w:rPr>
                <w:b/>
                <w:bCs/>
                <w:noProof/>
                <w:webHidden/>
              </w:rPr>
            </w:r>
            <w:r w:rsidR="009D0B8F" w:rsidRPr="00205A6B">
              <w:rPr>
                <w:b/>
                <w:bCs/>
                <w:noProof/>
                <w:webHidden/>
              </w:rPr>
              <w:fldChar w:fldCharType="separate"/>
            </w:r>
            <w:r w:rsidR="00B671A4">
              <w:rPr>
                <w:b/>
                <w:bCs/>
                <w:noProof/>
                <w:webHidden/>
              </w:rPr>
              <w:t>10</w:t>
            </w:r>
            <w:r w:rsidR="009D0B8F" w:rsidRPr="00205A6B">
              <w:rPr>
                <w:b/>
                <w:bCs/>
                <w:noProof/>
                <w:webHidden/>
              </w:rPr>
              <w:fldChar w:fldCharType="end"/>
            </w:r>
          </w:hyperlink>
        </w:p>
        <w:p w14:paraId="2EE5238A" w14:textId="7F586876" w:rsidR="009D0B8F" w:rsidRPr="00205A6B" w:rsidRDefault="00085940">
          <w:pPr>
            <w:pStyle w:val="TOC2"/>
            <w:rPr>
              <w:rFonts w:asciiTheme="minorHAnsi" w:eastAsiaTheme="minorEastAsia" w:hAnsiTheme="minorHAnsi"/>
              <w:b/>
              <w:bCs/>
              <w:noProof/>
              <w:sz w:val="22"/>
              <w:lang w:val="en-ID" w:eastAsia="en-ID"/>
            </w:rPr>
          </w:pPr>
          <w:hyperlink w:anchor="_Toc146703261" w:history="1">
            <w:r w:rsidR="009D0B8F" w:rsidRPr="00205A6B">
              <w:rPr>
                <w:rStyle w:val="Hyperlink"/>
                <w:rFonts w:cs="Times New Roman"/>
                <w:b/>
                <w:bCs/>
                <w:noProof/>
                <w:lang w:val="id-ID"/>
              </w:rPr>
              <w:t>D.</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 xml:space="preserve">Sistem Propulsi dan Elektronik </w:t>
            </w:r>
            <w:r w:rsidR="009D0B8F" w:rsidRPr="00205A6B">
              <w:rPr>
                <w:rStyle w:val="Hyperlink"/>
                <w:rFonts w:cs="Times New Roman"/>
                <w:b/>
                <w:bCs/>
                <w:i/>
                <w:noProof/>
                <w:lang w:val="id-ID"/>
              </w:rPr>
              <w:t>Drone</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1 \h </w:instrText>
            </w:r>
            <w:r w:rsidR="009D0B8F" w:rsidRPr="00205A6B">
              <w:rPr>
                <w:b/>
                <w:bCs/>
                <w:noProof/>
                <w:webHidden/>
              </w:rPr>
            </w:r>
            <w:r w:rsidR="009D0B8F" w:rsidRPr="00205A6B">
              <w:rPr>
                <w:b/>
                <w:bCs/>
                <w:noProof/>
                <w:webHidden/>
              </w:rPr>
              <w:fldChar w:fldCharType="separate"/>
            </w:r>
            <w:r w:rsidR="00B671A4">
              <w:rPr>
                <w:b/>
                <w:bCs/>
                <w:noProof/>
                <w:webHidden/>
              </w:rPr>
              <w:t>12</w:t>
            </w:r>
            <w:r w:rsidR="009D0B8F" w:rsidRPr="00205A6B">
              <w:rPr>
                <w:b/>
                <w:bCs/>
                <w:noProof/>
                <w:webHidden/>
              </w:rPr>
              <w:fldChar w:fldCharType="end"/>
            </w:r>
          </w:hyperlink>
        </w:p>
        <w:p w14:paraId="27914232" w14:textId="5CA5BC2E" w:rsidR="009D0B8F" w:rsidRPr="00205A6B" w:rsidRDefault="00085940">
          <w:pPr>
            <w:pStyle w:val="TOC2"/>
            <w:rPr>
              <w:rFonts w:asciiTheme="minorHAnsi" w:eastAsiaTheme="minorEastAsia" w:hAnsiTheme="minorHAnsi"/>
              <w:b/>
              <w:bCs/>
              <w:noProof/>
              <w:sz w:val="22"/>
              <w:lang w:val="en-ID" w:eastAsia="en-ID"/>
            </w:rPr>
          </w:pPr>
          <w:hyperlink w:anchor="_Toc146703262" w:history="1">
            <w:r w:rsidR="009D0B8F" w:rsidRPr="00205A6B">
              <w:rPr>
                <w:rStyle w:val="Hyperlink"/>
                <w:rFonts w:cs="Times New Roman"/>
                <w:b/>
                <w:bCs/>
                <w:noProof/>
                <w:lang w:val="id-ID"/>
              </w:rPr>
              <w:t>E.</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i/>
                <w:noProof/>
                <w:lang w:val="id-ID"/>
              </w:rPr>
              <w:t>Ground Controll Station</w:t>
            </w:r>
            <w:r w:rsidR="009D0B8F" w:rsidRPr="00205A6B">
              <w:rPr>
                <w:rStyle w:val="Hyperlink"/>
                <w:rFonts w:cs="Times New Roman"/>
                <w:b/>
                <w:bCs/>
                <w:noProof/>
                <w:lang w:val="id-ID"/>
              </w:rPr>
              <w:t xml:space="preserve">  (GCS)</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2 \h </w:instrText>
            </w:r>
            <w:r w:rsidR="009D0B8F" w:rsidRPr="00205A6B">
              <w:rPr>
                <w:b/>
                <w:bCs/>
                <w:noProof/>
                <w:webHidden/>
              </w:rPr>
            </w:r>
            <w:r w:rsidR="009D0B8F" w:rsidRPr="00205A6B">
              <w:rPr>
                <w:b/>
                <w:bCs/>
                <w:noProof/>
                <w:webHidden/>
              </w:rPr>
              <w:fldChar w:fldCharType="separate"/>
            </w:r>
            <w:r w:rsidR="00B671A4">
              <w:rPr>
                <w:b/>
                <w:bCs/>
                <w:noProof/>
                <w:webHidden/>
              </w:rPr>
              <w:t>43</w:t>
            </w:r>
            <w:r w:rsidR="009D0B8F" w:rsidRPr="00205A6B">
              <w:rPr>
                <w:b/>
                <w:bCs/>
                <w:noProof/>
                <w:webHidden/>
              </w:rPr>
              <w:fldChar w:fldCharType="end"/>
            </w:r>
          </w:hyperlink>
        </w:p>
        <w:p w14:paraId="0AA54292" w14:textId="40D86D94" w:rsidR="009D0B8F" w:rsidRPr="00205A6B" w:rsidRDefault="00085940">
          <w:pPr>
            <w:pStyle w:val="TOC2"/>
            <w:rPr>
              <w:rFonts w:asciiTheme="minorHAnsi" w:eastAsiaTheme="minorEastAsia" w:hAnsiTheme="minorHAnsi"/>
              <w:b/>
              <w:bCs/>
              <w:noProof/>
              <w:sz w:val="22"/>
              <w:lang w:val="en-ID" w:eastAsia="en-ID"/>
            </w:rPr>
          </w:pPr>
          <w:hyperlink w:anchor="_Toc146703263" w:history="1">
            <w:r w:rsidR="009D0B8F" w:rsidRPr="00205A6B">
              <w:rPr>
                <w:rStyle w:val="Hyperlink"/>
                <w:rFonts w:cs="Times New Roman"/>
                <w:b/>
                <w:bCs/>
                <w:noProof/>
                <w:lang w:val="id-ID"/>
              </w:rPr>
              <w:t>F.</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rPr>
              <w:t>Metode Pengembangan Sistem</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3 \h </w:instrText>
            </w:r>
            <w:r w:rsidR="009D0B8F" w:rsidRPr="00205A6B">
              <w:rPr>
                <w:b/>
                <w:bCs/>
                <w:noProof/>
                <w:webHidden/>
              </w:rPr>
            </w:r>
            <w:r w:rsidR="009D0B8F" w:rsidRPr="00205A6B">
              <w:rPr>
                <w:b/>
                <w:bCs/>
                <w:noProof/>
                <w:webHidden/>
              </w:rPr>
              <w:fldChar w:fldCharType="separate"/>
            </w:r>
            <w:r w:rsidR="00B671A4">
              <w:rPr>
                <w:b/>
                <w:bCs/>
                <w:noProof/>
                <w:webHidden/>
              </w:rPr>
              <w:t>49</w:t>
            </w:r>
            <w:r w:rsidR="009D0B8F" w:rsidRPr="00205A6B">
              <w:rPr>
                <w:b/>
                <w:bCs/>
                <w:noProof/>
                <w:webHidden/>
              </w:rPr>
              <w:fldChar w:fldCharType="end"/>
            </w:r>
          </w:hyperlink>
        </w:p>
        <w:p w14:paraId="00F79CAE" w14:textId="3136D5FF" w:rsidR="009D0B8F" w:rsidRPr="00205A6B" w:rsidRDefault="00085940">
          <w:pPr>
            <w:pStyle w:val="TOC2"/>
            <w:rPr>
              <w:rFonts w:asciiTheme="minorHAnsi" w:eastAsiaTheme="minorEastAsia" w:hAnsiTheme="minorHAnsi"/>
              <w:b/>
              <w:bCs/>
              <w:noProof/>
              <w:sz w:val="22"/>
              <w:lang w:val="en-ID" w:eastAsia="en-ID"/>
            </w:rPr>
          </w:pPr>
          <w:hyperlink w:anchor="_Toc146703264" w:history="1">
            <w:r w:rsidR="009D0B8F" w:rsidRPr="00205A6B">
              <w:rPr>
                <w:rStyle w:val="Hyperlink"/>
                <w:rFonts w:cs="Times New Roman"/>
                <w:b/>
                <w:bCs/>
                <w:noProof/>
                <w:lang w:val="id-ID"/>
              </w:rPr>
              <w:t>G.</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Penelitian Relevan</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4 \h </w:instrText>
            </w:r>
            <w:r w:rsidR="009D0B8F" w:rsidRPr="00205A6B">
              <w:rPr>
                <w:b/>
                <w:bCs/>
                <w:noProof/>
                <w:webHidden/>
              </w:rPr>
            </w:r>
            <w:r w:rsidR="009D0B8F" w:rsidRPr="00205A6B">
              <w:rPr>
                <w:b/>
                <w:bCs/>
                <w:noProof/>
                <w:webHidden/>
              </w:rPr>
              <w:fldChar w:fldCharType="separate"/>
            </w:r>
            <w:r w:rsidR="00B671A4">
              <w:rPr>
                <w:b/>
                <w:bCs/>
                <w:noProof/>
                <w:webHidden/>
              </w:rPr>
              <w:t>52</w:t>
            </w:r>
            <w:r w:rsidR="009D0B8F" w:rsidRPr="00205A6B">
              <w:rPr>
                <w:b/>
                <w:bCs/>
                <w:noProof/>
                <w:webHidden/>
              </w:rPr>
              <w:fldChar w:fldCharType="end"/>
            </w:r>
          </w:hyperlink>
        </w:p>
        <w:p w14:paraId="3642772F" w14:textId="19C7B91A" w:rsidR="009D0B8F" w:rsidRPr="00205A6B" w:rsidRDefault="00085940">
          <w:pPr>
            <w:pStyle w:val="TOC2"/>
            <w:rPr>
              <w:rFonts w:asciiTheme="minorHAnsi" w:eastAsiaTheme="minorEastAsia" w:hAnsiTheme="minorHAnsi"/>
              <w:b/>
              <w:bCs/>
              <w:noProof/>
              <w:sz w:val="22"/>
              <w:lang w:val="en-ID" w:eastAsia="en-ID"/>
            </w:rPr>
          </w:pPr>
          <w:hyperlink w:anchor="_Toc146703265" w:history="1">
            <w:r w:rsidR="009D0B8F" w:rsidRPr="00205A6B">
              <w:rPr>
                <w:rStyle w:val="Hyperlink"/>
                <w:rFonts w:cs="Times New Roman"/>
                <w:b/>
                <w:bCs/>
                <w:noProof/>
                <w:lang w:val="id-ID"/>
              </w:rPr>
              <w:t>H.</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lang w:val="id-ID"/>
              </w:rPr>
              <w:t>Kerangka Konseptual</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5 \h </w:instrText>
            </w:r>
            <w:r w:rsidR="009D0B8F" w:rsidRPr="00205A6B">
              <w:rPr>
                <w:b/>
                <w:bCs/>
                <w:noProof/>
                <w:webHidden/>
              </w:rPr>
            </w:r>
            <w:r w:rsidR="009D0B8F" w:rsidRPr="00205A6B">
              <w:rPr>
                <w:b/>
                <w:bCs/>
                <w:noProof/>
                <w:webHidden/>
              </w:rPr>
              <w:fldChar w:fldCharType="separate"/>
            </w:r>
            <w:r w:rsidR="00B671A4">
              <w:rPr>
                <w:b/>
                <w:bCs/>
                <w:noProof/>
                <w:webHidden/>
              </w:rPr>
              <w:t>53</w:t>
            </w:r>
            <w:r w:rsidR="009D0B8F" w:rsidRPr="00205A6B">
              <w:rPr>
                <w:b/>
                <w:bCs/>
                <w:noProof/>
                <w:webHidden/>
              </w:rPr>
              <w:fldChar w:fldCharType="end"/>
            </w:r>
          </w:hyperlink>
        </w:p>
        <w:p w14:paraId="2EE313DA" w14:textId="1F54E699" w:rsidR="009D0B8F" w:rsidRPr="00205A6B" w:rsidRDefault="00085940">
          <w:pPr>
            <w:pStyle w:val="TOC1"/>
            <w:rPr>
              <w:rFonts w:asciiTheme="minorHAnsi" w:eastAsiaTheme="minorEastAsia" w:hAnsiTheme="minorHAnsi" w:cstheme="minorBidi"/>
              <w:b/>
              <w:bCs/>
              <w:sz w:val="22"/>
              <w:lang w:val="en-ID" w:eastAsia="en-ID"/>
            </w:rPr>
          </w:pPr>
          <w:hyperlink w:anchor="_Toc146703266" w:history="1">
            <w:r w:rsidR="009D0B8F" w:rsidRPr="00205A6B">
              <w:rPr>
                <w:rStyle w:val="Hyperlink"/>
                <w:b/>
                <w:bCs/>
              </w:rPr>
              <w:t>BAB III</w:t>
            </w:r>
            <w:r w:rsidR="00205A6B" w:rsidRPr="00205A6B">
              <w:rPr>
                <w:rStyle w:val="Hyperlink"/>
                <w:b/>
                <w:bCs/>
              </w:rPr>
              <w:t xml:space="preserve"> METODOLOGI PENELITIAN</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66 \h </w:instrText>
            </w:r>
            <w:r w:rsidR="009D0B8F" w:rsidRPr="00205A6B">
              <w:rPr>
                <w:b/>
                <w:bCs/>
                <w:webHidden/>
              </w:rPr>
            </w:r>
            <w:r w:rsidR="009D0B8F" w:rsidRPr="00205A6B">
              <w:rPr>
                <w:b/>
                <w:bCs/>
                <w:webHidden/>
              </w:rPr>
              <w:fldChar w:fldCharType="separate"/>
            </w:r>
            <w:r w:rsidR="00B671A4">
              <w:rPr>
                <w:b/>
                <w:bCs/>
                <w:webHidden/>
              </w:rPr>
              <w:t>54</w:t>
            </w:r>
            <w:r w:rsidR="009D0B8F" w:rsidRPr="00205A6B">
              <w:rPr>
                <w:b/>
                <w:bCs/>
                <w:webHidden/>
              </w:rPr>
              <w:fldChar w:fldCharType="end"/>
            </w:r>
          </w:hyperlink>
        </w:p>
        <w:p w14:paraId="587D65F7" w14:textId="2526040D" w:rsidR="009D0B8F" w:rsidRPr="00205A6B" w:rsidRDefault="00085940">
          <w:pPr>
            <w:pStyle w:val="TOC2"/>
            <w:rPr>
              <w:rFonts w:asciiTheme="minorHAnsi" w:eastAsiaTheme="minorEastAsia" w:hAnsiTheme="minorHAnsi"/>
              <w:b/>
              <w:bCs/>
              <w:noProof/>
              <w:sz w:val="22"/>
              <w:lang w:val="en-ID" w:eastAsia="en-ID"/>
            </w:rPr>
          </w:pPr>
          <w:hyperlink w:anchor="_Toc146703267" w:history="1">
            <w:r w:rsidR="009D0B8F" w:rsidRPr="00205A6B">
              <w:rPr>
                <w:rStyle w:val="Hyperlink"/>
                <w:rFonts w:cs="Times New Roman"/>
                <w:b/>
                <w:bCs/>
                <w:noProof/>
                <w:lang w:val="id-ID"/>
              </w:rPr>
              <w:t>A.</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rPr>
              <w:t>Analisis Kebutuhan</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7 \h </w:instrText>
            </w:r>
            <w:r w:rsidR="009D0B8F" w:rsidRPr="00205A6B">
              <w:rPr>
                <w:b/>
                <w:bCs/>
                <w:noProof/>
                <w:webHidden/>
              </w:rPr>
            </w:r>
            <w:r w:rsidR="009D0B8F" w:rsidRPr="00205A6B">
              <w:rPr>
                <w:b/>
                <w:bCs/>
                <w:noProof/>
                <w:webHidden/>
              </w:rPr>
              <w:fldChar w:fldCharType="separate"/>
            </w:r>
            <w:r w:rsidR="00B671A4">
              <w:rPr>
                <w:b/>
                <w:bCs/>
                <w:noProof/>
                <w:webHidden/>
              </w:rPr>
              <w:t>54</w:t>
            </w:r>
            <w:r w:rsidR="009D0B8F" w:rsidRPr="00205A6B">
              <w:rPr>
                <w:b/>
                <w:bCs/>
                <w:noProof/>
                <w:webHidden/>
              </w:rPr>
              <w:fldChar w:fldCharType="end"/>
            </w:r>
          </w:hyperlink>
        </w:p>
        <w:p w14:paraId="5DBD916A" w14:textId="55D7912E" w:rsidR="009D0B8F" w:rsidRPr="00205A6B" w:rsidRDefault="00085940">
          <w:pPr>
            <w:pStyle w:val="TOC2"/>
            <w:rPr>
              <w:rFonts w:asciiTheme="minorHAnsi" w:eastAsiaTheme="minorEastAsia" w:hAnsiTheme="minorHAnsi"/>
              <w:b/>
              <w:bCs/>
              <w:noProof/>
              <w:sz w:val="22"/>
              <w:lang w:val="en-ID" w:eastAsia="en-ID"/>
            </w:rPr>
          </w:pPr>
          <w:hyperlink w:anchor="_Toc146703268" w:history="1">
            <w:r w:rsidR="009D0B8F" w:rsidRPr="00205A6B">
              <w:rPr>
                <w:rStyle w:val="Hyperlink"/>
                <w:rFonts w:cs="Times New Roman"/>
                <w:b/>
                <w:bCs/>
                <w:noProof/>
                <w:lang w:val="id-ID"/>
              </w:rPr>
              <w:t>B.</w:t>
            </w:r>
            <w:r w:rsidR="009D0B8F" w:rsidRPr="00205A6B">
              <w:rPr>
                <w:rFonts w:asciiTheme="minorHAnsi" w:eastAsiaTheme="minorEastAsia" w:hAnsiTheme="minorHAnsi"/>
                <w:b/>
                <w:bCs/>
                <w:noProof/>
                <w:sz w:val="22"/>
                <w:lang w:val="en-ID" w:eastAsia="en-ID"/>
              </w:rPr>
              <w:tab/>
            </w:r>
            <w:r w:rsidR="009D0B8F" w:rsidRPr="00205A6B">
              <w:rPr>
                <w:rStyle w:val="Hyperlink"/>
                <w:rFonts w:cs="Times New Roman"/>
                <w:b/>
                <w:bCs/>
                <w:noProof/>
              </w:rPr>
              <w:t>Desain Perancangan Alat</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8 \h </w:instrText>
            </w:r>
            <w:r w:rsidR="009D0B8F" w:rsidRPr="00205A6B">
              <w:rPr>
                <w:b/>
                <w:bCs/>
                <w:noProof/>
                <w:webHidden/>
              </w:rPr>
            </w:r>
            <w:r w:rsidR="009D0B8F" w:rsidRPr="00205A6B">
              <w:rPr>
                <w:b/>
                <w:bCs/>
                <w:noProof/>
                <w:webHidden/>
              </w:rPr>
              <w:fldChar w:fldCharType="separate"/>
            </w:r>
            <w:r w:rsidR="00B671A4">
              <w:rPr>
                <w:b/>
                <w:bCs/>
                <w:noProof/>
                <w:webHidden/>
              </w:rPr>
              <w:t>56</w:t>
            </w:r>
            <w:r w:rsidR="009D0B8F" w:rsidRPr="00205A6B">
              <w:rPr>
                <w:b/>
                <w:bCs/>
                <w:noProof/>
                <w:webHidden/>
              </w:rPr>
              <w:fldChar w:fldCharType="end"/>
            </w:r>
          </w:hyperlink>
        </w:p>
        <w:p w14:paraId="4C8083CC" w14:textId="1A0C5AB1" w:rsidR="009D0B8F" w:rsidRPr="00205A6B" w:rsidRDefault="00085940">
          <w:pPr>
            <w:pStyle w:val="TOC2"/>
            <w:rPr>
              <w:rFonts w:asciiTheme="minorHAnsi" w:eastAsiaTheme="minorEastAsia" w:hAnsiTheme="minorHAnsi"/>
              <w:b/>
              <w:bCs/>
              <w:noProof/>
              <w:sz w:val="22"/>
              <w:lang w:val="en-ID" w:eastAsia="en-ID"/>
            </w:rPr>
          </w:pPr>
          <w:hyperlink w:anchor="_Toc146703269" w:history="1">
            <w:r w:rsidR="009D0B8F" w:rsidRPr="00205A6B">
              <w:rPr>
                <w:rStyle w:val="Hyperlink"/>
                <w:b/>
                <w:bCs/>
                <w:noProof/>
              </w:rPr>
              <w:t>C.</w:t>
            </w:r>
            <w:r w:rsidR="009D0B8F" w:rsidRPr="00205A6B">
              <w:rPr>
                <w:rFonts w:asciiTheme="minorHAnsi" w:eastAsiaTheme="minorEastAsia" w:hAnsiTheme="minorHAnsi"/>
                <w:b/>
                <w:bCs/>
                <w:noProof/>
                <w:sz w:val="22"/>
                <w:lang w:val="en-ID" w:eastAsia="en-ID"/>
              </w:rPr>
              <w:tab/>
            </w:r>
            <w:r w:rsidR="009D0B8F" w:rsidRPr="00205A6B">
              <w:rPr>
                <w:rStyle w:val="Hyperlink"/>
                <w:b/>
                <w:bCs/>
                <w:noProof/>
              </w:rPr>
              <w:t>Rancangan Pembuatan Alat</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69 \h </w:instrText>
            </w:r>
            <w:r w:rsidR="009D0B8F" w:rsidRPr="00205A6B">
              <w:rPr>
                <w:b/>
                <w:bCs/>
                <w:noProof/>
                <w:webHidden/>
              </w:rPr>
            </w:r>
            <w:r w:rsidR="009D0B8F" w:rsidRPr="00205A6B">
              <w:rPr>
                <w:b/>
                <w:bCs/>
                <w:noProof/>
                <w:webHidden/>
              </w:rPr>
              <w:fldChar w:fldCharType="separate"/>
            </w:r>
            <w:r w:rsidR="00B671A4">
              <w:rPr>
                <w:b/>
                <w:bCs/>
                <w:noProof/>
                <w:webHidden/>
              </w:rPr>
              <w:t>67</w:t>
            </w:r>
            <w:r w:rsidR="009D0B8F" w:rsidRPr="00205A6B">
              <w:rPr>
                <w:b/>
                <w:bCs/>
                <w:noProof/>
                <w:webHidden/>
              </w:rPr>
              <w:fldChar w:fldCharType="end"/>
            </w:r>
          </w:hyperlink>
        </w:p>
        <w:p w14:paraId="794CFF59" w14:textId="04B42F92" w:rsidR="009D0B8F" w:rsidRPr="00205A6B" w:rsidRDefault="00085940">
          <w:pPr>
            <w:pStyle w:val="TOC2"/>
            <w:rPr>
              <w:rFonts w:asciiTheme="minorHAnsi" w:eastAsiaTheme="minorEastAsia" w:hAnsiTheme="minorHAnsi"/>
              <w:b/>
              <w:bCs/>
              <w:noProof/>
              <w:sz w:val="22"/>
              <w:lang w:val="en-ID" w:eastAsia="en-ID"/>
            </w:rPr>
          </w:pPr>
          <w:hyperlink w:anchor="_Toc146703270" w:history="1">
            <w:r w:rsidR="009D0B8F" w:rsidRPr="00205A6B">
              <w:rPr>
                <w:rStyle w:val="Hyperlink"/>
                <w:b/>
                <w:bCs/>
                <w:noProof/>
              </w:rPr>
              <w:t>D.</w:t>
            </w:r>
            <w:r w:rsidR="009D0B8F" w:rsidRPr="00205A6B">
              <w:rPr>
                <w:rFonts w:asciiTheme="minorHAnsi" w:eastAsiaTheme="minorEastAsia" w:hAnsiTheme="minorHAnsi"/>
                <w:b/>
                <w:bCs/>
                <w:noProof/>
                <w:sz w:val="22"/>
                <w:lang w:val="en-ID" w:eastAsia="en-ID"/>
              </w:rPr>
              <w:tab/>
            </w:r>
            <w:r w:rsidR="009D0B8F" w:rsidRPr="00205A6B">
              <w:rPr>
                <w:rStyle w:val="Hyperlink"/>
                <w:b/>
                <w:bCs/>
                <w:noProof/>
              </w:rPr>
              <w:t>Rancangan Pengujian Alat</w:t>
            </w:r>
            <w:r w:rsidR="009D0B8F" w:rsidRPr="00205A6B">
              <w:rPr>
                <w:b/>
                <w:bCs/>
                <w:noProof/>
                <w:webHidden/>
              </w:rPr>
              <w:tab/>
            </w:r>
            <w:r w:rsidR="009D0B8F" w:rsidRPr="00205A6B">
              <w:rPr>
                <w:b/>
                <w:bCs/>
                <w:noProof/>
                <w:webHidden/>
              </w:rPr>
              <w:fldChar w:fldCharType="begin"/>
            </w:r>
            <w:r w:rsidR="009D0B8F" w:rsidRPr="00205A6B">
              <w:rPr>
                <w:b/>
                <w:bCs/>
                <w:noProof/>
                <w:webHidden/>
              </w:rPr>
              <w:instrText xml:space="preserve"> PAGEREF _Toc146703270 \h </w:instrText>
            </w:r>
            <w:r w:rsidR="009D0B8F" w:rsidRPr="00205A6B">
              <w:rPr>
                <w:b/>
                <w:bCs/>
                <w:noProof/>
                <w:webHidden/>
              </w:rPr>
            </w:r>
            <w:r w:rsidR="009D0B8F" w:rsidRPr="00205A6B">
              <w:rPr>
                <w:b/>
                <w:bCs/>
                <w:noProof/>
                <w:webHidden/>
              </w:rPr>
              <w:fldChar w:fldCharType="separate"/>
            </w:r>
            <w:r w:rsidR="00B671A4">
              <w:rPr>
                <w:b/>
                <w:bCs/>
                <w:noProof/>
                <w:webHidden/>
              </w:rPr>
              <w:t>68</w:t>
            </w:r>
            <w:r w:rsidR="009D0B8F" w:rsidRPr="00205A6B">
              <w:rPr>
                <w:b/>
                <w:bCs/>
                <w:noProof/>
                <w:webHidden/>
              </w:rPr>
              <w:fldChar w:fldCharType="end"/>
            </w:r>
          </w:hyperlink>
        </w:p>
        <w:p w14:paraId="19ECFC29" w14:textId="611C4CE6" w:rsidR="009D0B8F" w:rsidRPr="00205A6B" w:rsidRDefault="00085940">
          <w:pPr>
            <w:pStyle w:val="TOC1"/>
            <w:rPr>
              <w:rFonts w:asciiTheme="minorHAnsi" w:eastAsiaTheme="minorEastAsia" w:hAnsiTheme="minorHAnsi" w:cstheme="minorBidi"/>
              <w:b/>
              <w:bCs/>
              <w:sz w:val="22"/>
              <w:lang w:val="en-ID" w:eastAsia="en-ID"/>
            </w:rPr>
          </w:pPr>
          <w:hyperlink w:anchor="_Toc146703271" w:history="1">
            <w:r w:rsidR="009D0B8F" w:rsidRPr="00205A6B">
              <w:rPr>
                <w:rStyle w:val="Hyperlink"/>
                <w:b/>
                <w:bCs/>
              </w:rPr>
              <w:t>DAFTAR PUSTAKA</w:t>
            </w:r>
            <w:r w:rsidR="009D0B8F" w:rsidRPr="00205A6B">
              <w:rPr>
                <w:b/>
                <w:bCs/>
                <w:webHidden/>
              </w:rPr>
              <w:tab/>
            </w:r>
            <w:r w:rsidR="009D0B8F" w:rsidRPr="00205A6B">
              <w:rPr>
                <w:b/>
                <w:bCs/>
                <w:webHidden/>
              </w:rPr>
              <w:fldChar w:fldCharType="begin"/>
            </w:r>
            <w:r w:rsidR="009D0B8F" w:rsidRPr="00205A6B">
              <w:rPr>
                <w:b/>
                <w:bCs/>
                <w:webHidden/>
              </w:rPr>
              <w:instrText xml:space="preserve"> PAGEREF _Toc146703271 \h </w:instrText>
            </w:r>
            <w:r w:rsidR="009D0B8F" w:rsidRPr="00205A6B">
              <w:rPr>
                <w:b/>
                <w:bCs/>
                <w:webHidden/>
              </w:rPr>
            </w:r>
            <w:r w:rsidR="009D0B8F" w:rsidRPr="00205A6B">
              <w:rPr>
                <w:b/>
                <w:bCs/>
                <w:webHidden/>
              </w:rPr>
              <w:fldChar w:fldCharType="separate"/>
            </w:r>
            <w:r w:rsidR="00B671A4">
              <w:rPr>
                <w:b/>
                <w:bCs/>
                <w:webHidden/>
              </w:rPr>
              <w:t>74</w:t>
            </w:r>
            <w:r w:rsidR="009D0B8F" w:rsidRPr="00205A6B">
              <w:rPr>
                <w:b/>
                <w:bCs/>
                <w:webHidden/>
              </w:rPr>
              <w:fldChar w:fldCharType="end"/>
            </w:r>
          </w:hyperlink>
        </w:p>
        <w:p w14:paraId="0EEFBDD6" w14:textId="08CE2216" w:rsidR="00231E25" w:rsidRPr="00BC1FE5" w:rsidRDefault="00231E25" w:rsidP="00EE352E">
          <w:pPr>
            <w:spacing w:after="0" w:line="240" w:lineRule="auto"/>
            <w:rPr>
              <w:b/>
              <w:bCs/>
              <w:lang w:val="id-ID"/>
            </w:rPr>
          </w:pPr>
          <w:r w:rsidRPr="00205A6B">
            <w:rPr>
              <w:rFonts w:cs="Times New Roman"/>
              <w:b/>
              <w:bCs/>
              <w:szCs w:val="24"/>
              <w:lang w:val="id-ID"/>
            </w:rPr>
            <w:fldChar w:fldCharType="end"/>
          </w:r>
        </w:p>
      </w:sdtContent>
    </w:sdt>
    <w:p w14:paraId="1E52793C" w14:textId="77777777" w:rsidR="00E347A2" w:rsidRPr="00BC1FE5" w:rsidRDefault="00E347A2">
      <w:pPr>
        <w:rPr>
          <w:rFonts w:cs="Times New Roman"/>
          <w:b/>
          <w:bCs/>
          <w:szCs w:val="24"/>
          <w:lang w:val="id-ID"/>
        </w:rPr>
      </w:pPr>
      <w:r w:rsidRPr="00BC1FE5">
        <w:rPr>
          <w:rFonts w:cs="Times New Roman"/>
          <w:b/>
          <w:bCs/>
          <w:szCs w:val="24"/>
          <w:lang w:val="id-ID"/>
        </w:rPr>
        <w:br w:type="page"/>
      </w:r>
    </w:p>
    <w:p w14:paraId="2F74498A" w14:textId="77777777" w:rsidR="00BC1FE5" w:rsidRDefault="00E347A2" w:rsidP="00BC1FE5">
      <w:pPr>
        <w:pStyle w:val="Heading1"/>
      </w:pPr>
      <w:bookmarkStart w:id="2" w:name="_Toc146703248"/>
      <w:r w:rsidRPr="00690AC0">
        <w:lastRenderedPageBreak/>
        <w:t>DAFTAR GAMBAR</w:t>
      </w:r>
      <w:bookmarkEnd w:id="2"/>
    </w:p>
    <w:p w14:paraId="25796670" w14:textId="066C61B5" w:rsidR="009D0B8F"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46703276" w:history="1">
        <w:r w:rsidRPr="00B67856">
          <w:rPr>
            <w:rStyle w:val="Hyperlink"/>
            <w:noProof/>
            <w:lang w:val="id-ID"/>
          </w:rPr>
          <w:t>Gambar 1 Hama Tanaman</w:t>
        </w:r>
        <w:r>
          <w:rPr>
            <w:noProof/>
            <w:webHidden/>
          </w:rPr>
          <w:tab/>
        </w:r>
        <w:r>
          <w:rPr>
            <w:noProof/>
            <w:webHidden/>
          </w:rPr>
          <w:fldChar w:fldCharType="begin"/>
        </w:r>
        <w:r>
          <w:rPr>
            <w:noProof/>
            <w:webHidden/>
          </w:rPr>
          <w:instrText xml:space="preserve"> PAGEREF _Toc146703276 \h </w:instrText>
        </w:r>
        <w:r>
          <w:rPr>
            <w:noProof/>
            <w:webHidden/>
          </w:rPr>
        </w:r>
        <w:r>
          <w:rPr>
            <w:noProof/>
            <w:webHidden/>
          </w:rPr>
          <w:fldChar w:fldCharType="separate"/>
        </w:r>
        <w:r w:rsidR="00B671A4">
          <w:rPr>
            <w:noProof/>
            <w:webHidden/>
          </w:rPr>
          <w:t>2</w:t>
        </w:r>
        <w:r>
          <w:rPr>
            <w:noProof/>
            <w:webHidden/>
          </w:rPr>
          <w:fldChar w:fldCharType="end"/>
        </w:r>
      </w:hyperlink>
    </w:p>
    <w:p w14:paraId="3D5BA1B1" w14:textId="4EE24120"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77" w:history="1">
        <w:r w:rsidR="009D0B8F" w:rsidRPr="00B67856">
          <w:rPr>
            <w:rStyle w:val="Hyperlink"/>
            <w:noProof/>
            <w:lang w:val="id-ID"/>
          </w:rPr>
          <w:t>Gambar 2 Drone Fixed Wing</w:t>
        </w:r>
        <w:r w:rsidR="009D0B8F">
          <w:rPr>
            <w:noProof/>
            <w:webHidden/>
          </w:rPr>
          <w:tab/>
        </w:r>
        <w:r w:rsidR="009D0B8F">
          <w:rPr>
            <w:noProof/>
            <w:webHidden/>
          </w:rPr>
          <w:fldChar w:fldCharType="begin"/>
        </w:r>
        <w:r w:rsidR="009D0B8F">
          <w:rPr>
            <w:noProof/>
            <w:webHidden/>
          </w:rPr>
          <w:instrText xml:space="preserve"> PAGEREF _Toc146703277 \h </w:instrText>
        </w:r>
        <w:r w:rsidR="009D0B8F">
          <w:rPr>
            <w:noProof/>
            <w:webHidden/>
          </w:rPr>
        </w:r>
        <w:r w:rsidR="009D0B8F">
          <w:rPr>
            <w:noProof/>
            <w:webHidden/>
          </w:rPr>
          <w:fldChar w:fldCharType="separate"/>
        </w:r>
        <w:r w:rsidR="00B671A4">
          <w:rPr>
            <w:noProof/>
            <w:webHidden/>
          </w:rPr>
          <w:t>8</w:t>
        </w:r>
        <w:r w:rsidR="009D0B8F">
          <w:rPr>
            <w:noProof/>
            <w:webHidden/>
          </w:rPr>
          <w:fldChar w:fldCharType="end"/>
        </w:r>
      </w:hyperlink>
    </w:p>
    <w:p w14:paraId="7F56D651" w14:textId="05A2382F"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78" w:history="1">
        <w:r w:rsidR="009D0B8F" w:rsidRPr="00B67856">
          <w:rPr>
            <w:rStyle w:val="Hyperlink"/>
            <w:noProof/>
            <w:lang w:val="id-ID"/>
          </w:rPr>
          <w:t>Gambar 3 Drone Single Rotor</w:t>
        </w:r>
        <w:r w:rsidR="009D0B8F">
          <w:rPr>
            <w:noProof/>
            <w:webHidden/>
          </w:rPr>
          <w:tab/>
        </w:r>
        <w:r w:rsidR="009D0B8F">
          <w:rPr>
            <w:noProof/>
            <w:webHidden/>
          </w:rPr>
          <w:fldChar w:fldCharType="begin"/>
        </w:r>
        <w:r w:rsidR="009D0B8F">
          <w:rPr>
            <w:noProof/>
            <w:webHidden/>
          </w:rPr>
          <w:instrText xml:space="preserve"> PAGEREF _Toc146703278 \h </w:instrText>
        </w:r>
        <w:r w:rsidR="009D0B8F">
          <w:rPr>
            <w:noProof/>
            <w:webHidden/>
          </w:rPr>
        </w:r>
        <w:r w:rsidR="009D0B8F">
          <w:rPr>
            <w:noProof/>
            <w:webHidden/>
          </w:rPr>
          <w:fldChar w:fldCharType="separate"/>
        </w:r>
        <w:r w:rsidR="00B671A4">
          <w:rPr>
            <w:noProof/>
            <w:webHidden/>
          </w:rPr>
          <w:t>9</w:t>
        </w:r>
        <w:r w:rsidR="009D0B8F">
          <w:rPr>
            <w:noProof/>
            <w:webHidden/>
          </w:rPr>
          <w:fldChar w:fldCharType="end"/>
        </w:r>
      </w:hyperlink>
    </w:p>
    <w:p w14:paraId="4168EB85" w14:textId="59151B6D"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79" w:history="1">
        <w:r w:rsidR="009D0B8F" w:rsidRPr="00B67856">
          <w:rPr>
            <w:rStyle w:val="Hyperlink"/>
            <w:noProof/>
            <w:lang w:val="id-ID"/>
          </w:rPr>
          <w:t>Gambar 4 Drone Multi Rotor</w:t>
        </w:r>
        <w:r w:rsidR="009D0B8F">
          <w:rPr>
            <w:noProof/>
            <w:webHidden/>
          </w:rPr>
          <w:tab/>
        </w:r>
        <w:r w:rsidR="009D0B8F">
          <w:rPr>
            <w:noProof/>
            <w:webHidden/>
          </w:rPr>
          <w:fldChar w:fldCharType="begin"/>
        </w:r>
        <w:r w:rsidR="009D0B8F">
          <w:rPr>
            <w:noProof/>
            <w:webHidden/>
          </w:rPr>
          <w:instrText xml:space="preserve"> PAGEREF _Toc146703279 \h </w:instrText>
        </w:r>
        <w:r w:rsidR="009D0B8F">
          <w:rPr>
            <w:noProof/>
            <w:webHidden/>
          </w:rPr>
        </w:r>
        <w:r w:rsidR="009D0B8F">
          <w:rPr>
            <w:noProof/>
            <w:webHidden/>
          </w:rPr>
          <w:fldChar w:fldCharType="separate"/>
        </w:r>
        <w:r w:rsidR="00B671A4">
          <w:rPr>
            <w:noProof/>
            <w:webHidden/>
          </w:rPr>
          <w:t>9</w:t>
        </w:r>
        <w:r w:rsidR="009D0B8F">
          <w:rPr>
            <w:noProof/>
            <w:webHidden/>
          </w:rPr>
          <w:fldChar w:fldCharType="end"/>
        </w:r>
      </w:hyperlink>
    </w:p>
    <w:p w14:paraId="71201E29" w14:textId="7618D603"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80" w:history="1">
        <w:r w:rsidR="009D0B8F" w:rsidRPr="00B67856">
          <w:rPr>
            <w:rStyle w:val="Hyperlink"/>
            <w:noProof/>
            <w:lang w:val="id-ID"/>
          </w:rPr>
          <w:t>Gambar 5 Konsep perputaran propeller pada drone hexacopter</w:t>
        </w:r>
        <w:r w:rsidR="009D0B8F">
          <w:rPr>
            <w:noProof/>
            <w:webHidden/>
          </w:rPr>
          <w:tab/>
        </w:r>
        <w:r w:rsidR="009D0B8F">
          <w:rPr>
            <w:noProof/>
            <w:webHidden/>
          </w:rPr>
          <w:fldChar w:fldCharType="begin"/>
        </w:r>
        <w:r w:rsidR="009D0B8F">
          <w:rPr>
            <w:noProof/>
            <w:webHidden/>
          </w:rPr>
          <w:instrText xml:space="preserve"> PAGEREF _Toc146703280 \h </w:instrText>
        </w:r>
        <w:r w:rsidR="009D0B8F">
          <w:rPr>
            <w:noProof/>
            <w:webHidden/>
          </w:rPr>
        </w:r>
        <w:r w:rsidR="009D0B8F">
          <w:rPr>
            <w:noProof/>
            <w:webHidden/>
          </w:rPr>
          <w:fldChar w:fldCharType="separate"/>
        </w:r>
        <w:r w:rsidR="00B671A4">
          <w:rPr>
            <w:noProof/>
            <w:webHidden/>
          </w:rPr>
          <w:t>10</w:t>
        </w:r>
        <w:r w:rsidR="009D0B8F">
          <w:rPr>
            <w:noProof/>
            <w:webHidden/>
          </w:rPr>
          <w:fldChar w:fldCharType="end"/>
        </w:r>
      </w:hyperlink>
    </w:p>
    <w:p w14:paraId="78320AB8" w14:textId="240FC416"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81" w:history="1">
        <w:r w:rsidR="009D0B8F" w:rsidRPr="00B67856">
          <w:rPr>
            <w:rStyle w:val="Hyperlink"/>
            <w:noProof/>
            <w:lang w:val="id-ID"/>
          </w:rPr>
          <w:t>Gambar 6 Gerakan dasar pada Drone</w:t>
        </w:r>
        <w:r w:rsidR="009D0B8F">
          <w:rPr>
            <w:noProof/>
            <w:webHidden/>
          </w:rPr>
          <w:tab/>
        </w:r>
        <w:r w:rsidR="009D0B8F">
          <w:rPr>
            <w:noProof/>
            <w:webHidden/>
          </w:rPr>
          <w:fldChar w:fldCharType="begin"/>
        </w:r>
        <w:r w:rsidR="009D0B8F">
          <w:rPr>
            <w:noProof/>
            <w:webHidden/>
          </w:rPr>
          <w:instrText xml:space="preserve"> PAGEREF _Toc146703281 \h </w:instrText>
        </w:r>
        <w:r w:rsidR="009D0B8F">
          <w:rPr>
            <w:noProof/>
            <w:webHidden/>
          </w:rPr>
        </w:r>
        <w:r w:rsidR="009D0B8F">
          <w:rPr>
            <w:noProof/>
            <w:webHidden/>
          </w:rPr>
          <w:fldChar w:fldCharType="separate"/>
        </w:r>
        <w:r w:rsidR="00B671A4">
          <w:rPr>
            <w:noProof/>
            <w:webHidden/>
          </w:rPr>
          <w:t>11</w:t>
        </w:r>
        <w:r w:rsidR="009D0B8F">
          <w:rPr>
            <w:noProof/>
            <w:webHidden/>
          </w:rPr>
          <w:fldChar w:fldCharType="end"/>
        </w:r>
      </w:hyperlink>
    </w:p>
    <w:p w14:paraId="32D2308D" w14:textId="0292151A"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82" w:history="1">
        <w:r w:rsidR="009D0B8F" w:rsidRPr="00B67856">
          <w:rPr>
            <w:rStyle w:val="Hyperlink"/>
            <w:noProof/>
            <w:lang w:val="id-ID"/>
          </w:rPr>
          <w:t>Gambar 7 Pixhawk Interface</w:t>
        </w:r>
        <w:r w:rsidR="009D0B8F">
          <w:rPr>
            <w:noProof/>
            <w:webHidden/>
          </w:rPr>
          <w:tab/>
        </w:r>
        <w:r w:rsidR="009D0B8F">
          <w:rPr>
            <w:noProof/>
            <w:webHidden/>
          </w:rPr>
          <w:fldChar w:fldCharType="begin"/>
        </w:r>
        <w:r w:rsidR="009D0B8F">
          <w:rPr>
            <w:noProof/>
            <w:webHidden/>
          </w:rPr>
          <w:instrText xml:space="preserve"> PAGEREF _Toc146703282 \h </w:instrText>
        </w:r>
        <w:r w:rsidR="009D0B8F">
          <w:rPr>
            <w:noProof/>
            <w:webHidden/>
          </w:rPr>
        </w:r>
        <w:r w:rsidR="009D0B8F">
          <w:rPr>
            <w:noProof/>
            <w:webHidden/>
          </w:rPr>
          <w:fldChar w:fldCharType="separate"/>
        </w:r>
        <w:r w:rsidR="00B671A4">
          <w:rPr>
            <w:noProof/>
            <w:webHidden/>
          </w:rPr>
          <w:t>13</w:t>
        </w:r>
        <w:r w:rsidR="009D0B8F">
          <w:rPr>
            <w:noProof/>
            <w:webHidden/>
          </w:rPr>
          <w:fldChar w:fldCharType="end"/>
        </w:r>
      </w:hyperlink>
    </w:p>
    <w:p w14:paraId="449D66DE" w14:textId="708D7DCF"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83" w:history="1">
        <w:r w:rsidR="009D0B8F" w:rsidRPr="00B67856">
          <w:rPr>
            <w:rStyle w:val="Hyperlink"/>
            <w:noProof/>
            <w:lang w:val="id-ID"/>
          </w:rPr>
          <w:t>Gambar 8 Bagian dan Port Konektor Pixhawk</w:t>
        </w:r>
        <w:r w:rsidR="009D0B8F">
          <w:rPr>
            <w:noProof/>
            <w:webHidden/>
          </w:rPr>
          <w:tab/>
        </w:r>
        <w:r w:rsidR="009D0B8F">
          <w:rPr>
            <w:noProof/>
            <w:webHidden/>
          </w:rPr>
          <w:fldChar w:fldCharType="begin"/>
        </w:r>
        <w:r w:rsidR="009D0B8F">
          <w:rPr>
            <w:noProof/>
            <w:webHidden/>
          </w:rPr>
          <w:instrText xml:space="preserve"> PAGEREF _Toc146703283 \h </w:instrText>
        </w:r>
        <w:r w:rsidR="009D0B8F">
          <w:rPr>
            <w:noProof/>
            <w:webHidden/>
          </w:rPr>
        </w:r>
        <w:r w:rsidR="009D0B8F">
          <w:rPr>
            <w:noProof/>
            <w:webHidden/>
          </w:rPr>
          <w:fldChar w:fldCharType="separate"/>
        </w:r>
        <w:r w:rsidR="00B671A4">
          <w:rPr>
            <w:noProof/>
            <w:webHidden/>
          </w:rPr>
          <w:t>15</w:t>
        </w:r>
        <w:r w:rsidR="009D0B8F">
          <w:rPr>
            <w:noProof/>
            <w:webHidden/>
          </w:rPr>
          <w:fldChar w:fldCharType="end"/>
        </w:r>
      </w:hyperlink>
    </w:p>
    <w:p w14:paraId="65801DBA" w14:textId="1AD92FED"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84" w:history="1">
        <w:r w:rsidR="009D0B8F" w:rsidRPr="00B67856">
          <w:rPr>
            <w:rStyle w:val="Hyperlink"/>
            <w:noProof/>
            <w:lang w:val="id-ID"/>
          </w:rPr>
          <w:t>Gambar 9 Pixhawk Digital Output dan Input</w:t>
        </w:r>
        <w:r w:rsidR="009D0B8F">
          <w:rPr>
            <w:noProof/>
            <w:webHidden/>
          </w:rPr>
          <w:tab/>
        </w:r>
        <w:r w:rsidR="009D0B8F">
          <w:rPr>
            <w:noProof/>
            <w:webHidden/>
          </w:rPr>
          <w:fldChar w:fldCharType="begin"/>
        </w:r>
        <w:r w:rsidR="009D0B8F">
          <w:rPr>
            <w:noProof/>
            <w:webHidden/>
          </w:rPr>
          <w:instrText xml:space="preserve"> PAGEREF _Toc146703284 \h </w:instrText>
        </w:r>
        <w:r w:rsidR="009D0B8F">
          <w:rPr>
            <w:noProof/>
            <w:webHidden/>
          </w:rPr>
        </w:r>
        <w:r w:rsidR="009D0B8F">
          <w:rPr>
            <w:noProof/>
            <w:webHidden/>
          </w:rPr>
          <w:fldChar w:fldCharType="separate"/>
        </w:r>
        <w:r w:rsidR="00B671A4">
          <w:rPr>
            <w:noProof/>
            <w:webHidden/>
          </w:rPr>
          <w:t>17</w:t>
        </w:r>
        <w:r w:rsidR="009D0B8F">
          <w:rPr>
            <w:noProof/>
            <w:webHidden/>
          </w:rPr>
          <w:fldChar w:fldCharType="end"/>
        </w:r>
      </w:hyperlink>
    </w:p>
    <w:p w14:paraId="7F01428E" w14:textId="21EFB0BB"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85" w:history="1">
        <w:r w:rsidR="009D0B8F" w:rsidRPr="00B67856">
          <w:rPr>
            <w:rStyle w:val="Hyperlink"/>
            <w:noProof/>
            <w:lang w:val="id-ID"/>
          </w:rPr>
          <w:t>Gambar 10 Electronics Speed Controller (ESC)</w:t>
        </w:r>
        <w:r w:rsidR="009D0B8F">
          <w:rPr>
            <w:noProof/>
            <w:webHidden/>
          </w:rPr>
          <w:tab/>
        </w:r>
        <w:r w:rsidR="009D0B8F">
          <w:rPr>
            <w:noProof/>
            <w:webHidden/>
          </w:rPr>
          <w:fldChar w:fldCharType="begin"/>
        </w:r>
        <w:r w:rsidR="009D0B8F">
          <w:rPr>
            <w:noProof/>
            <w:webHidden/>
          </w:rPr>
          <w:instrText xml:space="preserve"> PAGEREF _Toc146703285 \h </w:instrText>
        </w:r>
        <w:r w:rsidR="009D0B8F">
          <w:rPr>
            <w:noProof/>
            <w:webHidden/>
          </w:rPr>
        </w:r>
        <w:r w:rsidR="009D0B8F">
          <w:rPr>
            <w:noProof/>
            <w:webHidden/>
          </w:rPr>
          <w:fldChar w:fldCharType="separate"/>
        </w:r>
        <w:r w:rsidR="00B671A4">
          <w:rPr>
            <w:noProof/>
            <w:webHidden/>
          </w:rPr>
          <w:t>18</w:t>
        </w:r>
        <w:r w:rsidR="009D0B8F">
          <w:rPr>
            <w:noProof/>
            <w:webHidden/>
          </w:rPr>
          <w:fldChar w:fldCharType="end"/>
        </w:r>
      </w:hyperlink>
    </w:p>
    <w:p w14:paraId="6E63478E" w14:textId="70C398B1"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86" w:history="1">
        <w:r w:rsidR="009D0B8F" w:rsidRPr="00B67856">
          <w:rPr>
            <w:rStyle w:val="Hyperlink"/>
            <w:noProof/>
            <w:lang w:val="id-ID"/>
          </w:rPr>
          <w:t>Gambar 11 Blok Diagram ESC</w:t>
        </w:r>
        <w:r w:rsidR="009D0B8F">
          <w:rPr>
            <w:noProof/>
            <w:webHidden/>
          </w:rPr>
          <w:tab/>
        </w:r>
        <w:r w:rsidR="009D0B8F">
          <w:rPr>
            <w:noProof/>
            <w:webHidden/>
          </w:rPr>
          <w:fldChar w:fldCharType="begin"/>
        </w:r>
        <w:r w:rsidR="009D0B8F">
          <w:rPr>
            <w:noProof/>
            <w:webHidden/>
          </w:rPr>
          <w:instrText xml:space="preserve"> PAGEREF _Toc146703286 \h </w:instrText>
        </w:r>
        <w:r w:rsidR="009D0B8F">
          <w:rPr>
            <w:noProof/>
            <w:webHidden/>
          </w:rPr>
        </w:r>
        <w:r w:rsidR="009D0B8F">
          <w:rPr>
            <w:noProof/>
            <w:webHidden/>
          </w:rPr>
          <w:fldChar w:fldCharType="separate"/>
        </w:r>
        <w:r w:rsidR="00B671A4">
          <w:rPr>
            <w:noProof/>
            <w:webHidden/>
          </w:rPr>
          <w:t>18</w:t>
        </w:r>
        <w:r w:rsidR="009D0B8F">
          <w:rPr>
            <w:noProof/>
            <w:webHidden/>
          </w:rPr>
          <w:fldChar w:fldCharType="end"/>
        </w:r>
      </w:hyperlink>
    </w:p>
    <w:p w14:paraId="71BD0A18" w14:textId="2B13DBB0"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87" w:history="1">
        <w:r w:rsidR="009D0B8F" w:rsidRPr="00B67856">
          <w:rPr>
            <w:rStyle w:val="Hyperlink"/>
            <w:noProof/>
            <w:lang w:val="id-ID"/>
          </w:rPr>
          <w:t>Gambar 12 Brushless DC Motor</w:t>
        </w:r>
        <w:r w:rsidR="009D0B8F">
          <w:rPr>
            <w:noProof/>
            <w:webHidden/>
          </w:rPr>
          <w:tab/>
        </w:r>
        <w:r w:rsidR="009D0B8F">
          <w:rPr>
            <w:noProof/>
            <w:webHidden/>
          </w:rPr>
          <w:fldChar w:fldCharType="begin"/>
        </w:r>
        <w:r w:rsidR="009D0B8F">
          <w:rPr>
            <w:noProof/>
            <w:webHidden/>
          </w:rPr>
          <w:instrText xml:space="preserve"> PAGEREF _Toc146703287 \h </w:instrText>
        </w:r>
        <w:r w:rsidR="009D0B8F">
          <w:rPr>
            <w:noProof/>
            <w:webHidden/>
          </w:rPr>
        </w:r>
        <w:r w:rsidR="009D0B8F">
          <w:rPr>
            <w:noProof/>
            <w:webHidden/>
          </w:rPr>
          <w:fldChar w:fldCharType="separate"/>
        </w:r>
        <w:r w:rsidR="00B671A4">
          <w:rPr>
            <w:noProof/>
            <w:webHidden/>
          </w:rPr>
          <w:t>19</w:t>
        </w:r>
        <w:r w:rsidR="009D0B8F">
          <w:rPr>
            <w:noProof/>
            <w:webHidden/>
          </w:rPr>
          <w:fldChar w:fldCharType="end"/>
        </w:r>
      </w:hyperlink>
    </w:p>
    <w:p w14:paraId="7C393021" w14:textId="26F61C35"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88" w:history="1">
        <w:r w:rsidR="009D0B8F" w:rsidRPr="00B67856">
          <w:rPr>
            <w:rStyle w:val="Hyperlink"/>
            <w:noProof/>
            <w:lang w:val="id-ID"/>
          </w:rPr>
          <w:t>Gambar 13 Stator</w:t>
        </w:r>
        <w:r w:rsidR="009D0B8F">
          <w:rPr>
            <w:noProof/>
            <w:webHidden/>
          </w:rPr>
          <w:tab/>
        </w:r>
        <w:r w:rsidR="009D0B8F">
          <w:rPr>
            <w:noProof/>
            <w:webHidden/>
          </w:rPr>
          <w:fldChar w:fldCharType="begin"/>
        </w:r>
        <w:r w:rsidR="009D0B8F">
          <w:rPr>
            <w:noProof/>
            <w:webHidden/>
          </w:rPr>
          <w:instrText xml:space="preserve"> PAGEREF _Toc146703288 \h </w:instrText>
        </w:r>
        <w:r w:rsidR="009D0B8F">
          <w:rPr>
            <w:noProof/>
            <w:webHidden/>
          </w:rPr>
        </w:r>
        <w:r w:rsidR="009D0B8F">
          <w:rPr>
            <w:noProof/>
            <w:webHidden/>
          </w:rPr>
          <w:fldChar w:fldCharType="separate"/>
        </w:r>
        <w:r w:rsidR="00B671A4">
          <w:rPr>
            <w:noProof/>
            <w:webHidden/>
          </w:rPr>
          <w:t>20</w:t>
        </w:r>
        <w:r w:rsidR="009D0B8F">
          <w:rPr>
            <w:noProof/>
            <w:webHidden/>
          </w:rPr>
          <w:fldChar w:fldCharType="end"/>
        </w:r>
      </w:hyperlink>
    </w:p>
    <w:p w14:paraId="38F8541B" w14:textId="303BC3DB"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89" w:history="1">
        <w:r w:rsidR="009D0B8F" w:rsidRPr="00B67856">
          <w:rPr>
            <w:rStyle w:val="Hyperlink"/>
            <w:noProof/>
            <w:lang w:val="id-ID"/>
          </w:rPr>
          <w:t>Gambar 14 Rotor</w:t>
        </w:r>
        <w:r w:rsidR="009D0B8F">
          <w:rPr>
            <w:noProof/>
            <w:webHidden/>
          </w:rPr>
          <w:tab/>
        </w:r>
        <w:r w:rsidR="009D0B8F">
          <w:rPr>
            <w:noProof/>
            <w:webHidden/>
          </w:rPr>
          <w:fldChar w:fldCharType="begin"/>
        </w:r>
        <w:r w:rsidR="009D0B8F">
          <w:rPr>
            <w:noProof/>
            <w:webHidden/>
          </w:rPr>
          <w:instrText xml:space="preserve"> PAGEREF _Toc146703289 \h </w:instrText>
        </w:r>
        <w:r w:rsidR="009D0B8F">
          <w:rPr>
            <w:noProof/>
            <w:webHidden/>
          </w:rPr>
        </w:r>
        <w:r w:rsidR="009D0B8F">
          <w:rPr>
            <w:noProof/>
            <w:webHidden/>
          </w:rPr>
          <w:fldChar w:fldCharType="separate"/>
        </w:r>
        <w:r w:rsidR="00B671A4">
          <w:rPr>
            <w:noProof/>
            <w:webHidden/>
          </w:rPr>
          <w:t>21</w:t>
        </w:r>
        <w:r w:rsidR="009D0B8F">
          <w:rPr>
            <w:noProof/>
            <w:webHidden/>
          </w:rPr>
          <w:fldChar w:fldCharType="end"/>
        </w:r>
      </w:hyperlink>
    </w:p>
    <w:p w14:paraId="29BF5BDD" w14:textId="3C3D7D22"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90" w:history="1">
        <w:r w:rsidR="009D0B8F" w:rsidRPr="00B67856">
          <w:rPr>
            <w:rStyle w:val="Hyperlink"/>
            <w:noProof/>
            <w:lang w:val="id-ID"/>
          </w:rPr>
          <w:t>Gambar 15 Skema Sensing pada Motor BLDC</w:t>
        </w:r>
        <w:r w:rsidR="009D0B8F">
          <w:rPr>
            <w:noProof/>
            <w:webHidden/>
          </w:rPr>
          <w:tab/>
        </w:r>
        <w:r w:rsidR="009D0B8F">
          <w:rPr>
            <w:noProof/>
            <w:webHidden/>
          </w:rPr>
          <w:fldChar w:fldCharType="begin"/>
        </w:r>
        <w:r w:rsidR="009D0B8F">
          <w:rPr>
            <w:noProof/>
            <w:webHidden/>
          </w:rPr>
          <w:instrText xml:space="preserve"> PAGEREF _Toc146703290 \h </w:instrText>
        </w:r>
        <w:r w:rsidR="009D0B8F">
          <w:rPr>
            <w:noProof/>
            <w:webHidden/>
          </w:rPr>
        </w:r>
        <w:r w:rsidR="009D0B8F">
          <w:rPr>
            <w:noProof/>
            <w:webHidden/>
          </w:rPr>
          <w:fldChar w:fldCharType="separate"/>
        </w:r>
        <w:r w:rsidR="00B671A4">
          <w:rPr>
            <w:noProof/>
            <w:webHidden/>
          </w:rPr>
          <w:t>21</w:t>
        </w:r>
        <w:r w:rsidR="009D0B8F">
          <w:rPr>
            <w:noProof/>
            <w:webHidden/>
          </w:rPr>
          <w:fldChar w:fldCharType="end"/>
        </w:r>
      </w:hyperlink>
    </w:p>
    <w:p w14:paraId="2D33EEC6" w14:textId="0EECFA49"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91" w:history="1">
        <w:r w:rsidR="009D0B8F" w:rsidRPr="00B67856">
          <w:rPr>
            <w:rStyle w:val="Hyperlink"/>
            <w:noProof/>
            <w:lang w:val="id-ID"/>
          </w:rPr>
          <w:t>Gambar 16 Sistem Kerja Propeller</w:t>
        </w:r>
        <w:r w:rsidR="009D0B8F">
          <w:rPr>
            <w:noProof/>
            <w:webHidden/>
          </w:rPr>
          <w:tab/>
        </w:r>
        <w:r w:rsidR="009D0B8F">
          <w:rPr>
            <w:noProof/>
            <w:webHidden/>
          </w:rPr>
          <w:fldChar w:fldCharType="begin"/>
        </w:r>
        <w:r w:rsidR="009D0B8F">
          <w:rPr>
            <w:noProof/>
            <w:webHidden/>
          </w:rPr>
          <w:instrText xml:space="preserve"> PAGEREF _Toc146703291 \h </w:instrText>
        </w:r>
        <w:r w:rsidR="009D0B8F">
          <w:rPr>
            <w:noProof/>
            <w:webHidden/>
          </w:rPr>
        </w:r>
        <w:r w:rsidR="009D0B8F">
          <w:rPr>
            <w:noProof/>
            <w:webHidden/>
          </w:rPr>
          <w:fldChar w:fldCharType="separate"/>
        </w:r>
        <w:r w:rsidR="00B671A4">
          <w:rPr>
            <w:noProof/>
            <w:webHidden/>
          </w:rPr>
          <w:t>22</w:t>
        </w:r>
        <w:r w:rsidR="009D0B8F">
          <w:rPr>
            <w:noProof/>
            <w:webHidden/>
          </w:rPr>
          <w:fldChar w:fldCharType="end"/>
        </w:r>
      </w:hyperlink>
    </w:p>
    <w:p w14:paraId="3C5BF254" w14:textId="2A71E8B8"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92" w:history="1">
        <w:r w:rsidR="009D0B8F" w:rsidRPr="00B67856">
          <w:rPr>
            <w:rStyle w:val="Hyperlink"/>
            <w:noProof/>
            <w:lang w:val="id-ID"/>
          </w:rPr>
          <w:t>Gambar 17 Power Distribution Board</w:t>
        </w:r>
        <w:r w:rsidR="009D0B8F">
          <w:rPr>
            <w:noProof/>
            <w:webHidden/>
          </w:rPr>
          <w:tab/>
        </w:r>
        <w:r w:rsidR="009D0B8F">
          <w:rPr>
            <w:noProof/>
            <w:webHidden/>
          </w:rPr>
          <w:fldChar w:fldCharType="begin"/>
        </w:r>
        <w:r w:rsidR="009D0B8F">
          <w:rPr>
            <w:noProof/>
            <w:webHidden/>
          </w:rPr>
          <w:instrText xml:space="preserve"> PAGEREF _Toc146703292 \h </w:instrText>
        </w:r>
        <w:r w:rsidR="009D0B8F">
          <w:rPr>
            <w:noProof/>
            <w:webHidden/>
          </w:rPr>
        </w:r>
        <w:r w:rsidR="009D0B8F">
          <w:rPr>
            <w:noProof/>
            <w:webHidden/>
          </w:rPr>
          <w:fldChar w:fldCharType="separate"/>
        </w:r>
        <w:r w:rsidR="00B671A4">
          <w:rPr>
            <w:noProof/>
            <w:webHidden/>
          </w:rPr>
          <w:t>23</w:t>
        </w:r>
        <w:r w:rsidR="009D0B8F">
          <w:rPr>
            <w:noProof/>
            <w:webHidden/>
          </w:rPr>
          <w:fldChar w:fldCharType="end"/>
        </w:r>
      </w:hyperlink>
    </w:p>
    <w:p w14:paraId="2E6C5689" w14:textId="7C1CB4AD"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93" w:history="1">
        <w:r w:rsidR="009D0B8F" w:rsidRPr="00B67856">
          <w:rPr>
            <w:rStyle w:val="Hyperlink"/>
            <w:noProof/>
            <w:lang w:val="id-ID"/>
          </w:rPr>
          <w:t>Gambar 18 Li-Po Battery</w:t>
        </w:r>
        <w:r w:rsidR="009D0B8F">
          <w:rPr>
            <w:noProof/>
            <w:webHidden/>
          </w:rPr>
          <w:tab/>
        </w:r>
        <w:r w:rsidR="009D0B8F">
          <w:rPr>
            <w:noProof/>
            <w:webHidden/>
          </w:rPr>
          <w:fldChar w:fldCharType="begin"/>
        </w:r>
        <w:r w:rsidR="009D0B8F">
          <w:rPr>
            <w:noProof/>
            <w:webHidden/>
          </w:rPr>
          <w:instrText xml:space="preserve"> PAGEREF _Toc146703293 \h </w:instrText>
        </w:r>
        <w:r w:rsidR="009D0B8F">
          <w:rPr>
            <w:noProof/>
            <w:webHidden/>
          </w:rPr>
        </w:r>
        <w:r w:rsidR="009D0B8F">
          <w:rPr>
            <w:noProof/>
            <w:webHidden/>
          </w:rPr>
          <w:fldChar w:fldCharType="separate"/>
        </w:r>
        <w:r w:rsidR="00B671A4">
          <w:rPr>
            <w:noProof/>
            <w:webHidden/>
          </w:rPr>
          <w:t>24</w:t>
        </w:r>
        <w:r w:rsidR="009D0B8F">
          <w:rPr>
            <w:noProof/>
            <w:webHidden/>
          </w:rPr>
          <w:fldChar w:fldCharType="end"/>
        </w:r>
      </w:hyperlink>
    </w:p>
    <w:p w14:paraId="0D408D54" w14:textId="2BEE5294"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94" w:history="1">
        <w:r w:rsidR="009D0B8F" w:rsidRPr="00B67856">
          <w:rPr>
            <w:rStyle w:val="Hyperlink"/>
            <w:noProof/>
            <w:lang w:val="id-ID"/>
          </w:rPr>
          <w:t>Gambar 19 Rating Lipo Battery</w:t>
        </w:r>
        <w:r w:rsidR="009D0B8F">
          <w:rPr>
            <w:noProof/>
            <w:webHidden/>
          </w:rPr>
          <w:tab/>
        </w:r>
        <w:r w:rsidR="009D0B8F">
          <w:rPr>
            <w:noProof/>
            <w:webHidden/>
          </w:rPr>
          <w:fldChar w:fldCharType="begin"/>
        </w:r>
        <w:r w:rsidR="009D0B8F">
          <w:rPr>
            <w:noProof/>
            <w:webHidden/>
          </w:rPr>
          <w:instrText xml:space="preserve"> PAGEREF _Toc146703294 \h </w:instrText>
        </w:r>
        <w:r w:rsidR="009D0B8F">
          <w:rPr>
            <w:noProof/>
            <w:webHidden/>
          </w:rPr>
        </w:r>
        <w:r w:rsidR="009D0B8F">
          <w:rPr>
            <w:noProof/>
            <w:webHidden/>
          </w:rPr>
          <w:fldChar w:fldCharType="separate"/>
        </w:r>
        <w:r w:rsidR="00B671A4">
          <w:rPr>
            <w:noProof/>
            <w:webHidden/>
          </w:rPr>
          <w:t>25</w:t>
        </w:r>
        <w:r w:rsidR="009D0B8F">
          <w:rPr>
            <w:noProof/>
            <w:webHidden/>
          </w:rPr>
          <w:fldChar w:fldCharType="end"/>
        </w:r>
      </w:hyperlink>
    </w:p>
    <w:p w14:paraId="007A94E7" w14:textId="46AD0EB5"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95" w:history="1">
        <w:r w:rsidR="009D0B8F" w:rsidRPr="00B67856">
          <w:rPr>
            <w:rStyle w:val="Hyperlink"/>
            <w:noProof/>
            <w:lang w:val="id-ID"/>
          </w:rPr>
          <w:t>Gambar 20 Global Positioning Systems (GPS)</w:t>
        </w:r>
        <w:r w:rsidR="009D0B8F">
          <w:rPr>
            <w:noProof/>
            <w:webHidden/>
          </w:rPr>
          <w:tab/>
        </w:r>
        <w:r w:rsidR="009D0B8F">
          <w:rPr>
            <w:noProof/>
            <w:webHidden/>
          </w:rPr>
          <w:fldChar w:fldCharType="begin"/>
        </w:r>
        <w:r w:rsidR="009D0B8F">
          <w:rPr>
            <w:noProof/>
            <w:webHidden/>
          </w:rPr>
          <w:instrText xml:space="preserve"> PAGEREF _Toc146703295 \h </w:instrText>
        </w:r>
        <w:r w:rsidR="009D0B8F">
          <w:rPr>
            <w:noProof/>
            <w:webHidden/>
          </w:rPr>
        </w:r>
        <w:r w:rsidR="009D0B8F">
          <w:rPr>
            <w:noProof/>
            <w:webHidden/>
          </w:rPr>
          <w:fldChar w:fldCharType="separate"/>
        </w:r>
        <w:r w:rsidR="00B671A4">
          <w:rPr>
            <w:noProof/>
            <w:webHidden/>
          </w:rPr>
          <w:t>27</w:t>
        </w:r>
        <w:r w:rsidR="009D0B8F">
          <w:rPr>
            <w:noProof/>
            <w:webHidden/>
          </w:rPr>
          <w:fldChar w:fldCharType="end"/>
        </w:r>
      </w:hyperlink>
    </w:p>
    <w:p w14:paraId="79AF1D08" w14:textId="1B0E894F"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96" w:history="1">
        <w:r w:rsidR="009D0B8F" w:rsidRPr="00B67856">
          <w:rPr>
            <w:rStyle w:val="Hyperlink"/>
            <w:noProof/>
            <w:lang w:val="id-ID"/>
          </w:rPr>
          <w:t>Gambar 21 Modul GPS</w:t>
        </w:r>
        <w:r w:rsidR="009D0B8F">
          <w:rPr>
            <w:noProof/>
            <w:webHidden/>
          </w:rPr>
          <w:tab/>
        </w:r>
        <w:r w:rsidR="009D0B8F">
          <w:rPr>
            <w:noProof/>
            <w:webHidden/>
          </w:rPr>
          <w:fldChar w:fldCharType="begin"/>
        </w:r>
        <w:r w:rsidR="009D0B8F">
          <w:rPr>
            <w:noProof/>
            <w:webHidden/>
          </w:rPr>
          <w:instrText xml:space="preserve"> PAGEREF _Toc146703296 \h </w:instrText>
        </w:r>
        <w:r w:rsidR="009D0B8F">
          <w:rPr>
            <w:noProof/>
            <w:webHidden/>
          </w:rPr>
        </w:r>
        <w:r w:rsidR="009D0B8F">
          <w:rPr>
            <w:noProof/>
            <w:webHidden/>
          </w:rPr>
          <w:fldChar w:fldCharType="separate"/>
        </w:r>
        <w:r w:rsidR="00B671A4">
          <w:rPr>
            <w:noProof/>
            <w:webHidden/>
          </w:rPr>
          <w:t>29</w:t>
        </w:r>
        <w:r w:rsidR="009D0B8F">
          <w:rPr>
            <w:noProof/>
            <w:webHidden/>
          </w:rPr>
          <w:fldChar w:fldCharType="end"/>
        </w:r>
      </w:hyperlink>
    </w:p>
    <w:p w14:paraId="4DF9C82C" w14:textId="47224D5E"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97" w:history="1">
        <w:r w:rsidR="009D0B8F" w:rsidRPr="00B67856">
          <w:rPr>
            <w:rStyle w:val="Hyperlink"/>
            <w:noProof/>
            <w:lang w:val="id-ID"/>
          </w:rPr>
          <w:t>Gambar 22 Bagian-bagian Radio Telemetry module</w:t>
        </w:r>
        <w:r w:rsidR="009D0B8F">
          <w:rPr>
            <w:noProof/>
            <w:webHidden/>
          </w:rPr>
          <w:tab/>
        </w:r>
        <w:r w:rsidR="009D0B8F">
          <w:rPr>
            <w:noProof/>
            <w:webHidden/>
          </w:rPr>
          <w:fldChar w:fldCharType="begin"/>
        </w:r>
        <w:r w:rsidR="009D0B8F">
          <w:rPr>
            <w:noProof/>
            <w:webHidden/>
          </w:rPr>
          <w:instrText xml:space="preserve"> PAGEREF _Toc146703297 \h </w:instrText>
        </w:r>
        <w:r w:rsidR="009D0B8F">
          <w:rPr>
            <w:noProof/>
            <w:webHidden/>
          </w:rPr>
        </w:r>
        <w:r w:rsidR="009D0B8F">
          <w:rPr>
            <w:noProof/>
            <w:webHidden/>
          </w:rPr>
          <w:fldChar w:fldCharType="separate"/>
        </w:r>
        <w:r w:rsidR="00B671A4">
          <w:rPr>
            <w:noProof/>
            <w:webHidden/>
          </w:rPr>
          <w:t>31</w:t>
        </w:r>
        <w:r w:rsidR="009D0B8F">
          <w:rPr>
            <w:noProof/>
            <w:webHidden/>
          </w:rPr>
          <w:fldChar w:fldCharType="end"/>
        </w:r>
      </w:hyperlink>
    </w:p>
    <w:p w14:paraId="02812691" w14:textId="10D5DF43"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98" w:history="1">
        <w:r w:rsidR="009D0B8F" w:rsidRPr="00B67856">
          <w:rPr>
            <w:rStyle w:val="Hyperlink"/>
            <w:noProof/>
            <w:lang w:val="id-ID"/>
          </w:rPr>
          <w:t>Gambar 23 Penyambungan  telemetry ke  Pixhawk</w:t>
        </w:r>
        <w:r w:rsidR="009D0B8F">
          <w:rPr>
            <w:noProof/>
            <w:webHidden/>
          </w:rPr>
          <w:tab/>
        </w:r>
        <w:r w:rsidR="009D0B8F">
          <w:rPr>
            <w:noProof/>
            <w:webHidden/>
          </w:rPr>
          <w:fldChar w:fldCharType="begin"/>
        </w:r>
        <w:r w:rsidR="009D0B8F">
          <w:rPr>
            <w:noProof/>
            <w:webHidden/>
          </w:rPr>
          <w:instrText xml:space="preserve"> PAGEREF _Toc146703298 \h </w:instrText>
        </w:r>
        <w:r w:rsidR="009D0B8F">
          <w:rPr>
            <w:noProof/>
            <w:webHidden/>
          </w:rPr>
        </w:r>
        <w:r w:rsidR="009D0B8F">
          <w:rPr>
            <w:noProof/>
            <w:webHidden/>
          </w:rPr>
          <w:fldChar w:fldCharType="separate"/>
        </w:r>
        <w:r w:rsidR="00B671A4">
          <w:rPr>
            <w:noProof/>
            <w:webHidden/>
          </w:rPr>
          <w:t>33</w:t>
        </w:r>
        <w:r w:rsidR="009D0B8F">
          <w:rPr>
            <w:noProof/>
            <w:webHidden/>
          </w:rPr>
          <w:fldChar w:fldCharType="end"/>
        </w:r>
      </w:hyperlink>
    </w:p>
    <w:p w14:paraId="2FB12F57" w14:textId="50E96526"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299" w:history="1">
        <w:r w:rsidR="009D0B8F" w:rsidRPr="00B67856">
          <w:rPr>
            <w:rStyle w:val="Hyperlink"/>
            <w:noProof/>
            <w:lang w:val="id-ID"/>
          </w:rPr>
          <w:t>Gambar 24 Menghubungkan radio telemetri ke PC</w:t>
        </w:r>
        <w:r w:rsidR="009D0B8F">
          <w:rPr>
            <w:noProof/>
            <w:webHidden/>
          </w:rPr>
          <w:tab/>
        </w:r>
        <w:r w:rsidR="009D0B8F">
          <w:rPr>
            <w:noProof/>
            <w:webHidden/>
          </w:rPr>
          <w:fldChar w:fldCharType="begin"/>
        </w:r>
        <w:r w:rsidR="009D0B8F">
          <w:rPr>
            <w:noProof/>
            <w:webHidden/>
          </w:rPr>
          <w:instrText xml:space="preserve"> PAGEREF _Toc146703299 \h </w:instrText>
        </w:r>
        <w:r w:rsidR="009D0B8F">
          <w:rPr>
            <w:noProof/>
            <w:webHidden/>
          </w:rPr>
        </w:r>
        <w:r w:rsidR="009D0B8F">
          <w:rPr>
            <w:noProof/>
            <w:webHidden/>
          </w:rPr>
          <w:fldChar w:fldCharType="separate"/>
        </w:r>
        <w:r w:rsidR="00B671A4">
          <w:rPr>
            <w:noProof/>
            <w:webHidden/>
          </w:rPr>
          <w:t>34</w:t>
        </w:r>
        <w:r w:rsidR="009D0B8F">
          <w:rPr>
            <w:noProof/>
            <w:webHidden/>
          </w:rPr>
          <w:fldChar w:fldCharType="end"/>
        </w:r>
      </w:hyperlink>
    </w:p>
    <w:p w14:paraId="3B71EBF5" w14:textId="64F344FD"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00" w:history="1">
        <w:r w:rsidR="009D0B8F" w:rsidRPr="00B67856">
          <w:rPr>
            <w:rStyle w:val="Hyperlink"/>
            <w:noProof/>
            <w:lang w:val="id-ID"/>
          </w:rPr>
          <w:t>Gambar 25 Radio Control System</w:t>
        </w:r>
        <w:r w:rsidR="009D0B8F">
          <w:rPr>
            <w:noProof/>
            <w:webHidden/>
          </w:rPr>
          <w:tab/>
        </w:r>
        <w:r w:rsidR="009D0B8F">
          <w:rPr>
            <w:noProof/>
            <w:webHidden/>
          </w:rPr>
          <w:fldChar w:fldCharType="begin"/>
        </w:r>
        <w:r w:rsidR="009D0B8F">
          <w:rPr>
            <w:noProof/>
            <w:webHidden/>
          </w:rPr>
          <w:instrText xml:space="preserve"> PAGEREF _Toc146703300 \h </w:instrText>
        </w:r>
        <w:r w:rsidR="009D0B8F">
          <w:rPr>
            <w:noProof/>
            <w:webHidden/>
          </w:rPr>
        </w:r>
        <w:r w:rsidR="009D0B8F">
          <w:rPr>
            <w:noProof/>
            <w:webHidden/>
          </w:rPr>
          <w:fldChar w:fldCharType="separate"/>
        </w:r>
        <w:r w:rsidR="00B671A4">
          <w:rPr>
            <w:noProof/>
            <w:webHidden/>
          </w:rPr>
          <w:t>35</w:t>
        </w:r>
        <w:r w:rsidR="009D0B8F">
          <w:rPr>
            <w:noProof/>
            <w:webHidden/>
          </w:rPr>
          <w:fldChar w:fldCharType="end"/>
        </w:r>
      </w:hyperlink>
    </w:p>
    <w:p w14:paraId="1C75EE32" w14:textId="20BD7006"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01" w:history="1">
        <w:r w:rsidR="009D0B8F" w:rsidRPr="00B67856">
          <w:rPr>
            <w:rStyle w:val="Hyperlink"/>
            <w:noProof/>
            <w:lang w:val="id-ID"/>
          </w:rPr>
          <w:t>Gambar 26 Menghubungkan Receiver ke Pixhawk</w:t>
        </w:r>
        <w:r w:rsidR="009D0B8F">
          <w:rPr>
            <w:noProof/>
            <w:webHidden/>
          </w:rPr>
          <w:tab/>
        </w:r>
        <w:r w:rsidR="009D0B8F">
          <w:rPr>
            <w:noProof/>
            <w:webHidden/>
          </w:rPr>
          <w:fldChar w:fldCharType="begin"/>
        </w:r>
        <w:r w:rsidR="009D0B8F">
          <w:rPr>
            <w:noProof/>
            <w:webHidden/>
          </w:rPr>
          <w:instrText xml:space="preserve"> PAGEREF _Toc146703301 \h </w:instrText>
        </w:r>
        <w:r w:rsidR="009D0B8F">
          <w:rPr>
            <w:noProof/>
            <w:webHidden/>
          </w:rPr>
        </w:r>
        <w:r w:rsidR="009D0B8F">
          <w:rPr>
            <w:noProof/>
            <w:webHidden/>
          </w:rPr>
          <w:fldChar w:fldCharType="separate"/>
        </w:r>
        <w:r w:rsidR="00B671A4">
          <w:rPr>
            <w:noProof/>
            <w:webHidden/>
          </w:rPr>
          <w:t>36</w:t>
        </w:r>
        <w:r w:rsidR="009D0B8F">
          <w:rPr>
            <w:noProof/>
            <w:webHidden/>
          </w:rPr>
          <w:fldChar w:fldCharType="end"/>
        </w:r>
      </w:hyperlink>
    </w:p>
    <w:p w14:paraId="733FC5FC" w14:textId="169AE84A"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02" w:history="1">
        <w:r w:rsidR="009D0B8F" w:rsidRPr="00B67856">
          <w:rPr>
            <w:rStyle w:val="Hyperlink"/>
            <w:noProof/>
            <w:lang w:val="id-ID"/>
          </w:rPr>
          <w:t>Gambar 27 Buzzer / Tone Alarm</w:t>
        </w:r>
        <w:r w:rsidR="009D0B8F">
          <w:rPr>
            <w:noProof/>
            <w:webHidden/>
          </w:rPr>
          <w:tab/>
        </w:r>
        <w:r w:rsidR="009D0B8F">
          <w:rPr>
            <w:noProof/>
            <w:webHidden/>
          </w:rPr>
          <w:fldChar w:fldCharType="begin"/>
        </w:r>
        <w:r w:rsidR="009D0B8F">
          <w:rPr>
            <w:noProof/>
            <w:webHidden/>
          </w:rPr>
          <w:instrText xml:space="preserve"> PAGEREF _Toc146703302 \h </w:instrText>
        </w:r>
        <w:r w:rsidR="009D0B8F">
          <w:rPr>
            <w:noProof/>
            <w:webHidden/>
          </w:rPr>
        </w:r>
        <w:r w:rsidR="009D0B8F">
          <w:rPr>
            <w:noProof/>
            <w:webHidden/>
          </w:rPr>
          <w:fldChar w:fldCharType="separate"/>
        </w:r>
        <w:r w:rsidR="00B671A4">
          <w:rPr>
            <w:noProof/>
            <w:webHidden/>
          </w:rPr>
          <w:t>37</w:t>
        </w:r>
        <w:r w:rsidR="009D0B8F">
          <w:rPr>
            <w:noProof/>
            <w:webHidden/>
          </w:rPr>
          <w:fldChar w:fldCharType="end"/>
        </w:r>
      </w:hyperlink>
    </w:p>
    <w:p w14:paraId="709B3BDF" w14:textId="30DF56DE"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03" w:history="1">
        <w:r w:rsidR="009D0B8F" w:rsidRPr="00B67856">
          <w:rPr>
            <w:rStyle w:val="Hyperlink"/>
            <w:noProof/>
            <w:lang w:val="id-ID"/>
          </w:rPr>
          <w:t>Gambar 28 Menyambungkan Buzzer ke Pixhawk</w:t>
        </w:r>
        <w:r w:rsidR="009D0B8F">
          <w:rPr>
            <w:noProof/>
            <w:webHidden/>
          </w:rPr>
          <w:tab/>
        </w:r>
        <w:r w:rsidR="009D0B8F">
          <w:rPr>
            <w:noProof/>
            <w:webHidden/>
          </w:rPr>
          <w:fldChar w:fldCharType="begin"/>
        </w:r>
        <w:r w:rsidR="009D0B8F">
          <w:rPr>
            <w:noProof/>
            <w:webHidden/>
          </w:rPr>
          <w:instrText xml:space="preserve"> PAGEREF _Toc146703303 \h </w:instrText>
        </w:r>
        <w:r w:rsidR="009D0B8F">
          <w:rPr>
            <w:noProof/>
            <w:webHidden/>
          </w:rPr>
        </w:r>
        <w:r w:rsidR="009D0B8F">
          <w:rPr>
            <w:noProof/>
            <w:webHidden/>
          </w:rPr>
          <w:fldChar w:fldCharType="separate"/>
        </w:r>
        <w:r w:rsidR="00B671A4">
          <w:rPr>
            <w:noProof/>
            <w:webHidden/>
          </w:rPr>
          <w:t>38</w:t>
        </w:r>
        <w:r w:rsidR="009D0B8F">
          <w:rPr>
            <w:noProof/>
            <w:webHidden/>
          </w:rPr>
          <w:fldChar w:fldCharType="end"/>
        </w:r>
      </w:hyperlink>
    </w:p>
    <w:p w14:paraId="0E54C670" w14:textId="4029EDB4"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04" w:history="1">
        <w:r w:rsidR="009D0B8F" w:rsidRPr="00B67856">
          <w:rPr>
            <w:rStyle w:val="Hyperlink"/>
            <w:noProof/>
            <w:lang w:val="id-ID"/>
          </w:rPr>
          <w:t>Gambar 29 Penyambungan  Safety switch ke Pixhawk</w:t>
        </w:r>
        <w:r w:rsidR="009D0B8F">
          <w:rPr>
            <w:noProof/>
            <w:webHidden/>
          </w:rPr>
          <w:tab/>
        </w:r>
        <w:r w:rsidR="009D0B8F">
          <w:rPr>
            <w:noProof/>
            <w:webHidden/>
          </w:rPr>
          <w:fldChar w:fldCharType="begin"/>
        </w:r>
        <w:r w:rsidR="009D0B8F">
          <w:rPr>
            <w:noProof/>
            <w:webHidden/>
          </w:rPr>
          <w:instrText xml:space="preserve"> PAGEREF _Toc146703304 \h </w:instrText>
        </w:r>
        <w:r w:rsidR="009D0B8F">
          <w:rPr>
            <w:noProof/>
            <w:webHidden/>
          </w:rPr>
        </w:r>
        <w:r w:rsidR="009D0B8F">
          <w:rPr>
            <w:noProof/>
            <w:webHidden/>
          </w:rPr>
          <w:fldChar w:fldCharType="separate"/>
        </w:r>
        <w:r w:rsidR="00B671A4">
          <w:rPr>
            <w:noProof/>
            <w:webHidden/>
          </w:rPr>
          <w:t>39</w:t>
        </w:r>
        <w:r w:rsidR="009D0B8F">
          <w:rPr>
            <w:noProof/>
            <w:webHidden/>
          </w:rPr>
          <w:fldChar w:fldCharType="end"/>
        </w:r>
      </w:hyperlink>
    </w:p>
    <w:p w14:paraId="654D63DE" w14:textId="07175AE4"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05" w:history="1">
        <w:r w:rsidR="009D0B8F" w:rsidRPr="00B67856">
          <w:rPr>
            <w:rStyle w:val="Hyperlink"/>
            <w:noProof/>
          </w:rPr>
          <w:t>Gambar 30 Relay 2 Channel</w:t>
        </w:r>
        <w:r w:rsidR="009D0B8F">
          <w:rPr>
            <w:noProof/>
            <w:webHidden/>
          </w:rPr>
          <w:tab/>
        </w:r>
        <w:r w:rsidR="009D0B8F">
          <w:rPr>
            <w:noProof/>
            <w:webHidden/>
          </w:rPr>
          <w:fldChar w:fldCharType="begin"/>
        </w:r>
        <w:r w:rsidR="009D0B8F">
          <w:rPr>
            <w:noProof/>
            <w:webHidden/>
          </w:rPr>
          <w:instrText xml:space="preserve"> PAGEREF _Toc146703305 \h </w:instrText>
        </w:r>
        <w:r w:rsidR="009D0B8F">
          <w:rPr>
            <w:noProof/>
            <w:webHidden/>
          </w:rPr>
        </w:r>
        <w:r w:rsidR="009D0B8F">
          <w:rPr>
            <w:noProof/>
            <w:webHidden/>
          </w:rPr>
          <w:fldChar w:fldCharType="separate"/>
        </w:r>
        <w:r w:rsidR="00B671A4">
          <w:rPr>
            <w:noProof/>
            <w:webHidden/>
          </w:rPr>
          <w:t>41</w:t>
        </w:r>
        <w:r w:rsidR="009D0B8F">
          <w:rPr>
            <w:noProof/>
            <w:webHidden/>
          </w:rPr>
          <w:fldChar w:fldCharType="end"/>
        </w:r>
      </w:hyperlink>
    </w:p>
    <w:p w14:paraId="64FD29CB" w14:textId="66AF5CED"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06" w:history="1">
        <w:r w:rsidR="009D0B8F" w:rsidRPr="00B67856">
          <w:rPr>
            <w:rStyle w:val="Hyperlink"/>
            <w:noProof/>
          </w:rPr>
          <w:t>Gambar 31 Waterpump DC Motor</w:t>
        </w:r>
        <w:r w:rsidR="009D0B8F">
          <w:rPr>
            <w:noProof/>
            <w:webHidden/>
          </w:rPr>
          <w:tab/>
        </w:r>
        <w:r w:rsidR="009D0B8F">
          <w:rPr>
            <w:noProof/>
            <w:webHidden/>
          </w:rPr>
          <w:fldChar w:fldCharType="begin"/>
        </w:r>
        <w:r w:rsidR="009D0B8F">
          <w:rPr>
            <w:noProof/>
            <w:webHidden/>
          </w:rPr>
          <w:instrText xml:space="preserve"> PAGEREF _Toc146703306 \h </w:instrText>
        </w:r>
        <w:r w:rsidR="009D0B8F">
          <w:rPr>
            <w:noProof/>
            <w:webHidden/>
          </w:rPr>
        </w:r>
        <w:r w:rsidR="009D0B8F">
          <w:rPr>
            <w:noProof/>
            <w:webHidden/>
          </w:rPr>
          <w:fldChar w:fldCharType="separate"/>
        </w:r>
        <w:r w:rsidR="00B671A4">
          <w:rPr>
            <w:noProof/>
            <w:webHidden/>
          </w:rPr>
          <w:t>42</w:t>
        </w:r>
        <w:r w:rsidR="009D0B8F">
          <w:rPr>
            <w:noProof/>
            <w:webHidden/>
          </w:rPr>
          <w:fldChar w:fldCharType="end"/>
        </w:r>
      </w:hyperlink>
    </w:p>
    <w:p w14:paraId="5F392B08" w14:textId="66EC0E2C"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07" w:history="1">
        <w:r w:rsidR="009D0B8F" w:rsidRPr="00B67856">
          <w:rPr>
            <w:rStyle w:val="Hyperlink"/>
            <w:noProof/>
          </w:rPr>
          <w:t>Gambar 32 Nozzle Sprayer</w:t>
        </w:r>
        <w:r w:rsidR="009D0B8F">
          <w:rPr>
            <w:noProof/>
            <w:webHidden/>
          </w:rPr>
          <w:tab/>
        </w:r>
        <w:r w:rsidR="009D0B8F">
          <w:rPr>
            <w:noProof/>
            <w:webHidden/>
          </w:rPr>
          <w:fldChar w:fldCharType="begin"/>
        </w:r>
        <w:r w:rsidR="009D0B8F">
          <w:rPr>
            <w:noProof/>
            <w:webHidden/>
          </w:rPr>
          <w:instrText xml:space="preserve"> PAGEREF _Toc146703307 \h </w:instrText>
        </w:r>
        <w:r w:rsidR="009D0B8F">
          <w:rPr>
            <w:noProof/>
            <w:webHidden/>
          </w:rPr>
        </w:r>
        <w:r w:rsidR="009D0B8F">
          <w:rPr>
            <w:noProof/>
            <w:webHidden/>
          </w:rPr>
          <w:fldChar w:fldCharType="separate"/>
        </w:r>
        <w:r w:rsidR="00B671A4">
          <w:rPr>
            <w:noProof/>
            <w:webHidden/>
          </w:rPr>
          <w:t>42</w:t>
        </w:r>
        <w:r w:rsidR="009D0B8F">
          <w:rPr>
            <w:noProof/>
            <w:webHidden/>
          </w:rPr>
          <w:fldChar w:fldCharType="end"/>
        </w:r>
      </w:hyperlink>
    </w:p>
    <w:p w14:paraId="2F34CD64" w14:textId="5F8C4ED6"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08" w:history="1">
        <w:r w:rsidR="009D0B8F" w:rsidRPr="00B67856">
          <w:rPr>
            <w:rStyle w:val="Hyperlink"/>
            <w:rFonts w:cs="Times New Roman"/>
            <w:noProof/>
            <w:lang w:val="id-ID"/>
          </w:rPr>
          <w:t>Gambar 33 Tampilan Mission Planner</w:t>
        </w:r>
        <w:r w:rsidR="009D0B8F">
          <w:rPr>
            <w:noProof/>
            <w:webHidden/>
          </w:rPr>
          <w:tab/>
        </w:r>
        <w:r w:rsidR="009D0B8F">
          <w:rPr>
            <w:noProof/>
            <w:webHidden/>
          </w:rPr>
          <w:fldChar w:fldCharType="begin"/>
        </w:r>
        <w:r w:rsidR="009D0B8F">
          <w:rPr>
            <w:noProof/>
            <w:webHidden/>
          </w:rPr>
          <w:instrText xml:space="preserve"> PAGEREF _Toc146703308 \h </w:instrText>
        </w:r>
        <w:r w:rsidR="009D0B8F">
          <w:rPr>
            <w:noProof/>
            <w:webHidden/>
          </w:rPr>
        </w:r>
        <w:r w:rsidR="009D0B8F">
          <w:rPr>
            <w:noProof/>
            <w:webHidden/>
          </w:rPr>
          <w:fldChar w:fldCharType="separate"/>
        </w:r>
        <w:r w:rsidR="00B671A4">
          <w:rPr>
            <w:noProof/>
            <w:webHidden/>
          </w:rPr>
          <w:t>43</w:t>
        </w:r>
        <w:r w:rsidR="009D0B8F">
          <w:rPr>
            <w:noProof/>
            <w:webHidden/>
          </w:rPr>
          <w:fldChar w:fldCharType="end"/>
        </w:r>
      </w:hyperlink>
    </w:p>
    <w:p w14:paraId="17B835FE" w14:textId="72498078"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09" w:history="1">
        <w:r w:rsidR="009D0B8F" w:rsidRPr="00B67856">
          <w:rPr>
            <w:rStyle w:val="Hyperlink"/>
            <w:noProof/>
            <w:lang w:val="id-ID"/>
          </w:rPr>
          <w:t>Gambar 34 Menghubungkan Mission Planner ke Ardupilot</w:t>
        </w:r>
        <w:r w:rsidR="009D0B8F">
          <w:rPr>
            <w:noProof/>
            <w:webHidden/>
          </w:rPr>
          <w:tab/>
        </w:r>
        <w:r w:rsidR="009D0B8F">
          <w:rPr>
            <w:noProof/>
            <w:webHidden/>
          </w:rPr>
          <w:fldChar w:fldCharType="begin"/>
        </w:r>
        <w:r w:rsidR="009D0B8F">
          <w:rPr>
            <w:noProof/>
            <w:webHidden/>
          </w:rPr>
          <w:instrText xml:space="preserve"> PAGEREF _Toc146703309 \h </w:instrText>
        </w:r>
        <w:r w:rsidR="009D0B8F">
          <w:rPr>
            <w:noProof/>
            <w:webHidden/>
          </w:rPr>
        </w:r>
        <w:r w:rsidR="009D0B8F">
          <w:rPr>
            <w:noProof/>
            <w:webHidden/>
          </w:rPr>
          <w:fldChar w:fldCharType="separate"/>
        </w:r>
        <w:r w:rsidR="00B671A4">
          <w:rPr>
            <w:noProof/>
            <w:webHidden/>
          </w:rPr>
          <w:t>44</w:t>
        </w:r>
        <w:r w:rsidR="009D0B8F">
          <w:rPr>
            <w:noProof/>
            <w:webHidden/>
          </w:rPr>
          <w:fldChar w:fldCharType="end"/>
        </w:r>
      </w:hyperlink>
    </w:p>
    <w:p w14:paraId="10FC21C0" w14:textId="0E348F3D"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10" w:history="1">
        <w:r w:rsidR="009D0B8F" w:rsidRPr="00B67856">
          <w:rPr>
            <w:rStyle w:val="Hyperlink"/>
            <w:noProof/>
            <w:lang w:val="id-ID"/>
          </w:rPr>
          <w:t>Gambar 35 Tombol Connect Mission Planner</w:t>
        </w:r>
        <w:r w:rsidR="009D0B8F">
          <w:rPr>
            <w:noProof/>
            <w:webHidden/>
          </w:rPr>
          <w:tab/>
        </w:r>
        <w:r w:rsidR="009D0B8F">
          <w:rPr>
            <w:noProof/>
            <w:webHidden/>
          </w:rPr>
          <w:fldChar w:fldCharType="begin"/>
        </w:r>
        <w:r w:rsidR="009D0B8F">
          <w:rPr>
            <w:noProof/>
            <w:webHidden/>
          </w:rPr>
          <w:instrText xml:space="preserve"> PAGEREF _Toc146703310 \h </w:instrText>
        </w:r>
        <w:r w:rsidR="009D0B8F">
          <w:rPr>
            <w:noProof/>
            <w:webHidden/>
          </w:rPr>
        </w:r>
        <w:r w:rsidR="009D0B8F">
          <w:rPr>
            <w:noProof/>
            <w:webHidden/>
          </w:rPr>
          <w:fldChar w:fldCharType="separate"/>
        </w:r>
        <w:r w:rsidR="00B671A4">
          <w:rPr>
            <w:noProof/>
            <w:webHidden/>
          </w:rPr>
          <w:t>44</w:t>
        </w:r>
        <w:r w:rsidR="009D0B8F">
          <w:rPr>
            <w:noProof/>
            <w:webHidden/>
          </w:rPr>
          <w:fldChar w:fldCharType="end"/>
        </w:r>
      </w:hyperlink>
    </w:p>
    <w:p w14:paraId="33A77960" w14:textId="56C43627"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11" w:history="1">
        <w:r w:rsidR="009D0B8F" w:rsidRPr="00B67856">
          <w:rPr>
            <w:rStyle w:val="Hyperlink"/>
            <w:noProof/>
            <w:lang w:val="id-ID"/>
          </w:rPr>
          <w:t>Gambar 36 Tombol Disconnect Mission Planner</w:t>
        </w:r>
        <w:r w:rsidR="009D0B8F">
          <w:rPr>
            <w:noProof/>
            <w:webHidden/>
          </w:rPr>
          <w:tab/>
        </w:r>
        <w:r w:rsidR="009D0B8F">
          <w:rPr>
            <w:noProof/>
            <w:webHidden/>
          </w:rPr>
          <w:fldChar w:fldCharType="begin"/>
        </w:r>
        <w:r w:rsidR="009D0B8F">
          <w:rPr>
            <w:noProof/>
            <w:webHidden/>
          </w:rPr>
          <w:instrText xml:space="preserve"> PAGEREF _Toc146703311 \h </w:instrText>
        </w:r>
        <w:r w:rsidR="009D0B8F">
          <w:rPr>
            <w:noProof/>
            <w:webHidden/>
          </w:rPr>
        </w:r>
        <w:r w:rsidR="009D0B8F">
          <w:rPr>
            <w:noProof/>
            <w:webHidden/>
          </w:rPr>
          <w:fldChar w:fldCharType="separate"/>
        </w:r>
        <w:r w:rsidR="00B671A4">
          <w:rPr>
            <w:noProof/>
            <w:webHidden/>
          </w:rPr>
          <w:t>45</w:t>
        </w:r>
        <w:r w:rsidR="009D0B8F">
          <w:rPr>
            <w:noProof/>
            <w:webHidden/>
          </w:rPr>
          <w:fldChar w:fldCharType="end"/>
        </w:r>
      </w:hyperlink>
    </w:p>
    <w:p w14:paraId="3AE81B50" w14:textId="7D9A899C"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12" w:history="1">
        <w:r w:rsidR="009D0B8F" w:rsidRPr="00B67856">
          <w:rPr>
            <w:rStyle w:val="Hyperlink"/>
            <w:noProof/>
            <w:lang w:val="id-ID"/>
          </w:rPr>
          <w:t>Gambar 37 Heads-up Display (HUD)</w:t>
        </w:r>
        <w:r w:rsidR="009D0B8F">
          <w:rPr>
            <w:noProof/>
            <w:webHidden/>
          </w:rPr>
          <w:tab/>
        </w:r>
        <w:r w:rsidR="009D0B8F">
          <w:rPr>
            <w:noProof/>
            <w:webHidden/>
          </w:rPr>
          <w:fldChar w:fldCharType="begin"/>
        </w:r>
        <w:r w:rsidR="009D0B8F">
          <w:rPr>
            <w:noProof/>
            <w:webHidden/>
          </w:rPr>
          <w:instrText xml:space="preserve"> PAGEREF _Toc146703312 \h </w:instrText>
        </w:r>
        <w:r w:rsidR="009D0B8F">
          <w:rPr>
            <w:noProof/>
            <w:webHidden/>
          </w:rPr>
        </w:r>
        <w:r w:rsidR="009D0B8F">
          <w:rPr>
            <w:noProof/>
            <w:webHidden/>
          </w:rPr>
          <w:fldChar w:fldCharType="separate"/>
        </w:r>
        <w:r w:rsidR="00B671A4">
          <w:rPr>
            <w:noProof/>
            <w:webHidden/>
          </w:rPr>
          <w:t>46</w:t>
        </w:r>
        <w:r w:rsidR="009D0B8F">
          <w:rPr>
            <w:noProof/>
            <w:webHidden/>
          </w:rPr>
          <w:fldChar w:fldCharType="end"/>
        </w:r>
      </w:hyperlink>
    </w:p>
    <w:p w14:paraId="756C91D1" w14:textId="4A33F34B"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13" w:history="1">
        <w:r w:rsidR="009D0B8F" w:rsidRPr="00B67856">
          <w:rPr>
            <w:rStyle w:val="Hyperlink"/>
            <w:noProof/>
            <w:lang w:val="id-ID"/>
          </w:rPr>
          <w:t>Gambar 38 Tampilan Rencana Penerbangan</w:t>
        </w:r>
        <w:r w:rsidR="009D0B8F">
          <w:rPr>
            <w:noProof/>
            <w:webHidden/>
          </w:rPr>
          <w:tab/>
        </w:r>
        <w:r w:rsidR="009D0B8F">
          <w:rPr>
            <w:noProof/>
            <w:webHidden/>
          </w:rPr>
          <w:fldChar w:fldCharType="begin"/>
        </w:r>
        <w:r w:rsidR="009D0B8F">
          <w:rPr>
            <w:noProof/>
            <w:webHidden/>
          </w:rPr>
          <w:instrText xml:space="preserve"> PAGEREF _Toc146703313 \h </w:instrText>
        </w:r>
        <w:r w:rsidR="009D0B8F">
          <w:rPr>
            <w:noProof/>
            <w:webHidden/>
          </w:rPr>
        </w:r>
        <w:r w:rsidR="009D0B8F">
          <w:rPr>
            <w:noProof/>
            <w:webHidden/>
          </w:rPr>
          <w:fldChar w:fldCharType="separate"/>
        </w:r>
        <w:r w:rsidR="00B671A4">
          <w:rPr>
            <w:noProof/>
            <w:webHidden/>
          </w:rPr>
          <w:t>47</w:t>
        </w:r>
        <w:r w:rsidR="009D0B8F">
          <w:rPr>
            <w:noProof/>
            <w:webHidden/>
          </w:rPr>
          <w:fldChar w:fldCharType="end"/>
        </w:r>
      </w:hyperlink>
    </w:p>
    <w:p w14:paraId="6123033F" w14:textId="6E1DFE2C"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14" w:history="1">
        <w:r w:rsidR="009D0B8F" w:rsidRPr="00B67856">
          <w:rPr>
            <w:rStyle w:val="Hyperlink"/>
            <w:noProof/>
          </w:rPr>
          <w:t>Gambar 39 Siklus Metode Waterfall</w:t>
        </w:r>
        <w:r w:rsidR="009D0B8F">
          <w:rPr>
            <w:noProof/>
            <w:webHidden/>
          </w:rPr>
          <w:tab/>
        </w:r>
        <w:r w:rsidR="009D0B8F">
          <w:rPr>
            <w:noProof/>
            <w:webHidden/>
          </w:rPr>
          <w:fldChar w:fldCharType="begin"/>
        </w:r>
        <w:r w:rsidR="009D0B8F">
          <w:rPr>
            <w:noProof/>
            <w:webHidden/>
          </w:rPr>
          <w:instrText xml:space="preserve"> PAGEREF _Toc146703314 \h </w:instrText>
        </w:r>
        <w:r w:rsidR="009D0B8F">
          <w:rPr>
            <w:noProof/>
            <w:webHidden/>
          </w:rPr>
        </w:r>
        <w:r w:rsidR="009D0B8F">
          <w:rPr>
            <w:noProof/>
            <w:webHidden/>
          </w:rPr>
          <w:fldChar w:fldCharType="separate"/>
        </w:r>
        <w:r w:rsidR="00B671A4">
          <w:rPr>
            <w:noProof/>
            <w:webHidden/>
          </w:rPr>
          <w:t>50</w:t>
        </w:r>
        <w:r w:rsidR="009D0B8F">
          <w:rPr>
            <w:noProof/>
            <w:webHidden/>
          </w:rPr>
          <w:fldChar w:fldCharType="end"/>
        </w:r>
      </w:hyperlink>
    </w:p>
    <w:p w14:paraId="17407FB3" w14:textId="75E30876"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15" w:history="1">
        <w:r w:rsidR="009D0B8F" w:rsidRPr="00B67856">
          <w:rPr>
            <w:rStyle w:val="Hyperlink"/>
            <w:noProof/>
            <w:lang w:val="id-ID"/>
          </w:rPr>
          <w:t>Gambar 40 Kerangka Konseptual</w:t>
        </w:r>
        <w:r w:rsidR="009D0B8F">
          <w:rPr>
            <w:noProof/>
            <w:webHidden/>
          </w:rPr>
          <w:tab/>
        </w:r>
        <w:r w:rsidR="009D0B8F">
          <w:rPr>
            <w:noProof/>
            <w:webHidden/>
          </w:rPr>
          <w:fldChar w:fldCharType="begin"/>
        </w:r>
        <w:r w:rsidR="009D0B8F">
          <w:rPr>
            <w:noProof/>
            <w:webHidden/>
          </w:rPr>
          <w:instrText xml:space="preserve"> PAGEREF _Toc146703315 \h </w:instrText>
        </w:r>
        <w:r w:rsidR="009D0B8F">
          <w:rPr>
            <w:noProof/>
            <w:webHidden/>
          </w:rPr>
        </w:r>
        <w:r w:rsidR="009D0B8F">
          <w:rPr>
            <w:noProof/>
            <w:webHidden/>
          </w:rPr>
          <w:fldChar w:fldCharType="separate"/>
        </w:r>
        <w:r w:rsidR="00B671A4">
          <w:rPr>
            <w:noProof/>
            <w:webHidden/>
          </w:rPr>
          <w:t>53</w:t>
        </w:r>
        <w:r w:rsidR="009D0B8F">
          <w:rPr>
            <w:noProof/>
            <w:webHidden/>
          </w:rPr>
          <w:fldChar w:fldCharType="end"/>
        </w:r>
      </w:hyperlink>
    </w:p>
    <w:p w14:paraId="206FBA84" w14:textId="2430A3B4"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16" w:history="1">
        <w:r w:rsidR="009D0B8F" w:rsidRPr="00B67856">
          <w:rPr>
            <w:rStyle w:val="Hyperlink"/>
            <w:noProof/>
            <w:lang w:val="id-ID"/>
          </w:rPr>
          <w:t>Gambar 41 Tampilan desain alat</w:t>
        </w:r>
        <w:r w:rsidR="009D0B8F">
          <w:rPr>
            <w:noProof/>
            <w:webHidden/>
          </w:rPr>
          <w:tab/>
        </w:r>
        <w:r w:rsidR="009D0B8F">
          <w:rPr>
            <w:noProof/>
            <w:webHidden/>
          </w:rPr>
          <w:fldChar w:fldCharType="begin"/>
        </w:r>
        <w:r w:rsidR="009D0B8F">
          <w:rPr>
            <w:noProof/>
            <w:webHidden/>
          </w:rPr>
          <w:instrText xml:space="preserve"> PAGEREF _Toc146703316 \h </w:instrText>
        </w:r>
        <w:r w:rsidR="009D0B8F">
          <w:rPr>
            <w:noProof/>
            <w:webHidden/>
          </w:rPr>
        </w:r>
        <w:r w:rsidR="009D0B8F">
          <w:rPr>
            <w:noProof/>
            <w:webHidden/>
          </w:rPr>
          <w:fldChar w:fldCharType="separate"/>
        </w:r>
        <w:r w:rsidR="00B671A4">
          <w:rPr>
            <w:noProof/>
            <w:webHidden/>
          </w:rPr>
          <w:t>57</w:t>
        </w:r>
        <w:r w:rsidR="009D0B8F">
          <w:rPr>
            <w:noProof/>
            <w:webHidden/>
          </w:rPr>
          <w:fldChar w:fldCharType="end"/>
        </w:r>
      </w:hyperlink>
    </w:p>
    <w:p w14:paraId="79530E2D" w14:textId="4EBD09C1"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17" w:history="1">
        <w:r w:rsidR="009D0B8F" w:rsidRPr="00B67856">
          <w:rPr>
            <w:rStyle w:val="Hyperlink"/>
            <w:noProof/>
            <w:lang w:val="id-ID"/>
          </w:rPr>
          <w:t>Gambar 42 Diagram Blok Sistem</w:t>
        </w:r>
        <w:r w:rsidR="009D0B8F">
          <w:rPr>
            <w:noProof/>
            <w:webHidden/>
          </w:rPr>
          <w:tab/>
        </w:r>
        <w:r w:rsidR="009D0B8F">
          <w:rPr>
            <w:noProof/>
            <w:webHidden/>
          </w:rPr>
          <w:fldChar w:fldCharType="begin"/>
        </w:r>
        <w:r w:rsidR="009D0B8F">
          <w:rPr>
            <w:noProof/>
            <w:webHidden/>
          </w:rPr>
          <w:instrText xml:space="preserve"> PAGEREF _Toc146703317 \h </w:instrText>
        </w:r>
        <w:r w:rsidR="009D0B8F">
          <w:rPr>
            <w:noProof/>
            <w:webHidden/>
          </w:rPr>
        </w:r>
        <w:r w:rsidR="009D0B8F">
          <w:rPr>
            <w:noProof/>
            <w:webHidden/>
          </w:rPr>
          <w:fldChar w:fldCharType="separate"/>
        </w:r>
        <w:r w:rsidR="00B671A4">
          <w:rPr>
            <w:noProof/>
            <w:webHidden/>
          </w:rPr>
          <w:t>58</w:t>
        </w:r>
        <w:r w:rsidR="009D0B8F">
          <w:rPr>
            <w:noProof/>
            <w:webHidden/>
          </w:rPr>
          <w:fldChar w:fldCharType="end"/>
        </w:r>
      </w:hyperlink>
    </w:p>
    <w:p w14:paraId="0253C558" w14:textId="48422691"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18" w:history="1">
        <w:r w:rsidR="009D0B8F" w:rsidRPr="00B67856">
          <w:rPr>
            <w:rStyle w:val="Hyperlink"/>
            <w:noProof/>
            <w:lang w:val="id-ID"/>
          </w:rPr>
          <w:t>Gambar 43 Wiring Diagram Sistem</w:t>
        </w:r>
        <w:r w:rsidR="009D0B8F">
          <w:rPr>
            <w:noProof/>
            <w:webHidden/>
          </w:rPr>
          <w:tab/>
        </w:r>
        <w:r w:rsidR="009D0B8F">
          <w:rPr>
            <w:noProof/>
            <w:webHidden/>
          </w:rPr>
          <w:fldChar w:fldCharType="begin"/>
        </w:r>
        <w:r w:rsidR="009D0B8F">
          <w:rPr>
            <w:noProof/>
            <w:webHidden/>
          </w:rPr>
          <w:instrText xml:space="preserve"> PAGEREF _Toc146703318 \h </w:instrText>
        </w:r>
        <w:r w:rsidR="009D0B8F">
          <w:rPr>
            <w:noProof/>
            <w:webHidden/>
          </w:rPr>
        </w:r>
        <w:r w:rsidR="009D0B8F">
          <w:rPr>
            <w:noProof/>
            <w:webHidden/>
          </w:rPr>
          <w:fldChar w:fldCharType="separate"/>
        </w:r>
        <w:r w:rsidR="00B671A4">
          <w:rPr>
            <w:noProof/>
            <w:webHidden/>
          </w:rPr>
          <w:t>60</w:t>
        </w:r>
        <w:r w:rsidR="009D0B8F">
          <w:rPr>
            <w:noProof/>
            <w:webHidden/>
          </w:rPr>
          <w:fldChar w:fldCharType="end"/>
        </w:r>
      </w:hyperlink>
    </w:p>
    <w:p w14:paraId="62C67125" w14:textId="06442102"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19" w:history="1">
        <w:r w:rsidR="009D0B8F" w:rsidRPr="00B67856">
          <w:rPr>
            <w:rStyle w:val="Hyperlink"/>
            <w:noProof/>
            <w:lang w:val="id-ID"/>
          </w:rPr>
          <w:t>Gambar 44 Bagian dan Tata Letak Komponen Drone</w:t>
        </w:r>
        <w:r w:rsidR="009D0B8F">
          <w:rPr>
            <w:noProof/>
            <w:webHidden/>
          </w:rPr>
          <w:tab/>
        </w:r>
        <w:r w:rsidR="009D0B8F">
          <w:rPr>
            <w:noProof/>
            <w:webHidden/>
          </w:rPr>
          <w:fldChar w:fldCharType="begin"/>
        </w:r>
        <w:r w:rsidR="009D0B8F">
          <w:rPr>
            <w:noProof/>
            <w:webHidden/>
          </w:rPr>
          <w:instrText xml:space="preserve"> PAGEREF _Toc146703319 \h </w:instrText>
        </w:r>
        <w:r w:rsidR="009D0B8F">
          <w:rPr>
            <w:noProof/>
            <w:webHidden/>
          </w:rPr>
        </w:r>
        <w:r w:rsidR="009D0B8F">
          <w:rPr>
            <w:noProof/>
            <w:webHidden/>
          </w:rPr>
          <w:fldChar w:fldCharType="separate"/>
        </w:r>
        <w:r w:rsidR="00B671A4">
          <w:rPr>
            <w:noProof/>
            <w:webHidden/>
          </w:rPr>
          <w:t>61</w:t>
        </w:r>
        <w:r w:rsidR="009D0B8F">
          <w:rPr>
            <w:noProof/>
            <w:webHidden/>
          </w:rPr>
          <w:fldChar w:fldCharType="end"/>
        </w:r>
      </w:hyperlink>
    </w:p>
    <w:p w14:paraId="71EF90C7" w14:textId="30E56561"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20" w:history="1">
        <w:r w:rsidR="009D0B8F" w:rsidRPr="00B67856">
          <w:rPr>
            <w:rStyle w:val="Hyperlink"/>
            <w:noProof/>
            <w:lang w:val="id-ID"/>
          </w:rPr>
          <w:t>Gambar 45 Mapping Perencanaan misi</w:t>
        </w:r>
        <w:r w:rsidR="009D0B8F">
          <w:rPr>
            <w:noProof/>
            <w:webHidden/>
          </w:rPr>
          <w:tab/>
        </w:r>
        <w:r w:rsidR="009D0B8F">
          <w:rPr>
            <w:noProof/>
            <w:webHidden/>
          </w:rPr>
          <w:fldChar w:fldCharType="begin"/>
        </w:r>
        <w:r w:rsidR="009D0B8F">
          <w:rPr>
            <w:noProof/>
            <w:webHidden/>
          </w:rPr>
          <w:instrText xml:space="preserve"> PAGEREF _Toc146703320 \h </w:instrText>
        </w:r>
        <w:r w:rsidR="009D0B8F">
          <w:rPr>
            <w:noProof/>
            <w:webHidden/>
          </w:rPr>
        </w:r>
        <w:r w:rsidR="009D0B8F">
          <w:rPr>
            <w:noProof/>
            <w:webHidden/>
          </w:rPr>
          <w:fldChar w:fldCharType="separate"/>
        </w:r>
        <w:r w:rsidR="00B671A4">
          <w:rPr>
            <w:noProof/>
            <w:webHidden/>
          </w:rPr>
          <w:t>63</w:t>
        </w:r>
        <w:r w:rsidR="009D0B8F">
          <w:rPr>
            <w:noProof/>
            <w:webHidden/>
          </w:rPr>
          <w:fldChar w:fldCharType="end"/>
        </w:r>
      </w:hyperlink>
    </w:p>
    <w:p w14:paraId="0E920833" w14:textId="1C03BBBD"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21" w:history="1">
        <w:r w:rsidR="009D0B8F" w:rsidRPr="00B67856">
          <w:rPr>
            <w:rStyle w:val="Hyperlink"/>
            <w:noProof/>
          </w:rPr>
          <w:t>Gambar 46 Flowchart Perencanaan Misi Drone</w:t>
        </w:r>
        <w:r w:rsidR="009D0B8F">
          <w:rPr>
            <w:noProof/>
            <w:webHidden/>
          </w:rPr>
          <w:tab/>
        </w:r>
        <w:r w:rsidR="009D0B8F">
          <w:rPr>
            <w:noProof/>
            <w:webHidden/>
          </w:rPr>
          <w:fldChar w:fldCharType="begin"/>
        </w:r>
        <w:r w:rsidR="009D0B8F">
          <w:rPr>
            <w:noProof/>
            <w:webHidden/>
          </w:rPr>
          <w:instrText xml:space="preserve"> PAGEREF _Toc146703321 \h </w:instrText>
        </w:r>
        <w:r w:rsidR="009D0B8F">
          <w:rPr>
            <w:noProof/>
            <w:webHidden/>
          </w:rPr>
        </w:r>
        <w:r w:rsidR="009D0B8F">
          <w:rPr>
            <w:noProof/>
            <w:webHidden/>
          </w:rPr>
          <w:fldChar w:fldCharType="separate"/>
        </w:r>
        <w:r w:rsidR="00B671A4">
          <w:rPr>
            <w:noProof/>
            <w:webHidden/>
          </w:rPr>
          <w:t>65</w:t>
        </w:r>
        <w:r w:rsidR="009D0B8F">
          <w:rPr>
            <w:noProof/>
            <w:webHidden/>
          </w:rPr>
          <w:fldChar w:fldCharType="end"/>
        </w:r>
      </w:hyperlink>
    </w:p>
    <w:p w14:paraId="0F7A2240" w14:textId="3B6E21EF"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3" w:name="_Toc146703249"/>
      <w:r w:rsidRPr="00690AC0">
        <w:t>DAFTAR TABEL</w:t>
      </w:r>
      <w:bookmarkEnd w:id="3"/>
    </w:p>
    <w:p w14:paraId="2F88DEC6" w14:textId="561C02E7" w:rsidR="009D0B8F"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46703322" w:history="1">
        <w:r w:rsidRPr="00CC2479">
          <w:rPr>
            <w:rStyle w:val="Hyperlink"/>
            <w:noProof/>
            <w:lang w:val="id-ID"/>
          </w:rPr>
          <w:t>Tabel 1 Notasi tegangan batterai Li-Po</w:t>
        </w:r>
        <w:r>
          <w:rPr>
            <w:noProof/>
            <w:webHidden/>
          </w:rPr>
          <w:tab/>
        </w:r>
        <w:r>
          <w:rPr>
            <w:noProof/>
            <w:webHidden/>
          </w:rPr>
          <w:fldChar w:fldCharType="begin"/>
        </w:r>
        <w:r>
          <w:rPr>
            <w:noProof/>
            <w:webHidden/>
          </w:rPr>
          <w:instrText xml:space="preserve"> PAGEREF _Toc146703322 \h </w:instrText>
        </w:r>
        <w:r>
          <w:rPr>
            <w:noProof/>
            <w:webHidden/>
          </w:rPr>
        </w:r>
        <w:r>
          <w:rPr>
            <w:noProof/>
            <w:webHidden/>
          </w:rPr>
          <w:fldChar w:fldCharType="separate"/>
        </w:r>
        <w:r w:rsidR="00B671A4">
          <w:rPr>
            <w:noProof/>
            <w:webHidden/>
          </w:rPr>
          <w:t>26</w:t>
        </w:r>
        <w:r>
          <w:rPr>
            <w:noProof/>
            <w:webHidden/>
          </w:rPr>
          <w:fldChar w:fldCharType="end"/>
        </w:r>
      </w:hyperlink>
    </w:p>
    <w:p w14:paraId="30D72507" w14:textId="4E4A73FE"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23" w:history="1">
        <w:r w:rsidR="009D0B8F" w:rsidRPr="00CC2479">
          <w:rPr>
            <w:rStyle w:val="Hyperlink"/>
            <w:noProof/>
            <w:lang w:val="id-ID"/>
          </w:rPr>
          <w:t>Tabel 2 Status bunyi pada buzzer</w:t>
        </w:r>
        <w:r w:rsidR="009D0B8F">
          <w:rPr>
            <w:noProof/>
            <w:webHidden/>
          </w:rPr>
          <w:tab/>
        </w:r>
        <w:r w:rsidR="009D0B8F">
          <w:rPr>
            <w:noProof/>
            <w:webHidden/>
          </w:rPr>
          <w:fldChar w:fldCharType="begin"/>
        </w:r>
        <w:r w:rsidR="009D0B8F">
          <w:rPr>
            <w:noProof/>
            <w:webHidden/>
          </w:rPr>
          <w:instrText xml:space="preserve"> PAGEREF _Toc146703323 \h </w:instrText>
        </w:r>
        <w:r w:rsidR="009D0B8F">
          <w:rPr>
            <w:noProof/>
            <w:webHidden/>
          </w:rPr>
        </w:r>
        <w:r w:rsidR="009D0B8F">
          <w:rPr>
            <w:noProof/>
            <w:webHidden/>
          </w:rPr>
          <w:fldChar w:fldCharType="separate"/>
        </w:r>
        <w:r w:rsidR="00B671A4">
          <w:rPr>
            <w:noProof/>
            <w:webHidden/>
          </w:rPr>
          <w:t>38</w:t>
        </w:r>
        <w:r w:rsidR="009D0B8F">
          <w:rPr>
            <w:noProof/>
            <w:webHidden/>
          </w:rPr>
          <w:fldChar w:fldCharType="end"/>
        </w:r>
      </w:hyperlink>
    </w:p>
    <w:p w14:paraId="48B441E1" w14:textId="49ACDFEE"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24" w:history="1">
        <w:r w:rsidR="009D0B8F" w:rsidRPr="00CC2479">
          <w:rPr>
            <w:rStyle w:val="Hyperlink"/>
            <w:noProof/>
          </w:rPr>
          <w:t>Tabel 3 Perintah Perencanaan Misi</w:t>
        </w:r>
        <w:r w:rsidR="009D0B8F">
          <w:rPr>
            <w:noProof/>
            <w:webHidden/>
          </w:rPr>
          <w:tab/>
        </w:r>
        <w:r w:rsidR="009D0B8F">
          <w:rPr>
            <w:noProof/>
            <w:webHidden/>
          </w:rPr>
          <w:fldChar w:fldCharType="begin"/>
        </w:r>
        <w:r w:rsidR="009D0B8F">
          <w:rPr>
            <w:noProof/>
            <w:webHidden/>
          </w:rPr>
          <w:instrText xml:space="preserve"> PAGEREF _Toc146703324 \h </w:instrText>
        </w:r>
        <w:r w:rsidR="009D0B8F">
          <w:rPr>
            <w:noProof/>
            <w:webHidden/>
          </w:rPr>
        </w:r>
        <w:r w:rsidR="009D0B8F">
          <w:rPr>
            <w:noProof/>
            <w:webHidden/>
          </w:rPr>
          <w:fldChar w:fldCharType="separate"/>
        </w:r>
        <w:r w:rsidR="00B671A4">
          <w:rPr>
            <w:noProof/>
            <w:webHidden/>
          </w:rPr>
          <w:t>64</w:t>
        </w:r>
        <w:r w:rsidR="009D0B8F">
          <w:rPr>
            <w:noProof/>
            <w:webHidden/>
          </w:rPr>
          <w:fldChar w:fldCharType="end"/>
        </w:r>
      </w:hyperlink>
    </w:p>
    <w:p w14:paraId="46502164" w14:textId="07AEBDAB"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25" w:history="1">
        <w:r w:rsidR="009D0B8F" w:rsidRPr="00CC2479">
          <w:rPr>
            <w:rStyle w:val="Hyperlink"/>
            <w:noProof/>
          </w:rPr>
          <w:t>Tabel 4 Spesifikasi komponen elektronik</w:t>
        </w:r>
        <w:r w:rsidR="009D0B8F">
          <w:rPr>
            <w:noProof/>
            <w:webHidden/>
          </w:rPr>
          <w:tab/>
        </w:r>
        <w:r w:rsidR="009D0B8F">
          <w:rPr>
            <w:noProof/>
            <w:webHidden/>
          </w:rPr>
          <w:fldChar w:fldCharType="begin"/>
        </w:r>
        <w:r w:rsidR="009D0B8F">
          <w:rPr>
            <w:noProof/>
            <w:webHidden/>
          </w:rPr>
          <w:instrText xml:space="preserve"> PAGEREF _Toc146703325 \h </w:instrText>
        </w:r>
        <w:r w:rsidR="009D0B8F">
          <w:rPr>
            <w:noProof/>
            <w:webHidden/>
          </w:rPr>
        </w:r>
        <w:r w:rsidR="009D0B8F">
          <w:rPr>
            <w:noProof/>
            <w:webHidden/>
          </w:rPr>
          <w:fldChar w:fldCharType="separate"/>
        </w:r>
        <w:r w:rsidR="00B671A4">
          <w:rPr>
            <w:noProof/>
            <w:webHidden/>
          </w:rPr>
          <w:t>68</w:t>
        </w:r>
        <w:r w:rsidR="009D0B8F">
          <w:rPr>
            <w:noProof/>
            <w:webHidden/>
          </w:rPr>
          <w:fldChar w:fldCharType="end"/>
        </w:r>
      </w:hyperlink>
    </w:p>
    <w:p w14:paraId="0B1DCC34" w14:textId="35BE4403"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26" w:history="1">
        <w:r w:rsidR="009D0B8F" w:rsidRPr="00CC2479">
          <w:rPr>
            <w:rStyle w:val="Hyperlink"/>
            <w:noProof/>
          </w:rPr>
          <w:t>Tabel 5 Desain Pengukuran Daya Motor</w:t>
        </w:r>
        <w:r w:rsidR="009D0B8F">
          <w:rPr>
            <w:noProof/>
            <w:webHidden/>
          </w:rPr>
          <w:tab/>
        </w:r>
        <w:r w:rsidR="009D0B8F">
          <w:rPr>
            <w:noProof/>
            <w:webHidden/>
          </w:rPr>
          <w:fldChar w:fldCharType="begin"/>
        </w:r>
        <w:r w:rsidR="009D0B8F">
          <w:rPr>
            <w:noProof/>
            <w:webHidden/>
          </w:rPr>
          <w:instrText xml:space="preserve"> PAGEREF _Toc146703326 \h </w:instrText>
        </w:r>
        <w:r w:rsidR="009D0B8F">
          <w:rPr>
            <w:noProof/>
            <w:webHidden/>
          </w:rPr>
        </w:r>
        <w:r w:rsidR="009D0B8F">
          <w:rPr>
            <w:noProof/>
            <w:webHidden/>
          </w:rPr>
          <w:fldChar w:fldCharType="separate"/>
        </w:r>
        <w:r w:rsidR="00B671A4">
          <w:rPr>
            <w:noProof/>
            <w:webHidden/>
          </w:rPr>
          <w:t>70</w:t>
        </w:r>
        <w:r w:rsidR="009D0B8F">
          <w:rPr>
            <w:noProof/>
            <w:webHidden/>
          </w:rPr>
          <w:fldChar w:fldCharType="end"/>
        </w:r>
      </w:hyperlink>
    </w:p>
    <w:p w14:paraId="112F9653" w14:textId="4EBC3DF1"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27" w:history="1">
        <w:r w:rsidR="009D0B8F" w:rsidRPr="00CC2479">
          <w:rPr>
            <w:rStyle w:val="Hyperlink"/>
            <w:noProof/>
          </w:rPr>
          <w:t>Tabel 6 Desain Pengujian  Pembacaan Sinyal Radio Pemancar</w:t>
        </w:r>
        <w:r w:rsidR="009D0B8F">
          <w:rPr>
            <w:noProof/>
            <w:webHidden/>
          </w:rPr>
          <w:tab/>
        </w:r>
        <w:r w:rsidR="009D0B8F">
          <w:rPr>
            <w:noProof/>
            <w:webHidden/>
          </w:rPr>
          <w:fldChar w:fldCharType="begin"/>
        </w:r>
        <w:r w:rsidR="009D0B8F">
          <w:rPr>
            <w:noProof/>
            <w:webHidden/>
          </w:rPr>
          <w:instrText xml:space="preserve"> PAGEREF _Toc146703327 \h </w:instrText>
        </w:r>
        <w:r w:rsidR="009D0B8F">
          <w:rPr>
            <w:noProof/>
            <w:webHidden/>
          </w:rPr>
        </w:r>
        <w:r w:rsidR="009D0B8F">
          <w:rPr>
            <w:noProof/>
            <w:webHidden/>
          </w:rPr>
          <w:fldChar w:fldCharType="separate"/>
        </w:r>
        <w:r w:rsidR="00B671A4">
          <w:rPr>
            <w:noProof/>
            <w:webHidden/>
          </w:rPr>
          <w:t>70</w:t>
        </w:r>
        <w:r w:rsidR="009D0B8F">
          <w:rPr>
            <w:noProof/>
            <w:webHidden/>
          </w:rPr>
          <w:fldChar w:fldCharType="end"/>
        </w:r>
      </w:hyperlink>
    </w:p>
    <w:p w14:paraId="69A6A0CD" w14:textId="1138CD6A"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28" w:history="1">
        <w:r w:rsidR="009D0B8F" w:rsidRPr="00CC2479">
          <w:rPr>
            <w:rStyle w:val="Hyperlink"/>
            <w:noProof/>
          </w:rPr>
          <w:t>Tabel 7 Desain Pengujian Pembacaan Sinyal Telemetri</w:t>
        </w:r>
        <w:r w:rsidR="009D0B8F">
          <w:rPr>
            <w:noProof/>
            <w:webHidden/>
          </w:rPr>
          <w:tab/>
        </w:r>
        <w:r w:rsidR="009D0B8F">
          <w:rPr>
            <w:noProof/>
            <w:webHidden/>
          </w:rPr>
          <w:fldChar w:fldCharType="begin"/>
        </w:r>
        <w:r w:rsidR="009D0B8F">
          <w:rPr>
            <w:noProof/>
            <w:webHidden/>
          </w:rPr>
          <w:instrText xml:space="preserve"> PAGEREF _Toc146703328 \h </w:instrText>
        </w:r>
        <w:r w:rsidR="009D0B8F">
          <w:rPr>
            <w:noProof/>
            <w:webHidden/>
          </w:rPr>
        </w:r>
        <w:r w:rsidR="009D0B8F">
          <w:rPr>
            <w:noProof/>
            <w:webHidden/>
          </w:rPr>
          <w:fldChar w:fldCharType="separate"/>
        </w:r>
        <w:r w:rsidR="00B671A4">
          <w:rPr>
            <w:noProof/>
            <w:webHidden/>
          </w:rPr>
          <w:t>72</w:t>
        </w:r>
        <w:r w:rsidR="009D0B8F">
          <w:rPr>
            <w:noProof/>
            <w:webHidden/>
          </w:rPr>
          <w:fldChar w:fldCharType="end"/>
        </w:r>
      </w:hyperlink>
    </w:p>
    <w:p w14:paraId="3873D095" w14:textId="1A2BF0A7"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29" w:history="1">
        <w:r w:rsidR="009D0B8F" w:rsidRPr="00CC2479">
          <w:rPr>
            <w:rStyle w:val="Hyperlink"/>
            <w:noProof/>
          </w:rPr>
          <w:t>Tabel 8 Desain pengujian sinyal GPS</w:t>
        </w:r>
        <w:r w:rsidR="009D0B8F">
          <w:rPr>
            <w:noProof/>
            <w:webHidden/>
          </w:rPr>
          <w:tab/>
        </w:r>
        <w:r w:rsidR="009D0B8F">
          <w:rPr>
            <w:noProof/>
            <w:webHidden/>
          </w:rPr>
          <w:fldChar w:fldCharType="begin"/>
        </w:r>
        <w:r w:rsidR="009D0B8F">
          <w:rPr>
            <w:noProof/>
            <w:webHidden/>
          </w:rPr>
          <w:instrText xml:space="preserve"> PAGEREF _Toc146703329 \h </w:instrText>
        </w:r>
        <w:r w:rsidR="009D0B8F">
          <w:rPr>
            <w:noProof/>
            <w:webHidden/>
          </w:rPr>
        </w:r>
        <w:r w:rsidR="009D0B8F">
          <w:rPr>
            <w:noProof/>
            <w:webHidden/>
          </w:rPr>
          <w:fldChar w:fldCharType="separate"/>
        </w:r>
        <w:r w:rsidR="00B671A4">
          <w:rPr>
            <w:noProof/>
            <w:webHidden/>
          </w:rPr>
          <w:t>72</w:t>
        </w:r>
        <w:r w:rsidR="009D0B8F">
          <w:rPr>
            <w:noProof/>
            <w:webHidden/>
          </w:rPr>
          <w:fldChar w:fldCharType="end"/>
        </w:r>
      </w:hyperlink>
    </w:p>
    <w:p w14:paraId="4E15C47C" w14:textId="20F23E02" w:rsidR="009D0B8F" w:rsidRDefault="00085940">
      <w:pPr>
        <w:pStyle w:val="TableofFigures"/>
        <w:tabs>
          <w:tab w:val="right" w:leader="dot" w:pos="7928"/>
        </w:tabs>
        <w:rPr>
          <w:rFonts w:asciiTheme="minorHAnsi" w:eastAsiaTheme="minorEastAsia" w:hAnsiTheme="minorHAnsi"/>
          <w:noProof/>
          <w:sz w:val="22"/>
          <w:lang w:val="en-ID" w:eastAsia="en-ID"/>
        </w:rPr>
      </w:pPr>
      <w:hyperlink w:anchor="_Toc146703330" w:history="1">
        <w:r w:rsidR="009D0B8F" w:rsidRPr="00CC2479">
          <w:rPr>
            <w:rStyle w:val="Hyperlink"/>
            <w:noProof/>
          </w:rPr>
          <w:t>Tabel 9 Desain Data Pengujian Terbang Drone</w:t>
        </w:r>
        <w:r w:rsidR="009D0B8F">
          <w:rPr>
            <w:noProof/>
            <w:webHidden/>
          </w:rPr>
          <w:tab/>
        </w:r>
        <w:r w:rsidR="009D0B8F">
          <w:rPr>
            <w:noProof/>
            <w:webHidden/>
          </w:rPr>
          <w:fldChar w:fldCharType="begin"/>
        </w:r>
        <w:r w:rsidR="009D0B8F">
          <w:rPr>
            <w:noProof/>
            <w:webHidden/>
          </w:rPr>
          <w:instrText xml:space="preserve"> PAGEREF _Toc146703330 \h </w:instrText>
        </w:r>
        <w:r w:rsidR="009D0B8F">
          <w:rPr>
            <w:noProof/>
            <w:webHidden/>
          </w:rPr>
        </w:r>
        <w:r w:rsidR="009D0B8F">
          <w:rPr>
            <w:noProof/>
            <w:webHidden/>
          </w:rPr>
          <w:fldChar w:fldCharType="separate"/>
        </w:r>
        <w:r w:rsidR="00B671A4">
          <w:rPr>
            <w:noProof/>
            <w:webHidden/>
          </w:rPr>
          <w:t>73</w:t>
        </w:r>
        <w:r w:rsidR="009D0B8F">
          <w:rPr>
            <w:noProof/>
            <w:webHidden/>
          </w:rPr>
          <w:fldChar w:fldCharType="end"/>
        </w:r>
      </w:hyperlink>
    </w:p>
    <w:p w14:paraId="052A7871" w14:textId="254FF865" w:rsidR="003F358C" w:rsidRPr="00690AC0" w:rsidRDefault="009D0B8F" w:rsidP="003F358C">
      <w:pPr>
        <w:jc w:val="center"/>
        <w:rPr>
          <w:rFonts w:cs="Times New Roman"/>
          <w:szCs w:val="24"/>
          <w:lang w:val="id-ID"/>
        </w:rPr>
      </w:pPr>
      <w:r>
        <w:rPr>
          <w:rFonts w:cs="Times New Roman"/>
          <w:szCs w:val="24"/>
          <w:lang w:val="id-ID"/>
        </w:rPr>
        <w:fldChar w:fldCharType="end"/>
      </w:r>
    </w:p>
    <w:p w14:paraId="495B4684" w14:textId="77777777" w:rsidR="00E34DE3" w:rsidRPr="00690AC0" w:rsidRDefault="00E34DE3" w:rsidP="003F358C">
      <w:pPr>
        <w:jc w:val="center"/>
        <w:rPr>
          <w:rFonts w:cs="Times New Roman"/>
          <w:szCs w:val="24"/>
          <w:lang w:val="id-ID"/>
        </w:rPr>
        <w:sectPr w:rsidR="00E34DE3" w:rsidRPr="00690AC0" w:rsidSect="003F358C">
          <w:pgSz w:w="11907" w:h="16839" w:code="9"/>
          <w:pgMar w:top="2268" w:right="1701" w:bottom="1701" w:left="2268" w:header="709" w:footer="709" w:gutter="0"/>
          <w:pgNumType w:fmt="lowerRoman" w:start="1"/>
          <w:cols w:space="708"/>
          <w:docGrid w:linePitch="360"/>
        </w:sectPr>
      </w:pPr>
    </w:p>
    <w:p w14:paraId="194202F5" w14:textId="1721044E" w:rsidR="003F358C" w:rsidRPr="00690AC0" w:rsidRDefault="003F358C" w:rsidP="002C1BCC">
      <w:pPr>
        <w:pStyle w:val="Heading1"/>
      </w:pPr>
      <w:bookmarkStart w:id="4" w:name="_Toc138500658"/>
      <w:bookmarkStart w:id="5" w:name="_Toc146703250"/>
      <w:r w:rsidRPr="00690AC0">
        <w:lastRenderedPageBreak/>
        <w:t>BAB I</w:t>
      </w:r>
      <w:bookmarkEnd w:id="4"/>
      <w:bookmarkEnd w:id="5"/>
    </w:p>
    <w:p w14:paraId="14783006" w14:textId="77777777" w:rsidR="003F358C" w:rsidRPr="001A6507" w:rsidRDefault="0093479D" w:rsidP="001A6507">
      <w:pPr>
        <w:jc w:val="center"/>
        <w:rPr>
          <w:b/>
        </w:rPr>
      </w:pPr>
      <w:r w:rsidRPr="001A6507">
        <w:rPr>
          <w:b/>
        </w:rPr>
        <w:t>PENDAHULUAN</w:t>
      </w:r>
    </w:p>
    <w:p w14:paraId="61D70070" w14:textId="77777777" w:rsidR="0093479D" w:rsidRPr="00690AC0" w:rsidRDefault="0093479D" w:rsidP="0093479D">
      <w:pPr>
        <w:spacing w:after="0" w:line="240" w:lineRule="auto"/>
        <w:jc w:val="center"/>
        <w:rPr>
          <w:rFonts w:cs="Times New Roman"/>
          <w:b/>
          <w:szCs w:val="24"/>
          <w:lang w:val="id-ID"/>
        </w:rPr>
      </w:pPr>
    </w:p>
    <w:p w14:paraId="1038B39D"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6" w:name="_Toc138500659"/>
      <w:bookmarkStart w:id="7" w:name="_Toc146703251"/>
      <w:r w:rsidRPr="00690AC0">
        <w:rPr>
          <w:rFonts w:cs="Times New Roman"/>
          <w:b/>
          <w:szCs w:val="24"/>
          <w:lang w:val="id-ID"/>
        </w:rPr>
        <w:t>Latar Belakang</w:t>
      </w:r>
      <w:bookmarkEnd w:id="6"/>
      <w:bookmarkEnd w:id="7"/>
    </w:p>
    <w:p w14:paraId="6A4F493A" w14:textId="77777777" w:rsidR="0093479D" w:rsidRPr="009E24DC" w:rsidRDefault="00D80687" w:rsidP="00DD69CB">
      <w:pPr>
        <w:spacing w:after="0" w:line="480" w:lineRule="auto"/>
        <w:ind w:firstLine="720"/>
        <w:jc w:val="both"/>
        <w:rPr>
          <w:rFonts w:cs="Times New Roman"/>
          <w:szCs w:val="24"/>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pada bidang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 xml:space="preserve">. </w:t>
      </w:r>
      <w:r w:rsidR="002329B7" w:rsidRPr="00690AC0">
        <w:rPr>
          <w:rFonts w:cs="Times New Roman"/>
          <w:szCs w:val="24"/>
          <w:lang w:val="id-ID"/>
        </w:rPr>
        <w:t>Mulai dari jenis tanaman pada dataran tinggi dan tanaman pertanian pada dataran rendah.</w:t>
      </w:r>
      <w:r w:rsidR="00D258F4" w:rsidRPr="00690AC0">
        <w:rPr>
          <w:rFonts w:cs="Times New Roman"/>
          <w:szCs w:val="24"/>
          <w:lang w:val="id-ID"/>
        </w:rPr>
        <w:t xml:space="preserve"> </w:t>
      </w:r>
      <w:r w:rsidR="0057227A" w:rsidRPr="00690AC0">
        <w:rPr>
          <w:rFonts w:cs="Times New Roman"/>
          <w:szCs w:val="24"/>
          <w:lang w:val="id-ID"/>
        </w:rPr>
        <w:t xml:space="preserve">Namun, masalah yang sering dihadapi oleh </w:t>
      </w:r>
      <w:r w:rsidR="00864AB9" w:rsidRPr="00690AC0">
        <w:rPr>
          <w:rFonts w:cs="Times New Roman"/>
          <w:szCs w:val="24"/>
          <w:lang w:val="id-ID"/>
        </w:rPr>
        <w:t>para petani tanaman adalah serangan hama tanaman, baik itu berupa hama nematod</w:t>
      </w:r>
      <w:r w:rsidR="00003040" w:rsidRPr="00690AC0">
        <w:rPr>
          <w:rFonts w:cs="Times New Roman"/>
          <w:szCs w:val="24"/>
          <w:lang w:val="id-ID"/>
        </w:rPr>
        <w:t>a, ulat, lalat buah, bahkan ant</w:t>
      </w:r>
      <w:r w:rsidR="00864AB9" w:rsidRPr="00690AC0">
        <w:rPr>
          <w:rFonts w:cs="Times New Roman"/>
          <w:szCs w:val="24"/>
          <w:lang w:val="id-ID"/>
        </w:rPr>
        <w:t>r</w:t>
      </w:r>
      <w:r w:rsidR="00003040" w:rsidRPr="00690AC0">
        <w:rPr>
          <w:rFonts w:cs="Times New Roman"/>
          <w:szCs w:val="24"/>
          <w:lang w:val="id-ID"/>
        </w:rPr>
        <w:t>akno</w:t>
      </w:r>
      <w:r w:rsidR="00864AB9" w:rsidRPr="00690AC0">
        <w:rPr>
          <w:rFonts w:cs="Times New Roman"/>
          <w:szCs w:val="24"/>
          <w:lang w:val="id-ID"/>
        </w:rPr>
        <w:t xml:space="preserve">sa. Serangan hama tersebut dapat mengakibatkan gagal panen sehingga menyebabkan kerugian yang sangat besar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7EB922F0" w14:textId="5FA717F0" w:rsidR="00E8508A" w:rsidRPr="00690AC0" w:rsidRDefault="00E8508A" w:rsidP="00D80687">
      <w:pPr>
        <w:spacing w:after="0" w:line="480" w:lineRule="auto"/>
        <w:ind w:firstLine="720"/>
        <w:jc w:val="both"/>
        <w:rPr>
          <w:rFonts w:cs="Times New Roman"/>
          <w:szCs w:val="24"/>
          <w:lang w:val="id-ID"/>
        </w:rPr>
      </w:pPr>
      <w:r w:rsidRPr="00690AC0">
        <w:rPr>
          <w:rFonts w:cs="Times New Roman"/>
          <w:szCs w:val="24"/>
          <w:lang w:val="id-ID"/>
        </w:rPr>
        <w:t>Hama</w:t>
      </w:r>
      <w:r w:rsidR="003F6381" w:rsidRPr="00690AC0">
        <w:rPr>
          <w:rFonts w:cs="Times New Roman"/>
          <w:szCs w:val="24"/>
          <w:lang w:val="id-ID"/>
        </w:rPr>
        <w:t xml:space="preserve"> tanaman</w:t>
      </w:r>
      <w:r w:rsidRPr="00690AC0">
        <w:rPr>
          <w:rFonts w:cs="Times New Roman"/>
          <w:szCs w:val="24"/>
          <w:lang w:val="id-ID"/>
        </w:rPr>
        <w:t xml:space="preserve"> adalah</w:t>
      </w:r>
      <w:r w:rsidR="0047294D" w:rsidRPr="00690AC0">
        <w:rPr>
          <w:rFonts w:cs="Times New Roman"/>
          <w:szCs w:val="24"/>
          <w:lang w:val="id-ID"/>
        </w:rPr>
        <w:t xml:space="preserve"> organisme</w:t>
      </w:r>
      <w:r w:rsidRPr="00690AC0">
        <w:rPr>
          <w:rFonts w:cs="Times New Roman"/>
          <w:szCs w:val="24"/>
          <w:lang w:val="id-ID"/>
        </w:rPr>
        <w:t xml:space="preserve"> </w:t>
      </w:r>
      <w:r w:rsidR="00531DED" w:rsidRPr="00690AC0">
        <w:rPr>
          <w:rFonts w:cs="Times New Roman"/>
          <w:szCs w:val="24"/>
          <w:lang w:val="id-ID"/>
        </w:rPr>
        <w:t xml:space="preserve">atau </w:t>
      </w:r>
      <w:r w:rsidR="0047294D" w:rsidRPr="00690AC0">
        <w:rPr>
          <w:rFonts w:cs="Times New Roman"/>
          <w:szCs w:val="24"/>
          <w:lang w:val="id-ID"/>
        </w:rPr>
        <w:t xml:space="preserve">makhluk hidup </w:t>
      </w:r>
      <w:r w:rsidRPr="00690AC0">
        <w:rPr>
          <w:rFonts w:cs="Times New Roman"/>
          <w:szCs w:val="24"/>
          <w:lang w:val="id-ID"/>
        </w:rPr>
        <w:t xml:space="preserve">yang </w:t>
      </w:r>
      <w:r w:rsidR="00531DED" w:rsidRPr="00690AC0">
        <w:rPr>
          <w:rFonts w:cs="Times New Roman"/>
          <w:szCs w:val="24"/>
          <w:lang w:val="id-ID"/>
        </w:rPr>
        <w:t>bersifat merusak dan mengganggu</w:t>
      </w:r>
      <w:r w:rsidR="003F6381" w:rsidRPr="00690AC0">
        <w:rPr>
          <w:rFonts w:cs="Times New Roman"/>
          <w:szCs w:val="24"/>
          <w:lang w:val="id-ID"/>
        </w:rPr>
        <w:t xml:space="preserve"> pertumbuhan tanaman</w:t>
      </w:r>
      <w:r w:rsidR="0008412A" w:rsidRPr="00690AC0">
        <w:rPr>
          <w:rFonts w:cs="Times New Roman"/>
          <w:szCs w:val="24"/>
          <w:lang w:val="id-ID"/>
        </w:rPr>
        <w:t xml:space="preserve">, sehingga mengurangi kualitas atau kuantitas </w:t>
      </w:r>
      <w:r w:rsidR="00003040" w:rsidRPr="00690AC0">
        <w:rPr>
          <w:rFonts w:cs="Times New Roman"/>
          <w:szCs w:val="24"/>
          <w:lang w:val="id-ID"/>
        </w:rPr>
        <w:t xml:space="preserve">pada </w:t>
      </w:r>
      <w:r w:rsidR="0008412A" w:rsidRPr="00690AC0">
        <w:rPr>
          <w:rFonts w:cs="Times New Roman"/>
          <w:szCs w:val="24"/>
          <w:lang w:val="id-ID"/>
        </w:rPr>
        <w:t>hasil tanaman</w:t>
      </w:r>
      <w:r w:rsidR="0047294D" w:rsidRPr="00690AC0">
        <w:rPr>
          <w:rFonts w:cs="Times New Roman"/>
          <w:szCs w:val="24"/>
          <w:lang w:val="id-ID"/>
        </w:rPr>
        <w:t xml:space="preserve"> </w:t>
      </w:r>
      <w:r w:rsidR="0008412A"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08412A" w:rsidRPr="00690AC0">
        <w:rPr>
          <w:rFonts w:cs="Times New Roman"/>
          <w:szCs w:val="24"/>
          <w:lang w:val="id-ID"/>
        </w:rPr>
        <w:fldChar w:fldCharType="separate"/>
      </w:r>
      <w:r w:rsidR="0008412A" w:rsidRPr="00690AC0">
        <w:rPr>
          <w:rFonts w:cs="Times New Roman"/>
          <w:noProof/>
          <w:szCs w:val="24"/>
          <w:lang w:val="id-ID"/>
        </w:rPr>
        <w:t>(Feriadi, 2017)</w:t>
      </w:r>
      <w:r w:rsidR="0008412A" w:rsidRPr="00690AC0">
        <w:rPr>
          <w:rFonts w:cs="Times New Roman"/>
          <w:szCs w:val="24"/>
          <w:lang w:val="id-ID"/>
        </w:rPr>
        <w:fldChar w:fldCharType="end"/>
      </w:r>
      <w:r w:rsidR="0008412A" w:rsidRPr="00690AC0">
        <w:rPr>
          <w:rFonts w:cs="Times New Roman"/>
          <w:szCs w:val="24"/>
          <w:lang w:val="id-ID"/>
        </w:rPr>
        <w:t xml:space="preserve">. </w:t>
      </w:r>
      <w:r w:rsidR="0047294D" w:rsidRPr="00690AC0">
        <w:rPr>
          <w:rFonts w:cs="Times New Roman"/>
          <w:szCs w:val="24"/>
          <w:lang w:val="id-ID"/>
        </w:rPr>
        <w:t xml:space="preserve">Kehadiran hama sangat </w:t>
      </w:r>
      <w:r w:rsidRPr="00690AC0">
        <w:rPr>
          <w:rFonts w:cs="Times New Roman"/>
          <w:szCs w:val="24"/>
          <w:lang w:val="id-ID"/>
        </w:rPr>
        <w:t>tidak diinginkan dalam kegiatan sehari-hari manusia. Meski ditujukan untuk semua organisme, namun istilah hama cenderung digunakan kepada hewan pengganggu tumbuhan.</w:t>
      </w:r>
      <w:r w:rsidR="002329B7" w:rsidRPr="00690AC0">
        <w:rPr>
          <w:rFonts w:cs="Times New Roman"/>
          <w:szCs w:val="24"/>
          <w:lang w:val="id-ID"/>
        </w:rPr>
        <w:t xml:space="preserve"> Hewan juga bisa disebut sebagai hama apabila menyebabkan kerusakan pada ekosistem alam atau menjadi sumber penyebaran penyakit pada manusia</w:t>
      </w:r>
      <w:r w:rsidR="001D2BCC">
        <w:rPr>
          <w:rFonts w:cs="Times New Roman"/>
          <w:szCs w:val="24"/>
        </w:rPr>
        <w:t>,</w:t>
      </w:r>
      <w:r w:rsidR="002329B7" w:rsidRPr="00690AC0">
        <w:rPr>
          <w:rFonts w:cs="Times New Roman"/>
          <w:szCs w:val="24"/>
          <w:lang w:val="id-ID"/>
        </w:rPr>
        <w:t xml:space="preserve"> </w:t>
      </w:r>
      <w:r w:rsidR="001D2BCC">
        <w:rPr>
          <w:rFonts w:cs="Times New Roman"/>
          <w:szCs w:val="24"/>
        </w:rPr>
        <w:t>s</w:t>
      </w:r>
      <w:r w:rsidR="002329B7" w:rsidRPr="00690AC0">
        <w:rPr>
          <w:rFonts w:cs="Times New Roman"/>
          <w:szCs w:val="24"/>
          <w:lang w:val="id-ID"/>
        </w:rPr>
        <w:t>eperti tikus dan lalat yang dapat menyebarkan wabah penyakit, serta nyamuk yang dapat menjadi vektor malaria.</w:t>
      </w:r>
    </w:p>
    <w:p w14:paraId="1F7E4E78" w14:textId="7BBC01A4" w:rsidR="00F437D4" w:rsidRPr="00690AC0" w:rsidRDefault="003261C2" w:rsidP="00F437D4">
      <w:pPr>
        <w:keepNext/>
        <w:spacing w:after="0" w:line="480" w:lineRule="auto"/>
        <w:ind w:firstLine="720"/>
        <w:jc w:val="center"/>
        <w:rPr>
          <w:lang w:val="id-ID"/>
        </w:rPr>
      </w:pPr>
      <w:r>
        <w:rPr>
          <w:noProof/>
        </w:rPr>
        <w:lastRenderedPageBreak/>
        <w:t xml:space="preserve">  </w:t>
      </w:r>
      <w:r w:rsidR="001372FD" w:rsidRPr="00690AC0">
        <w:rPr>
          <w:noProof/>
        </w:rPr>
        <w:drawing>
          <wp:inline distT="0" distB="0" distL="0" distR="0" wp14:anchorId="60F6A921" wp14:editId="71C334A5">
            <wp:extent cx="2541500" cy="1429966"/>
            <wp:effectExtent l="0" t="0" r="0" b="0"/>
            <wp:docPr id="1" name="Picture 1" descr="Lindungi Taman Dari 6 Jenis Hama Tanaman Berikut Beserta Cara  Pengendalianya | Fum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ndungi Taman Dari 6 Jenis Hama Tanaman Berikut Beserta Cara  Pengendalianya | Fumid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8964" cy="1439792"/>
                    </a:xfrm>
                    <a:prstGeom prst="rect">
                      <a:avLst/>
                    </a:prstGeom>
                    <a:noFill/>
                    <a:ln>
                      <a:noFill/>
                    </a:ln>
                  </pic:spPr>
                </pic:pic>
              </a:graphicData>
            </a:graphic>
          </wp:inline>
        </w:drawing>
      </w:r>
    </w:p>
    <w:p w14:paraId="4B95200B" w14:textId="75AFCD4E" w:rsidR="001372FD" w:rsidRPr="00690AC0" w:rsidRDefault="00F437D4" w:rsidP="00357A61">
      <w:pPr>
        <w:pStyle w:val="Caption"/>
        <w:spacing w:after="0"/>
        <w:jc w:val="center"/>
        <w:rPr>
          <w:lang w:val="id-ID"/>
        </w:rPr>
      </w:pPr>
      <w:bookmarkStart w:id="8" w:name="_Toc140191649"/>
      <w:bookmarkStart w:id="9" w:name="_Toc140198324"/>
      <w:bookmarkStart w:id="10" w:name="_Toc141311648"/>
      <w:bookmarkStart w:id="11" w:name="_Toc143784857"/>
      <w:bookmarkStart w:id="12" w:name="_Toc145425798"/>
      <w:bookmarkStart w:id="13" w:name="_Toc145534183"/>
      <w:bookmarkStart w:id="14" w:name="_Toc146562475"/>
      <w:bookmarkStart w:id="15" w:name="_Toc14670327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w:t>
      </w:r>
      <w:r w:rsidR="006A0EA1" w:rsidRPr="00690AC0">
        <w:rPr>
          <w:lang w:val="id-ID"/>
        </w:rPr>
        <w:fldChar w:fldCharType="end"/>
      </w:r>
      <w:r w:rsidRPr="00690AC0">
        <w:rPr>
          <w:lang w:val="id-ID"/>
        </w:rPr>
        <w:t xml:space="preserve"> Hama Tanaman</w:t>
      </w:r>
      <w:bookmarkEnd w:id="8"/>
      <w:bookmarkEnd w:id="9"/>
      <w:bookmarkEnd w:id="10"/>
      <w:bookmarkEnd w:id="11"/>
      <w:bookmarkEnd w:id="12"/>
      <w:bookmarkEnd w:id="13"/>
      <w:bookmarkEnd w:id="14"/>
      <w:bookmarkEnd w:id="15"/>
    </w:p>
    <w:p w14:paraId="32FB26A8" w14:textId="77777777" w:rsidR="00357A61" w:rsidRPr="00690AC0" w:rsidRDefault="00357A61" w:rsidP="00357A61">
      <w:pPr>
        <w:spacing w:after="0" w:line="480" w:lineRule="auto"/>
        <w:jc w:val="center"/>
        <w:rPr>
          <w:lang w:val="id-ID"/>
        </w:rPr>
      </w:pPr>
      <w:r w:rsidRPr="00690AC0">
        <w:rPr>
          <w:lang w:val="id-ID"/>
        </w:rPr>
        <w:t>(Sumber : fumida.co.id)</w:t>
      </w:r>
    </w:p>
    <w:p w14:paraId="6806BAA5" w14:textId="57D86C19" w:rsidR="00D80687" w:rsidRPr="00690AC0" w:rsidRDefault="00003040" w:rsidP="00357A61">
      <w:pPr>
        <w:spacing w:after="0" w:line="480" w:lineRule="auto"/>
        <w:ind w:firstLine="720"/>
        <w:jc w:val="both"/>
        <w:rPr>
          <w:rFonts w:cs="Times New Roman"/>
          <w:szCs w:val="24"/>
          <w:lang w:val="id-ID"/>
        </w:rPr>
      </w:pPr>
      <w:r w:rsidRPr="00690AC0">
        <w:rPr>
          <w:rFonts w:cs="Times New Roman"/>
          <w:szCs w:val="24"/>
          <w:lang w:val="id-ID"/>
        </w:rPr>
        <w:t xml:space="preserve">Penyakit tanaman </w:t>
      </w:r>
      <w:r w:rsidR="00782E20" w:rsidRPr="00690AC0">
        <w:rPr>
          <w:rFonts w:cs="Times New Roman"/>
          <w:szCs w:val="24"/>
          <w:lang w:val="id-ID"/>
        </w:rPr>
        <w:t>merupakan</w:t>
      </w:r>
      <w:r w:rsidRPr="00690AC0">
        <w:rPr>
          <w:rFonts w:cs="Times New Roman"/>
          <w:szCs w:val="24"/>
          <w:lang w:val="id-ID"/>
        </w:rPr>
        <w:t xml:space="preserve"> pertumbuhan tanaman yang tidak sesuai dari keadaan normal yang di timbulkan oleh </w:t>
      </w:r>
      <w:r w:rsidR="00782E20" w:rsidRPr="00690AC0">
        <w:rPr>
          <w:rFonts w:cs="Times New Roman"/>
          <w:szCs w:val="24"/>
          <w:lang w:val="id-ID"/>
        </w:rPr>
        <w:t>hewan</w:t>
      </w:r>
      <w:r w:rsidRPr="00690AC0">
        <w:rPr>
          <w:rFonts w:cs="Times New Roman"/>
          <w:szCs w:val="24"/>
          <w:lang w:val="id-ID"/>
        </w:rPr>
        <w:t xml:space="preserve"> atau agen biotik yang </w:t>
      </w:r>
      <w:r w:rsidR="00782E20" w:rsidRPr="00690AC0">
        <w:rPr>
          <w:rFonts w:cs="Times New Roman"/>
          <w:szCs w:val="24"/>
          <w:lang w:val="id-ID"/>
        </w:rPr>
        <w:t>menghambat</w:t>
      </w:r>
      <w:r w:rsidRPr="00690AC0">
        <w:rPr>
          <w:rFonts w:cs="Times New Roman"/>
          <w:szCs w:val="24"/>
          <w:lang w:val="id-ID"/>
        </w:rPr>
        <w:t xml:space="preserve"> </w:t>
      </w:r>
      <w:r w:rsidR="00782E20" w:rsidRPr="00690AC0">
        <w:rPr>
          <w:rFonts w:cs="Times New Roman"/>
          <w:szCs w:val="24"/>
          <w:lang w:val="id-ID"/>
        </w:rPr>
        <w:t xml:space="preserve">pertumbuhan </w:t>
      </w:r>
      <w:r w:rsidRPr="00690AC0">
        <w:rPr>
          <w:rFonts w:cs="Times New Roman"/>
          <w:szCs w:val="24"/>
          <w:lang w:val="id-ID"/>
        </w:rPr>
        <w:t>tanaman</w:t>
      </w:r>
      <w:r w:rsidR="00782E20" w:rsidRPr="00690AC0">
        <w:rPr>
          <w:rFonts w:cs="Times New Roman"/>
          <w:szCs w:val="24"/>
          <w:lang w:val="id-ID"/>
        </w:rPr>
        <w:t xml:space="preserve"> </w:t>
      </w:r>
      <w:r w:rsidR="00782E20" w:rsidRPr="00690AC0">
        <w:rPr>
          <w:rFonts w:cs="Times New Roman"/>
          <w:szCs w:val="24"/>
          <w:lang w:val="id-ID"/>
        </w:rPr>
        <w:fldChar w:fldCharType="begin" w:fldLock="1"/>
      </w:r>
      <w:r w:rsidR="00530BEE"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782E20" w:rsidRPr="00690AC0">
        <w:rPr>
          <w:rFonts w:cs="Times New Roman"/>
          <w:szCs w:val="24"/>
          <w:lang w:val="id-ID"/>
        </w:rPr>
        <w:fldChar w:fldCharType="separate"/>
      </w:r>
      <w:r w:rsidR="00782E20" w:rsidRPr="00690AC0">
        <w:rPr>
          <w:rFonts w:cs="Times New Roman"/>
          <w:noProof/>
          <w:szCs w:val="24"/>
          <w:lang w:val="id-ID"/>
        </w:rPr>
        <w:t>(Feriadi, 2017)</w:t>
      </w:r>
      <w:r w:rsidR="00782E20" w:rsidRPr="00690AC0">
        <w:rPr>
          <w:rFonts w:cs="Times New Roman"/>
          <w:szCs w:val="24"/>
          <w:lang w:val="id-ID"/>
        </w:rPr>
        <w:fldChar w:fldCharType="end"/>
      </w:r>
      <w:r w:rsidRPr="00690AC0">
        <w:rPr>
          <w:rFonts w:cs="Times New Roman"/>
          <w:szCs w:val="24"/>
          <w:lang w:val="id-ID"/>
        </w:rPr>
        <w:t>.</w:t>
      </w:r>
      <w:r w:rsidR="00782E20" w:rsidRPr="00690AC0">
        <w:rPr>
          <w:rFonts w:cs="Times New Roman"/>
          <w:szCs w:val="24"/>
          <w:lang w:val="id-ID"/>
        </w:rPr>
        <w:t xml:space="preserve"> Penyakit tanaman juga disebabkan oleh berbagai faktor, seperti bakteri, jamur, serangga, dan faktor lingkungan seperti kelembapan yang tinggi atau rendah, suhu yang tidak sesuai, atau kondisi tanah yang buruk.</w:t>
      </w:r>
    </w:p>
    <w:p w14:paraId="65332DF2" w14:textId="29361E20" w:rsidR="00530BEE" w:rsidRPr="00690AC0" w:rsidRDefault="008532F4" w:rsidP="00F437D4">
      <w:pPr>
        <w:spacing w:after="0" w:line="480" w:lineRule="auto"/>
        <w:ind w:firstLine="720"/>
        <w:jc w:val="both"/>
        <w:rPr>
          <w:lang w:val="id-ID"/>
        </w:rPr>
      </w:pPr>
      <w:r>
        <w:t>Hama</w:t>
      </w:r>
      <w:r w:rsidR="00DE4A62" w:rsidRPr="00DE4A62">
        <w:rPr>
          <w:lang w:val="id-ID"/>
        </w:rPr>
        <w:t xml:space="preserve"> </w:t>
      </w:r>
      <w:r>
        <w:t>dan</w:t>
      </w:r>
      <w:r w:rsidR="00DE4A62" w:rsidRPr="00DE4A62">
        <w:rPr>
          <w:lang w:val="id-ID"/>
        </w:rPr>
        <w:t xml:space="preserve"> bakteri pada tanaman harus dibasmi melalui penyemprotan cairan pestisida agar tanaman dapat tumbuh dengan baik. Namun,</w:t>
      </w:r>
      <w:r w:rsidR="00DE4A62">
        <w:t xml:space="preserve"> </w:t>
      </w:r>
      <w:r w:rsidR="00530BEE" w:rsidRPr="00690AC0">
        <w:rPr>
          <w:lang w:val="id-ID"/>
        </w:rPr>
        <w:t xml:space="preserve">permasalahan utama pertanian di Indonesia adalah tingginya biaya pertanian khususnya penggunaan bahan kimia, pupuk hingga tenaga kerja. Hingga saat ini petani menghabiskan sumber daya seperti sumber tenaga kerja yang cukup besar untuk proses penyemprotan hama pada area yang luas. Sehingga harus diupayakan rekayasa yang mampu melakukan kegiatan penyemprotan </w:t>
      </w:r>
      <w:r w:rsidR="003A4F88">
        <w:t xml:space="preserve">cairan pestisida untuk membasmi </w:t>
      </w:r>
      <w:r w:rsidR="00530BEE" w:rsidRPr="00690AC0">
        <w:rPr>
          <w:lang w:val="id-ID"/>
        </w:rPr>
        <w:t xml:space="preserve">hama secara cepat, efisien dan akurat </w:t>
      </w:r>
      <w:r w:rsidR="00530BEE" w:rsidRPr="00690AC0">
        <w:rPr>
          <w:lang w:val="id-ID"/>
        </w:rPr>
        <w:fldChar w:fldCharType="begin" w:fldLock="1"/>
      </w:r>
      <w:r w:rsidR="008C3BF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530BEE" w:rsidRPr="00690AC0">
        <w:rPr>
          <w:lang w:val="id-ID"/>
        </w:rPr>
        <w:fldChar w:fldCharType="separate"/>
      </w:r>
      <w:r w:rsidR="00530BEE" w:rsidRPr="00690AC0">
        <w:rPr>
          <w:noProof/>
          <w:lang w:val="id-ID"/>
        </w:rPr>
        <w:t>(Hidayat et al., 2019)</w:t>
      </w:r>
      <w:r w:rsidR="00530BEE" w:rsidRPr="00690AC0">
        <w:rPr>
          <w:lang w:val="id-ID"/>
        </w:rPr>
        <w:fldChar w:fldCharType="end"/>
      </w:r>
      <w:r w:rsidR="00530BEE" w:rsidRPr="00690AC0">
        <w:rPr>
          <w:lang w:val="id-ID"/>
        </w:rPr>
        <w:t xml:space="preserve">. </w:t>
      </w:r>
    </w:p>
    <w:p w14:paraId="77768D3A" w14:textId="2889900B" w:rsidR="00F437D4" w:rsidRPr="00690AC0" w:rsidRDefault="003A4F88" w:rsidP="00F437D4">
      <w:pPr>
        <w:spacing w:after="0" w:line="480" w:lineRule="auto"/>
        <w:ind w:firstLine="720"/>
        <w:jc w:val="both"/>
        <w:rPr>
          <w:lang w:val="id-ID"/>
        </w:rPr>
      </w:pPr>
      <w:r>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pengunaan pupuk pestisida secara manual oleh petani memiliki beberapa efek negatif diantaranya jika </w:t>
      </w:r>
      <w:r w:rsidR="00C95F45">
        <w:lastRenderedPageBreak/>
        <w:t>cairan</w:t>
      </w:r>
      <w:r w:rsidR="008C3BFE" w:rsidRPr="00690AC0">
        <w:rPr>
          <w:lang w:val="id-ID"/>
        </w:rPr>
        <w:t xml:space="preserve"> pestisida terkena kulit dapat menyebabkan gatal-gatal atau iritasi, karena </w:t>
      </w:r>
      <w:r w:rsidR="001D2BCC">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atau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manual pump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cairan pestisida dan juga untuk mencegah tanaman yang terinjak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77777777" w:rsidR="00D77219" w:rsidRPr="00690AC0" w:rsidRDefault="00A16E0E" w:rsidP="00F437D4">
      <w:pPr>
        <w:spacing w:after="0" w:line="480" w:lineRule="auto"/>
        <w:ind w:firstLine="720"/>
        <w:jc w:val="both"/>
        <w:rPr>
          <w:rFonts w:cs="Times New Roman"/>
          <w:szCs w:val="24"/>
          <w:lang w:val="id-ID"/>
        </w:rPr>
      </w:pPr>
      <w:r w:rsidRPr="00690AC0">
        <w:rPr>
          <w:rFonts w:cs="Times New Roman"/>
          <w:szCs w:val="24"/>
          <w:lang w:val="id-ID"/>
        </w:rPr>
        <w:t xml:space="preserve">Hingga saat ini perkembangan teknologi pada zaman revolusi industri 4.0 telah berkembang pesat, seperti yang dulunya dilakukan secara manual dan membutuhkan efisiensi waktu yang lama, hingga pada saat ini dapat dilakukan dengan lebih cepat secara otomatis salah satunya adalah robot terbang tanpa awak yang disebut dengan </w:t>
      </w:r>
      <w:r w:rsidR="002C0ED0" w:rsidRPr="00690AC0">
        <w:rPr>
          <w:rFonts w:cs="Times New Roman"/>
          <w:i/>
          <w:szCs w:val="24"/>
          <w:lang w:val="id-ID"/>
        </w:rPr>
        <w:t>drone</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sudah menjadi teknologi yang bisa digunakan dalam bidang apapun, salah satunya pada bidang pertanian. Dengan menggunakan </w:t>
      </w:r>
      <w:r w:rsidR="002C0ED0" w:rsidRPr="00690AC0">
        <w:rPr>
          <w:rFonts w:cs="Times New Roman"/>
          <w:i/>
          <w:szCs w:val="24"/>
          <w:lang w:val="id-ID"/>
        </w:rPr>
        <w:t>drone</w:t>
      </w:r>
      <w:r w:rsidRPr="00690AC0">
        <w:rPr>
          <w:rFonts w:cs="Times New Roman"/>
          <w:szCs w:val="24"/>
          <w:lang w:val="id-ID"/>
        </w:rPr>
        <w:t xml:space="preserve"> memungkinkan proses penyiraman pestisida pada tanaman berlangsung dengan cepat dan dapat mencegah resiko akibat penyemprotan cairan pupuk pestisida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p>
    <w:p w14:paraId="31075EC2" w14:textId="6B354DF4" w:rsidR="0022623C" w:rsidRPr="00690AC0" w:rsidRDefault="0022623C" w:rsidP="00DD05BC">
      <w:pPr>
        <w:spacing w:after="0" w:line="480" w:lineRule="auto"/>
        <w:ind w:firstLine="720"/>
        <w:jc w:val="both"/>
        <w:rPr>
          <w:rFonts w:cs="Times New Roman"/>
          <w:b/>
          <w:szCs w:val="24"/>
          <w:lang w:val="id-ID"/>
        </w:rPr>
      </w:pPr>
      <w:r w:rsidRPr="00690AC0">
        <w:rPr>
          <w:rFonts w:cs="Times New Roman"/>
          <w:szCs w:val="24"/>
          <w:lang w:val="id-ID"/>
        </w:rPr>
        <w:t xml:space="preserve">Berdasarkan latar belakang yang telah dijelaskan sebelumnya maka penulis akan membuat alat berupa </w:t>
      </w:r>
      <w:r w:rsidR="002C0ED0" w:rsidRPr="00690AC0">
        <w:rPr>
          <w:rFonts w:cs="Times New Roman"/>
          <w:i/>
          <w:szCs w:val="24"/>
          <w:lang w:val="id-ID"/>
        </w:rPr>
        <w:t>drone</w:t>
      </w:r>
      <w:r w:rsidRPr="00690AC0">
        <w:rPr>
          <w:rFonts w:cs="Times New Roman"/>
          <w:szCs w:val="24"/>
          <w:lang w:val="id-ID"/>
        </w:rPr>
        <w:t xml:space="preserve"> yang dapat membawa dan me</w:t>
      </w:r>
      <w:r w:rsidR="002C0ED0" w:rsidRPr="00690AC0">
        <w:rPr>
          <w:rFonts w:cs="Times New Roman"/>
          <w:szCs w:val="24"/>
          <w:lang w:val="id-ID"/>
        </w:rPr>
        <w:t>nyempotkan pupuk pestida secara</w:t>
      </w:r>
      <w:r w:rsidRPr="00690AC0">
        <w:rPr>
          <w:rFonts w:cs="Times New Roman"/>
          <w:szCs w:val="24"/>
          <w:lang w:val="id-ID"/>
        </w:rPr>
        <w:t xml:space="preserve"> otomatis dengan judul tugas akhir “</w:t>
      </w:r>
      <w:r w:rsidRPr="00690AC0">
        <w:rPr>
          <w:rFonts w:cs="Times New Roman"/>
          <w:b/>
          <w:szCs w:val="24"/>
          <w:lang w:val="id-ID"/>
        </w:rPr>
        <w:t xml:space="preserve">RANCANG BANGUN </w:t>
      </w:r>
      <w:r w:rsidR="002C0ED0" w:rsidRPr="00690AC0">
        <w:rPr>
          <w:rFonts w:cs="Times New Roman"/>
          <w:b/>
          <w:i/>
          <w:szCs w:val="24"/>
          <w:lang w:val="id-ID"/>
        </w:rPr>
        <w:t>DRONE</w:t>
      </w:r>
      <w:r w:rsidRPr="00690AC0">
        <w:rPr>
          <w:rFonts w:cs="Times New Roman"/>
          <w:b/>
          <w:i/>
          <w:szCs w:val="24"/>
          <w:lang w:val="id-ID"/>
        </w:rPr>
        <w:t xml:space="preserve"> </w:t>
      </w:r>
      <w:r w:rsidRPr="00690AC0">
        <w:rPr>
          <w:rFonts w:cs="Times New Roman"/>
          <w:b/>
          <w:i/>
          <w:szCs w:val="24"/>
          <w:lang w:val="id-ID"/>
        </w:rPr>
        <w:lastRenderedPageBreak/>
        <w:t>UAV HEXACOPTER</w:t>
      </w:r>
      <w:r w:rsidR="0074028A" w:rsidRPr="00690AC0">
        <w:rPr>
          <w:rFonts w:cs="Times New Roman"/>
          <w:b/>
          <w:szCs w:val="24"/>
          <w:lang w:val="id-ID"/>
        </w:rPr>
        <w:t xml:space="preserve"> PENYEMPROT</w:t>
      </w:r>
      <w:r w:rsidRPr="00690AC0">
        <w:rPr>
          <w:rFonts w:cs="Times New Roman"/>
          <w:b/>
          <w:szCs w:val="24"/>
          <w:lang w:val="id-ID"/>
        </w:rPr>
        <w:t xml:space="preserve"> </w:t>
      </w:r>
      <w:r w:rsidR="0074028A" w:rsidRPr="00690AC0">
        <w:rPr>
          <w:rFonts w:cs="Times New Roman"/>
          <w:b/>
          <w:szCs w:val="24"/>
          <w:lang w:val="id-ID"/>
        </w:rPr>
        <w:t>CAIRAN</w:t>
      </w:r>
      <w:r w:rsidRPr="00690AC0">
        <w:rPr>
          <w:rFonts w:cs="Times New Roman"/>
          <w:b/>
          <w:szCs w:val="24"/>
          <w:lang w:val="id-ID"/>
        </w:rPr>
        <w:t xml:space="preserve"> PESTISIDA </w:t>
      </w:r>
      <w:r w:rsidR="0074028A" w:rsidRPr="00690AC0">
        <w:rPr>
          <w:rFonts w:cs="Times New Roman"/>
          <w:b/>
          <w:szCs w:val="24"/>
          <w:lang w:val="id-ID"/>
        </w:rPr>
        <w:t>OTOMATIS</w:t>
      </w:r>
      <w:r w:rsidR="006933F8">
        <w:rPr>
          <w:rFonts w:cs="Times New Roman"/>
          <w:b/>
          <w:szCs w:val="24"/>
        </w:rPr>
        <w:t>”</w:t>
      </w:r>
      <w:r w:rsidRPr="00690AC0">
        <w:rPr>
          <w:rFonts w:cs="Times New Roman"/>
          <w:b/>
          <w:szCs w:val="24"/>
          <w:lang w:val="id-ID"/>
        </w:rPr>
        <w:t xml:space="preserve">.  </w:t>
      </w:r>
      <w:r w:rsidRPr="00690AC0">
        <w:rPr>
          <w:lang w:val="id-ID"/>
        </w:rPr>
        <w:t>Alat ini dirancang agar dapat</w:t>
      </w:r>
      <w:r w:rsidR="001D2BCC">
        <w:t xml:space="preserve"> melakukan proses penyemprotan cairan pestisida secara otomatis dengan menggunakan drone, sistem kerja alat ini dengan</w:t>
      </w:r>
      <w:r w:rsidRPr="00690AC0">
        <w:rPr>
          <w:lang w:val="id-ID"/>
        </w:rPr>
        <w:t xml:space="preserve"> menetukan lokasi yang ingin dilakukan penyemprotan pestisida </w:t>
      </w:r>
      <w:r w:rsidR="001D2BCC">
        <w:t>dengan membuat titik koordinat jalur penerbangan drone tersebut.</w:t>
      </w: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6" w:name="_Toc138500660"/>
      <w:bookmarkStart w:id="17" w:name="_Toc146703252"/>
      <w:r w:rsidRPr="00690AC0">
        <w:rPr>
          <w:rFonts w:cs="Times New Roman"/>
          <w:b/>
          <w:szCs w:val="24"/>
          <w:lang w:val="id-ID"/>
        </w:rPr>
        <w:t>Identifikasi Masalah</w:t>
      </w:r>
      <w:bookmarkEnd w:id="16"/>
      <w:bookmarkEnd w:id="17"/>
    </w:p>
    <w:p w14:paraId="437C1FBF" w14:textId="77777777"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BDAAA06" w14:textId="7FCE05F7" w:rsidR="00885739" w:rsidRPr="00690AC0" w:rsidRDefault="00885739" w:rsidP="00885739">
      <w:pPr>
        <w:pStyle w:val="ListParagraph"/>
        <w:numPr>
          <w:ilvl w:val="0"/>
          <w:numId w:val="3"/>
        </w:numPr>
        <w:spacing w:after="0" w:line="480" w:lineRule="auto"/>
        <w:ind w:left="426"/>
        <w:jc w:val="both"/>
        <w:rPr>
          <w:rFonts w:cs="Times New Roman"/>
          <w:szCs w:val="24"/>
          <w:lang w:val="id-ID"/>
        </w:rPr>
      </w:pPr>
      <w:r w:rsidRPr="00690AC0">
        <w:rPr>
          <w:rFonts w:cs="Times New Roman"/>
          <w:szCs w:val="24"/>
          <w:lang w:val="id-ID"/>
        </w:rPr>
        <w:t>T</w:t>
      </w:r>
      <w:r w:rsidRPr="00690AC0">
        <w:rPr>
          <w:lang w:val="id-ID"/>
        </w:rPr>
        <w:t>ingginya biaya pertanian khususnya penggunaan bahan kimia, pupuk hingga tenaga kerja</w:t>
      </w:r>
      <w:r w:rsidR="00EE0E32">
        <w:t xml:space="preserve">. </w:t>
      </w:r>
    </w:p>
    <w:p w14:paraId="5EB9652B" w14:textId="77777777" w:rsidR="00885739" w:rsidRPr="00690AC0" w:rsidRDefault="00885739" w:rsidP="00885739">
      <w:pPr>
        <w:pStyle w:val="ListParagraph"/>
        <w:numPr>
          <w:ilvl w:val="0"/>
          <w:numId w:val="3"/>
        </w:numPr>
        <w:spacing w:after="0" w:line="480" w:lineRule="auto"/>
        <w:ind w:left="426"/>
        <w:jc w:val="both"/>
        <w:rPr>
          <w:rFonts w:cs="Times New Roman"/>
          <w:szCs w:val="24"/>
          <w:lang w:val="id-ID"/>
        </w:rPr>
      </w:pPr>
      <w:r w:rsidRPr="00690AC0">
        <w:rPr>
          <w:lang w:val="id-ID"/>
        </w:rPr>
        <w:t>Pengunaan pupuk pestisida secara manual oleh petani memiliki beberapa efek negatif diantaranya jika pupuk pestisida terkena kulit dapat menyebabkan gatal-gatal atau iritasi, karena pupuk mengandung zat kimia yang berbahaya</w:t>
      </w:r>
      <w:r w:rsidR="00DD05BC" w:rsidRPr="00690AC0">
        <w:rPr>
          <w:lang w:val="id-ID"/>
        </w:rPr>
        <w:t>.</w:t>
      </w:r>
    </w:p>
    <w:p w14:paraId="5F0E7171" w14:textId="205BFC35" w:rsidR="00C66006" w:rsidRPr="00EE0E32" w:rsidRDefault="00885739" w:rsidP="00EE0E32">
      <w:pPr>
        <w:pStyle w:val="ListParagraph"/>
        <w:numPr>
          <w:ilvl w:val="0"/>
          <w:numId w:val="3"/>
        </w:numPr>
        <w:spacing w:after="0" w:line="480" w:lineRule="auto"/>
        <w:ind w:left="426"/>
        <w:jc w:val="both"/>
        <w:rPr>
          <w:rFonts w:cs="Times New Roman"/>
          <w:szCs w:val="24"/>
          <w:lang w:val="id-ID"/>
        </w:rPr>
      </w:pPr>
      <w:r w:rsidRPr="00690AC0">
        <w:rPr>
          <w:lang w:val="id-ID"/>
        </w:rPr>
        <w:t>Penyemprotan manual pump berpotensi merusak tanaman karena dalam proses penyemprotan banyak tanaman yang terinjak</w:t>
      </w:r>
      <w:r w:rsidR="00DD05BC" w:rsidRPr="00690AC0">
        <w:rPr>
          <w:lang w:val="id-ID"/>
        </w:rPr>
        <w:t>.</w:t>
      </w: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8" w:name="_Toc138500661"/>
      <w:bookmarkStart w:id="19" w:name="_Toc146703253"/>
      <w:r w:rsidRPr="00690AC0">
        <w:rPr>
          <w:rFonts w:cs="Times New Roman"/>
          <w:b/>
          <w:szCs w:val="24"/>
          <w:lang w:val="id-ID"/>
        </w:rPr>
        <w:t>Pembatasan Masalah</w:t>
      </w:r>
      <w:bookmarkEnd w:id="18"/>
      <w:bookmarkEnd w:id="19"/>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5C5392CA" w14:textId="663FBF65" w:rsidR="00DD05BC" w:rsidRPr="00690AC0" w:rsidRDefault="00DD05BC" w:rsidP="00DD05BC">
      <w:pPr>
        <w:pStyle w:val="ListParagraph"/>
        <w:numPr>
          <w:ilvl w:val="0"/>
          <w:numId w:val="4"/>
        </w:numPr>
        <w:spacing w:after="0" w:line="480" w:lineRule="auto"/>
        <w:ind w:left="426"/>
        <w:jc w:val="both"/>
        <w:rPr>
          <w:rFonts w:cs="Times New Roman"/>
          <w:szCs w:val="24"/>
          <w:lang w:val="id-ID"/>
        </w:rPr>
      </w:pPr>
      <w:r w:rsidRPr="00690AC0">
        <w:rPr>
          <w:rFonts w:cs="Times New Roman"/>
          <w:szCs w:val="24"/>
          <w:lang w:val="id-ID"/>
        </w:rPr>
        <w:t xml:space="preserve">Rancang bangun </w:t>
      </w:r>
      <w:r w:rsidR="001B72F5" w:rsidRPr="00690AC0">
        <w:rPr>
          <w:rFonts w:cs="Times New Roman"/>
          <w:i/>
          <w:szCs w:val="24"/>
          <w:lang w:val="id-ID"/>
        </w:rPr>
        <w:t>drone</w:t>
      </w:r>
      <w:r w:rsidR="001B72F5" w:rsidRPr="00690AC0">
        <w:rPr>
          <w:rFonts w:cs="Times New Roman"/>
          <w:szCs w:val="24"/>
          <w:lang w:val="id-ID"/>
        </w:rPr>
        <w:t xml:space="preserve"> </w:t>
      </w:r>
      <w:r w:rsidR="001B72F5">
        <w:rPr>
          <w:rFonts w:cs="Times New Roman"/>
          <w:szCs w:val="24"/>
        </w:rPr>
        <w:t>penyemprotan cairan pestisida</w:t>
      </w:r>
      <w:r w:rsidR="001B72F5" w:rsidRPr="00690AC0">
        <w:rPr>
          <w:rFonts w:cs="Times New Roman"/>
          <w:szCs w:val="24"/>
          <w:lang w:val="id-ID"/>
        </w:rPr>
        <w:t xml:space="preserve"> </w:t>
      </w:r>
      <w:r w:rsidR="001B72F5">
        <w:rPr>
          <w:rFonts w:cs="Times New Roman"/>
          <w:szCs w:val="24"/>
        </w:rPr>
        <w:t xml:space="preserve">dengan </w:t>
      </w:r>
      <w:r w:rsidR="001B72F5" w:rsidRPr="00690AC0">
        <w:rPr>
          <w:rFonts w:cs="Times New Roman"/>
          <w:szCs w:val="24"/>
          <w:lang w:val="id-ID"/>
        </w:rPr>
        <w:t xml:space="preserve">menggunakan </w:t>
      </w:r>
      <w:r w:rsidR="001B72F5" w:rsidRPr="00690AC0">
        <w:rPr>
          <w:rFonts w:cs="Times New Roman"/>
          <w:i/>
          <w:szCs w:val="24"/>
          <w:lang w:val="id-ID"/>
        </w:rPr>
        <w:t>frame hexacopter</w:t>
      </w:r>
      <w:r w:rsidR="001B72F5" w:rsidRPr="00690AC0">
        <w:rPr>
          <w:rFonts w:cs="Times New Roman"/>
          <w:szCs w:val="24"/>
          <w:lang w:val="id-ID"/>
        </w:rPr>
        <w:t xml:space="preserve"> </w:t>
      </w:r>
      <w:r w:rsidR="001B72F5">
        <w:rPr>
          <w:rFonts w:cs="Times New Roman"/>
          <w:szCs w:val="24"/>
        </w:rPr>
        <w:t xml:space="preserve">DJI </w:t>
      </w:r>
      <w:r w:rsidR="001B72F5" w:rsidRPr="00690AC0">
        <w:rPr>
          <w:rFonts w:cs="Times New Roman"/>
          <w:szCs w:val="24"/>
          <w:lang w:val="id-ID"/>
        </w:rPr>
        <w:t xml:space="preserve">F550 dengan enam </w:t>
      </w:r>
      <w:r w:rsidR="001B72F5" w:rsidRPr="00690AC0">
        <w:rPr>
          <w:rFonts w:cs="Times New Roman"/>
          <w:i/>
          <w:szCs w:val="24"/>
          <w:lang w:val="id-ID"/>
        </w:rPr>
        <w:t>motor</w:t>
      </w:r>
      <w:r w:rsidR="001B72F5" w:rsidRPr="00690AC0">
        <w:rPr>
          <w:rFonts w:cs="Times New Roman"/>
          <w:szCs w:val="24"/>
          <w:lang w:val="id-ID"/>
        </w:rPr>
        <w:t xml:space="preserve"> </w:t>
      </w:r>
      <w:r w:rsidR="001B72F5" w:rsidRPr="00690AC0">
        <w:rPr>
          <w:rFonts w:cs="Times New Roman"/>
          <w:i/>
          <w:szCs w:val="24"/>
          <w:lang w:val="id-ID"/>
        </w:rPr>
        <w:t>brushless</w:t>
      </w:r>
      <w:r w:rsidR="001B72F5" w:rsidRPr="00690AC0">
        <w:rPr>
          <w:rFonts w:cs="Times New Roman"/>
          <w:szCs w:val="24"/>
          <w:lang w:val="id-ID"/>
        </w:rPr>
        <w:t xml:space="preserve"> </w:t>
      </w:r>
      <w:r w:rsidRPr="00690AC0">
        <w:rPr>
          <w:rFonts w:cs="Times New Roman"/>
          <w:szCs w:val="24"/>
          <w:lang w:val="id-ID"/>
        </w:rPr>
        <w:t xml:space="preserve">dan </w:t>
      </w:r>
      <w:r w:rsidRPr="001B72F5">
        <w:rPr>
          <w:rFonts w:cs="Times New Roman"/>
          <w:i/>
          <w:iCs/>
          <w:szCs w:val="24"/>
          <w:lang w:val="id-ID"/>
        </w:rPr>
        <w:t>propeller</w:t>
      </w:r>
      <w:r w:rsidR="001B72F5">
        <w:rPr>
          <w:rFonts w:cs="Times New Roman"/>
          <w:szCs w:val="24"/>
        </w:rPr>
        <w:t>.</w:t>
      </w:r>
    </w:p>
    <w:p w14:paraId="0D334087" w14:textId="77777777" w:rsidR="00A45AAC" w:rsidRPr="00690AC0" w:rsidRDefault="00DD05BC" w:rsidP="00A5299F">
      <w:pPr>
        <w:pStyle w:val="ListParagraph"/>
        <w:numPr>
          <w:ilvl w:val="0"/>
          <w:numId w:val="4"/>
        </w:numPr>
        <w:spacing w:after="0" w:line="480" w:lineRule="auto"/>
        <w:ind w:left="426"/>
        <w:jc w:val="both"/>
        <w:rPr>
          <w:rFonts w:cs="Times New Roman"/>
          <w:szCs w:val="24"/>
          <w:lang w:val="id-ID"/>
        </w:rPr>
      </w:pPr>
      <w:r w:rsidRPr="00690AC0">
        <w:rPr>
          <w:rFonts w:cs="Times New Roman"/>
          <w:i/>
          <w:szCs w:val="24"/>
          <w:lang w:val="id-ID"/>
        </w:rPr>
        <w:t>Flight controller</w:t>
      </w:r>
      <w:r w:rsidRPr="00690AC0">
        <w:rPr>
          <w:rFonts w:cs="Times New Roman"/>
          <w:szCs w:val="24"/>
          <w:lang w:val="id-ID"/>
        </w:rPr>
        <w:t xml:space="preserve"> yang digunakan adalah </w:t>
      </w:r>
      <w:r w:rsidR="00A45AAC" w:rsidRPr="00690AC0">
        <w:rPr>
          <w:rFonts w:cs="Times New Roman"/>
          <w:i/>
          <w:szCs w:val="24"/>
          <w:lang w:val="id-ID"/>
        </w:rPr>
        <w:t>Pixhawk</w:t>
      </w:r>
      <w:r w:rsidR="00966C4E" w:rsidRPr="00690AC0">
        <w:rPr>
          <w:rFonts w:cs="Times New Roman"/>
          <w:szCs w:val="24"/>
          <w:lang w:val="id-ID"/>
        </w:rPr>
        <w:t xml:space="preserve"> yang berfungsi</w:t>
      </w:r>
      <w:r w:rsidR="00A45AAC" w:rsidRPr="00690AC0">
        <w:rPr>
          <w:rFonts w:cs="Times New Roman"/>
          <w:szCs w:val="24"/>
          <w:lang w:val="id-ID"/>
        </w:rPr>
        <w:t xml:space="preserve"> sebagai </w:t>
      </w:r>
      <w:r w:rsidR="00966C4E" w:rsidRPr="00690AC0">
        <w:rPr>
          <w:rFonts w:cs="Times New Roman"/>
          <w:szCs w:val="24"/>
          <w:lang w:val="id-ID"/>
        </w:rPr>
        <w:t>sistem</w:t>
      </w:r>
      <w:r w:rsidR="00A45AAC" w:rsidRPr="00690AC0">
        <w:rPr>
          <w:rFonts w:cs="Times New Roman"/>
          <w:szCs w:val="24"/>
          <w:lang w:val="id-ID"/>
        </w:rPr>
        <w:t xml:space="preserve"> navigasi dalam penerbangan</w:t>
      </w:r>
      <w:r w:rsidR="00966C4E" w:rsidRPr="00690AC0">
        <w:rPr>
          <w:rFonts w:cs="Times New Roman"/>
          <w:szCs w:val="24"/>
          <w:lang w:val="id-ID"/>
        </w:rPr>
        <w:t xml:space="preserve"> </w:t>
      </w:r>
      <w:r w:rsidR="002C0ED0" w:rsidRPr="00690AC0">
        <w:rPr>
          <w:rFonts w:cs="Times New Roman"/>
          <w:i/>
          <w:szCs w:val="24"/>
          <w:lang w:val="id-ID"/>
        </w:rPr>
        <w:t>drone</w:t>
      </w:r>
      <w:r w:rsidR="00A45AAC" w:rsidRPr="00690AC0">
        <w:rPr>
          <w:rFonts w:cs="Times New Roman"/>
          <w:szCs w:val="24"/>
          <w:lang w:val="id-ID"/>
        </w:rPr>
        <w:t>.</w:t>
      </w:r>
    </w:p>
    <w:p w14:paraId="023F392A" w14:textId="2B2D176E" w:rsidR="005F1722" w:rsidRPr="00690AC0" w:rsidRDefault="00ED3A3C" w:rsidP="005F1722">
      <w:pPr>
        <w:pStyle w:val="ListParagraph"/>
        <w:numPr>
          <w:ilvl w:val="0"/>
          <w:numId w:val="4"/>
        </w:numPr>
        <w:spacing w:after="0" w:line="480" w:lineRule="auto"/>
        <w:ind w:left="426"/>
        <w:jc w:val="both"/>
        <w:rPr>
          <w:rFonts w:cs="Times New Roman"/>
          <w:szCs w:val="24"/>
          <w:lang w:val="id-ID"/>
        </w:rPr>
      </w:pPr>
      <w:r w:rsidRPr="00690AC0">
        <w:rPr>
          <w:rFonts w:cs="Times New Roman"/>
          <w:szCs w:val="24"/>
          <w:lang w:val="id-ID"/>
        </w:rPr>
        <w:lastRenderedPageBreak/>
        <w:t>Perangkat l</w:t>
      </w:r>
      <w:r w:rsidR="00DD05BC" w:rsidRPr="00690AC0">
        <w:rPr>
          <w:rFonts w:cs="Times New Roman"/>
          <w:szCs w:val="24"/>
          <w:lang w:val="id-ID"/>
        </w:rPr>
        <w:t xml:space="preserve">unak </w:t>
      </w:r>
      <w:r w:rsidR="00EE0E32">
        <w:rPr>
          <w:rFonts w:cs="Times New Roman"/>
          <w:szCs w:val="24"/>
        </w:rPr>
        <w:t>(</w:t>
      </w:r>
      <w:r w:rsidR="00EE0E32" w:rsidRPr="00EE0E32">
        <w:rPr>
          <w:rFonts w:cs="Times New Roman"/>
          <w:i/>
          <w:iCs/>
          <w:szCs w:val="24"/>
        </w:rPr>
        <w:t>Software</w:t>
      </w:r>
      <w:r w:rsidR="00EE0E32">
        <w:rPr>
          <w:rFonts w:cs="Times New Roman"/>
          <w:szCs w:val="24"/>
        </w:rPr>
        <w:t xml:space="preserve">) </w:t>
      </w:r>
      <w:r w:rsidR="00DD05BC" w:rsidRPr="00690AC0">
        <w:rPr>
          <w:rFonts w:cs="Times New Roman"/>
          <w:szCs w:val="24"/>
          <w:lang w:val="id-ID"/>
        </w:rPr>
        <w:t xml:space="preserve">yang digunakan sebagai </w:t>
      </w:r>
      <w:r w:rsidR="00DD05BC" w:rsidRPr="00690AC0">
        <w:rPr>
          <w:rFonts w:cs="Times New Roman"/>
          <w:i/>
          <w:szCs w:val="24"/>
          <w:lang w:val="id-ID"/>
        </w:rPr>
        <w:t>Ground Controll Station</w:t>
      </w:r>
      <w:r w:rsidR="00DD05BC" w:rsidRPr="00690AC0">
        <w:rPr>
          <w:rFonts w:cs="Times New Roman"/>
          <w:szCs w:val="24"/>
          <w:lang w:val="id-ID"/>
        </w:rPr>
        <w:t xml:space="preserve"> (GCS) </w:t>
      </w:r>
      <w:r w:rsidRPr="00690AC0">
        <w:rPr>
          <w:rFonts w:cs="Times New Roman"/>
          <w:szCs w:val="24"/>
          <w:lang w:val="id-ID"/>
        </w:rPr>
        <w:t>adalah</w:t>
      </w:r>
      <w:r w:rsidR="00DD69CB" w:rsidRPr="00690AC0">
        <w:rPr>
          <w:rFonts w:cs="Times New Roman"/>
          <w:szCs w:val="24"/>
          <w:lang w:val="id-ID"/>
        </w:rPr>
        <w:t xml:space="preserve"> </w:t>
      </w:r>
      <w:r w:rsidR="00EE0E32">
        <w:rPr>
          <w:rFonts w:cs="Times New Roman"/>
          <w:szCs w:val="24"/>
        </w:rPr>
        <w:t>aplikasi</w:t>
      </w:r>
      <w:r w:rsidRPr="00690AC0">
        <w:rPr>
          <w:rFonts w:cs="Times New Roman"/>
          <w:szCs w:val="24"/>
          <w:lang w:val="id-ID"/>
        </w:rPr>
        <w:t xml:space="preserve"> </w:t>
      </w:r>
      <w:r w:rsidRPr="00690AC0">
        <w:rPr>
          <w:rFonts w:cs="Times New Roman"/>
          <w:i/>
          <w:szCs w:val="24"/>
          <w:lang w:val="id-ID"/>
        </w:rPr>
        <w:t>Mission Planner</w:t>
      </w:r>
      <w:r w:rsidRPr="00690AC0">
        <w:rPr>
          <w:rFonts w:cs="Times New Roman"/>
          <w:szCs w:val="24"/>
          <w:lang w:val="id-ID"/>
        </w:rPr>
        <w:t>.</w:t>
      </w:r>
    </w:p>
    <w:p w14:paraId="4E80A3A0" w14:textId="6FCC2C38" w:rsidR="00ED3A3C" w:rsidRPr="00EE0E32" w:rsidRDefault="002C0ED0" w:rsidP="005F1722">
      <w:pPr>
        <w:pStyle w:val="ListParagraph"/>
        <w:numPr>
          <w:ilvl w:val="0"/>
          <w:numId w:val="4"/>
        </w:numPr>
        <w:spacing w:after="0" w:line="480" w:lineRule="auto"/>
        <w:ind w:left="426"/>
        <w:jc w:val="both"/>
        <w:rPr>
          <w:rFonts w:cs="Times New Roman"/>
          <w:szCs w:val="24"/>
          <w:lang w:val="id-ID"/>
        </w:rPr>
      </w:pPr>
      <w:r w:rsidRPr="00690AC0">
        <w:rPr>
          <w:rFonts w:cs="Times New Roman"/>
          <w:i/>
          <w:szCs w:val="24"/>
          <w:lang w:val="id-ID"/>
        </w:rPr>
        <w:t>Drone</w:t>
      </w:r>
      <w:r w:rsidR="00ED3A3C" w:rsidRPr="00690AC0">
        <w:rPr>
          <w:rFonts w:cs="Times New Roman"/>
          <w:i/>
          <w:szCs w:val="24"/>
          <w:lang w:val="id-ID"/>
        </w:rPr>
        <w:t xml:space="preserve"> Hexacopter</w:t>
      </w:r>
      <w:r w:rsidR="00ED3A3C" w:rsidRPr="00690AC0">
        <w:rPr>
          <w:rFonts w:cs="Times New Roman"/>
          <w:szCs w:val="24"/>
          <w:lang w:val="id-ID"/>
        </w:rPr>
        <w:t xml:space="preserve"> digunakan untuk penyemprotan </w:t>
      </w:r>
      <w:r w:rsidR="00966C4E" w:rsidRPr="00690AC0">
        <w:rPr>
          <w:rFonts w:cs="Times New Roman"/>
          <w:szCs w:val="24"/>
          <w:lang w:val="id-ID"/>
        </w:rPr>
        <w:t>cairan</w:t>
      </w:r>
      <w:r w:rsidR="00ED3A3C" w:rsidRPr="00690AC0">
        <w:rPr>
          <w:rFonts w:cs="Times New Roman"/>
          <w:szCs w:val="24"/>
          <w:lang w:val="id-ID"/>
        </w:rPr>
        <w:t xml:space="preserve"> pestisida</w:t>
      </w:r>
      <w:r w:rsidR="00966C4E" w:rsidRPr="00690AC0">
        <w:rPr>
          <w:rFonts w:cs="Times New Roman"/>
          <w:szCs w:val="24"/>
          <w:lang w:val="id-ID"/>
        </w:rPr>
        <w:t xml:space="preserve"> secara otomatis dengan sistem </w:t>
      </w:r>
      <w:r w:rsidR="00EE0E32" w:rsidRPr="001B72F5">
        <w:rPr>
          <w:rFonts w:cs="Times New Roman"/>
          <w:i/>
          <w:iCs/>
          <w:szCs w:val="24"/>
        </w:rPr>
        <w:t>waypoint</w:t>
      </w:r>
      <w:r w:rsidR="00EE0E32">
        <w:rPr>
          <w:rFonts w:cs="Times New Roman"/>
          <w:szCs w:val="24"/>
        </w:rPr>
        <w:t xml:space="preserve"> menggunakan aplikasi </w:t>
      </w:r>
      <w:r w:rsidR="00EE0E32" w:rsidRPr="00EE0E32">
        <w:rPr>
          <w:rFonts w:cs="Times New Roman"/>
          <w:i/>
          <w:iCs/>
          <w:szCs w:val="24"/>
        </w:rPr>
        <w:t>Mission Planner</w:t>
      </w:r>
      <w:r w:rsidR="00C953FB">
        <w:rPr>
          <w:rFonts w:cs="Times New Roman"/>
          <w:i/>
          <w:iCs/>
          <w:szCs w:val="24"/>
        </w:rPr>
        <w:t>.</w:t>
      </w:r>
    </w:p>
    <w:p w14:paraId="24782C53" w14:textId="39B33C5C" w:rsidR="00EE0E32" w:rsidRPr="001B72F5" w:rsidRDefault="00EE0E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ngujian alat dilakukan untuk meng</w:t>
      </w:r>
      <w:r w:rsidR="00C953FB">
        <w:rPr>
          <w:rFonts w:cs="Times New Roman"/>
          <w:szCs w:val="24"/>
        </w:rPr>
        <w:t>analisis lama durasi drone terbang berdasarkan spek baterai dan berat beban yang digunakan</w:t>
      </w:r>
      <w:r w:rsidR="00084F68">
        <w:rPr>
          <w:rFonts w:cs="Times New Roman"/>
          <w:szCs w:val="24"/>
        </w:rPr>
        <w:t>.</w:t>
      </w:r>
      <w:r w:rsidR="00C953FB">
        <w:rPr>
          <w:rFonts w:cs="Times New Roman"/>
          <w:szCs w:val="24"/>
        </w:rPr>
        <w:t xml:space="preserve"> </w:t>
      </w:r>
    </w:p>
    <w:p w14:paraId="2C1F769B" w14:textId="5551024C" w:rsidR="001B72F5" w:rsidRPr="00690AC0" w:rsidRDefault="001B72F5" w:rsidP="005F1722">
      <w:pPr>
        <w:pStyle w:val="ListParagraph"/>
        <w:numPr>
          <w:ilvl w:val="0"/>
          <w:numId w:val="4"/>
        </w:numPr>
        <w:spacing w:after="0" w:line="480" w:lineRule="auto"/>
        <w:ind w:left="426"/>
        <w:jc w:val="both"/>
        <w:rPr>
          <w:rFonts w:cs="Times New Roman"/>
          <w:szCs w:val="24"/>
          <w:lang w:val="id-ID"/>
        </w:rPr>
      </w:pPr>
      <w:bookmarkStart w:id="20" w:name="_Hlk147177542"/>
      <w:r>
        <w:rPr>
          <w:rFonts w:cs="Times New Roman"/>
          <w:szCs w:val="24"/>
        </w:rPr>
        <w:t>Pengujian penerbangan drone dilakukan pada ruangan terbuka (</w:t>
      </w:r>
      <w:r w:rsidRPr="001B72F5">
        <w:rPr>
          <w:rFonts w:cs="Times New Roman"/>
          <w:i/>
          <w:iCs/>
          <w:szCs w:val="24"/>
        </w:rPr>
        <w:t>outdoor</w:t>
      </w:r>
      <w:bookmarkEnd w:id="20"/>
      <w:r>
        <w:rPr>
          <w:rFonts w:cs="Times New Roman"/>
          <w:szCs w:val="24"/>
        </w:rPr>
        <w:t>).</w:t>
      </w:r>
    </w:p>
    <w:p w14:paraId="381200C7"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1" w:name="_Toc138500662"/>
      <w:bookmarkStart w:id="22" w:name="_Toc146703254"/>
      <w:r w:rsidRPr="00690AC0">
        <w:rPr>
          <w:rFonts w:cs="Times New Roman"/>
          <w:b/>
          <w:szCs w:val="24"/>
          <w:lang w:val="id-ID"/>
        </w:rPr>
        <w:t>Perumusan Masalah</w:t>
      </w:r>
      <w:bookmarkEnd w:id="21"/>
      <w:bookmarkEnd w:id="22"/>
    </w:p>
    <w:p w14:paraId="25B49FFF" w14:textId="0A74B969"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kal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1D6ABAFA" w14:textId="60708258"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agaimana </w:t>
      </w:r>
      <w:r w:rsidR="00084F68">
        <w:rPr>
          <w:rFonts w:cs="Times New Roman"/>
          <w:szCs w:val="24"/>
        </w:rPr>
        <w:t xml:space="preserve">cara </w:t>
      </w:r>
      <w:r w:rsidRPr="00690AC0">
        <w:rPr>
          <w:rFonts w:cs="Times New Roman"/>
          <w:szCs w:val="24"/>
          <w:lang w:val="id-ID"/>
        </w:rPr>
        <w:t xml:space="preserve">merancang </w:t>
      </w:r>
      <w:r w:rsidR="002C0ED0" w:rsidRPr="00690AC0">
        <w:rPr>
          <w:rFonts w:cs="Times New Roman"/>
          <w:i/>
          <w:szCs w:val="24"/>
          <w:lang w:val="id-ID"/>
        </w:rPr>
        <w:t>drone</w:t>
      </w:r>
      <w:r w:rsidRPr="00690AC0">
        <w:rPr>
          <w:rFonts w:cs="Times New Roman"/>
          <w:szCs w:val="24"/>
          <w:lang w:val="id-ID"/>
        </w:rPr>
        <w:t xml:space="preserve"> </w:t>
      </w:r>
      <w:r w:rsidR="00084F68">
        <w:rPr>
          <w:rFonts w:cs="Times New Roman"/>
          <w:szCs w:val="24"/>
        </w:rPr>
        <w:t>penyemprotan</w:t>
      </w:r>
      <w:r w:rsidRPr="00690AC0">
        <w:rPr>
          <w:rFonts w:cs="Times New Roman"/>
          <w:szCs w:val="24"/>
          <w:lang w:val="id-ID"/>
        </w:rPr>
        <w:t xml:space="preserve"> </w:t>
      </w:r>
      <w:r w:rsidR="00084F68">
        <w:rPr>
          <w:rFonts w:cs="Times New Roman"/>
          <w:szCs w:val="24"/>
        </w:rPr>
        <w:t>cairan</w:t>
      </w:r>
      <w:r w:rsidRPr="00690AC0">
        <w:rPr>
          <w:rFonts w:cs="Times New Roman"/>
          <w:szCs w:val="24"/>
          <w:lang w:val="id-ID"/>
        </w:rPr>
        <w:t xml:space="preserve"> pestisida yang dilakukan secara otomatis?</w:t>
      </w:r>
    </w:p>
    <w:p w14:paraId="2293CB49" w14:textId="55106EAC"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agaimana cara </w:t>
      </w:r>
      <w:r w:rsidR="00084F68">
        <w:rPr>
          <w:rFonts w:cs="Times New Roman"/>
          <w:szCs w:val="24"/>
        </w:rPr>
        <w:t>membuat</w:t>
      </w:r>
      <w:r w:rsidRPr="00690AC0">
        <w:rPr>
          <w:rFonts w:cs="Times New Roman"/>
          <w:szCs w:val="24"/>
          <w:lang w:val="id-ID"/>
        </w:rPr>
        <w:t xml:space="preserve"> </w:t>
      </w:r>
      <w:r w:rsidR="00084F68">
        <w:rPr>
          <w:rFonts w:cs="Times New Roman"/>
          <w:szCs w:val="24"/>
        </w:rPr>
        <w:t>perencanaan misi</w:t>
      </w:r>
      <w:r w:rsidRPr="00690AC0">
        <w:rPr>
          <w:rFonts w:cs="Times New Roman"/>
          <w:szCs w:val="24"/>
          <w:lang w:val="id-ID"/>
        </w:rPr>
        <w:t xml:space="preserve"> terbang </w:t>
      </w:r>
      <w:r w:rsidR="002C0ED0" w:rsidRPr="00690AC0">
        <w:rPr>
          <w:rFonts w:cs="Times New Roman"/>
          <w:i/>
          <w:szCs w:val="24"/>
          <w:lang w:val="id-ID"/>
        </w:rPr>
        <w:t>drone</w:t>
      </w:r>
      <w:r w:rsidRPr="00690AC0">
        <w:rPr>
          <w:rFonts w:cs="Times New Roman"/>
          <w:szCs w:val="24"/>
          <w:lang w:val="id-ID"/>
        </w:rPr>
        <w:t xml:space="preserve"> </w:t>
      </w:r>
      <w:r w:rsidR="00B07E87">
        <w:rPr>
          <w:rFonts w:cs="Times New Roman"/>
          <w:szCs w:val="24"/>
        </w:rPr>
        <w:t xml:space="preserve">untuk melakukan </w:t>
      </w:r>
      <w:r w:rsidRPr="00690AC0">
        <w:rPr>
          <w:rFonts w:cs="Times New Roman"/>
          <w:szCs w:val="24"/>
          <w:lang w:val="id-ID"/>
        </w:rPr>
        <w:t xml:space="preserve">penyiraman </w:t>
      </w:r>
      <w:r w:rsidR="00966C4E" w:rsidRPr="00690AC0">
        <w:rPr>
          <w:rFonts w:cs="Times New Roman"/>
          <w:szCs w:val="24"/>
          <w:lang w:val="id-ID"/>
        </w:rPr>
        <w:t>cairan</w:t>
      </w:r>
      <w:r w:rsidRPr="00690AC0">
        <w:rPr>
          <w:rFonts w:cs="Times New Roman"/>
          <w:szCs w:val="24"/>
          <w:lang w:val="id-ID"/>
        </w:rPr>
        <w:t xml:space="preserve"> pestisida secara otomatis?</w:t>
      </w:r>
    </w:p>
    <w:p w14:paraId="1AEA676B" w14:textId="23FB359B" w:rsidR="005F1722" w:rsidRPr="00690AC0" w:rsidRDefault="005F1722" w:rsidP="005F1722">
      <w:pPr>
        <w:pStyle w:val="ListParagraph"/>
        <w:numPr>
          <w:ilvl w:val="0"/>
          <w:numId w:val="5"/>
        </w:numPr>
        <w:spacing w:after="0" w:line="480" w:lineRule="auto"/>
        <w:ind w:left="426"/>
        <w:jc w:val="both"/>
        <w:rPr>
          <w:rFonts w:cs="Times New Roman"/>
          <w:szCs w:val="24"/>
          <w:lang w:val="id-ID"/>
        </w:rPr>
      </w:pPr>
      <w:r w:rsidRPr="00690AC0">
        <w:rPr>
          <w:rFonts w:cs="Times New Roman"/>
          <w:szCs w:val="24"/>
          <w:lang w:val="id-ID"/>
        </w:rPr>
        <w:t xml:space="preserve">Berapa lama durasi </w:t>
      </w:r>
      <w:r w:rsidR="002C0ED0" w:rsidRPr="00690AC0">
        <w:rPr>
          <w:rFonts w:cs="Times New Roman"/>
          <w:i/>
          <w:szCs w:val="24"/>
          <w:lang w:val="id-ID"/>
        </w:rPr>
        <w:t>drone</w:t>
      </w:r>
      <w:r w:rsidRPr="00690AC0">
        <w:rPr>
          <w:rFonts w:cs="Times New Roman"/>
          <w:szCs w:val="24"/>
          <w:lang w:val="id-ID"/>
        </w:rPr>
        <w:t xml:space="preserve"> dapat</w:t>
      </w:r>
      <w:r w:rsidR="00B07E87">
        <w:rPr>
          <w:rFonts w:cs="Times New Roman"/>
          <w:szCs w:val="24"/>
        </w:rPr>
        <w:t xml:space="preserve"> terbang</w:t>
      </w:r>
      <w:r w:rsidRPr="00690AC0">
        <w:rPr>
          <w:rFonts w:cs="Times New Roman"/>
          <w:szCs w:val="24"/>
          <w:lang w:val="id-ID"/>
        </w:rPr>
        <w:t xml:space="preserve"> melakukan </w:t>
      </w:r>
      <w:r w:rsidR="00B07E87">
        <w:rPr>
          <w:rFonts w:cs="Times New Roman"/>
          <w:szCs w:val="24"/>
        </w:rPr>
        <w:t>penyemprotan cairan</w:t>
      </w:r>
      <w:r w:rsidRPr="00690AC0">
        <w:rPr>
          <w:rFonts w:cs="Times New Roman"/>
          <w:szCs w:val="24"/>
          <w:lang w:val="id-ID"/>
        </w:rPr>
        <w:t xml:space="preserve"> pestisida secara otomatis?</w:t>
      </w: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3" w:name="_Toc138500663"/>
      <w:bookmarkStart w:id="24" w:name="_Toc146703255"/>
      <w:r w:rsidRPr="00690AC0">
        <w:rPr>
          <w:rFonts w:cs="Times New Roman"/>
          <w:b/>
          <w:szCs w:val="24"/>
          <w:lang w:val="id-ID"/>
        </w:rPr>
        <w:t>Tujuan Penelitian</w:t>
      </w:r>
      <w:bookmarkEnd w:id="23"/>
      <w:bookmarkEnd w:id="24"/>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48DBDE8B" w14:textId="242DA353" w:rsidR="0042290C" w:rsidRPr="00690AC0" w:rsidRDefault="0042290C" w:rsidP="000E0A35">
      <w:pPr>
        <w:pStyle w:val="ListParagraph"/>
        <w:numPr>
          <w:ilvl w:val="0"/>
          <w:numId w:val="6"/>
        </w:numPr>
        <w:spacing w:after="0" w:line="480" w:lineRule="auto"/>
        <w:ind w:left="426"/>
        <w:jc w:val="both"/>
        <w:rPr>
          <w:rFonts w:cs="Times New Roman"/>
          <w:szCs w:val="24"/>
          <w:lang w:val="id-ID"/>
        </w:rPr>
      </w:pPr>
      <w:r w:rsidRPr="00690AC0">
        <w:rPr>
          <w:rFonts w:cs="Times New Roman"/>
          <w:szCs w:val="24"/>
          <w:lang w:val="id-ID"/>
        </w:rPr>
        <w:t xml:space="preserve">Merancang </w:t>
      </w:r>
      <w:r w:rsidR="002C0ED0" w:rsidRPr="00690AC0">
        <w:rPr>
          <w:rFonts w:cs="Times New Roman"/>
          <w:i/>
          <w:szCs w:val="24"/>
          <w:lang w:val="id-ID"/>
        </w:rPr>
        <w:t>drone</w:t>
      </w:r>
      <w:r w:rsidRPr="00690AC0">
        <w:rPr>
          <w:rFonts w:cs="Times New Roman"/>
          <w:szCs w:val="24"/>
          <w:lang w:val="id-ID"/>
        </w:rPr>
        <w:t xml:space="preserve"> yang dapat melakukan </w:t>
      </w:r>
      <w:r w:rsidR="00B07E87">
        <w:rPr>
          <w:rFonts w:cs="Times New Roman"/>
          <w:szCs w:val="24"/>
        </w:rPr>
        <w:t>penyemprotan cairan</w:t>
      </w:r>
      <w:r w:rsidR="00B07E87" w:rsidRPr="00690AC0">
        <w:rPr>
          <w:rFonts w:cs="Times New Roman"/>
          <w:szCs w:val="24"/>
          <w:lang w:val="id-ID"/>
        </w:rPr>
        <w:t xml:space="preserve"> </w:t>
      </w:r>
      <w:r w:rsidRPr="00690AC0">
        <w:rPr>
          <w:rFonts w:cs="Times New Roman"/>
          <w:szCs w:val="24"/>
          <w:lang w:val="id-ID"/>
        </w:rPr>
        <w:t>pestisida otomatis</w:t>
      </w:r>
      <w:r w:rsidR="00B07E87">
        <w:rPr>
          <w:rFonts w:cs="Times New Roman"/>
          <w:szCs w:val="24"/>
        </w:rPr>
        <w:t xml:space="preserve"> guna</w:t>
      </w:r>
      <w:r w:rsidRPr="00690AC0">
        <w:rPr>
          <w:rFonts w:cs="Times New Roman"/>
          <w:szCs w:val="24"/>
          <w:lang w:val="id-ID"/>
        </w:rPr>
        <w:t xml:space="preserve"> untuk mencegah terjadinya resiko akibat terkena cairan pestisida serta mencegah terjadinya tanaman yang terinjak</w:t>
      </w:r>
      <w:r w:rsidR="00B07E87">
        <w:rPr>
          <w:rFonts w:cs="Times New Roman"/>
          <w:szCs w:val="24"/>
        </w:rPr>
        <w:t xml:space="preserve"> saat penyiraman secara manual</w:t>
      </w:r>
      <w:r w:rsidRPr="00690AC0">
        <w:rPr>
          <w:rFonts w:cs="Times New Roman"/>
          <w:szCs w:val="24"/>
          <w:lang w:val="id-ID"/>
        </w:rPr>
        <w:t>.</w:t>
      </w:r>
    </w:p>
    <w:p w14:paraId="35F55CA7" w14:textId="074FAE2C" w:rsidR="0042290C" w:rsidRPr="00690AC0" w:rsidRDefault="00846C7F" w:rsidP="000E0A35">
      <w:pPr>
        <w:pStyle w:val="ListParagraph"/>
        <w:numPr>
          <w:ilvl w:val="0"/>
          <w:numId w:val="6"/>
        </w:numPr>
        <w:spacing w:after="0" w:line="480" w:lineRule="auto"/>
        <w:ind w:left="426"/>
        <w:jc w:val="both"/>
        <w:rPr>
          <w:rFonts w:cs="Times New Roman"/>
          <w:szCs w:val="24"/>
          <w:lang w:val="id-ID"/>
        </w:rPr>
      </w:pPr>
      <w:r>
        <w:rPr>
          <w:rFonts w:cs="Times New Roman"/>
          <w:szCs w:val="24"/>
        </w:rPr>
        <w:lastRenderedPageBreak/>
        <w:t xml:space="preserve">Melakukan </w:t>
      </w:r>
      <w:r w:rsidR="0042290C" w:rsidRPr="00690AC0">
        <w:rPr>
          <w:rFonts w:cs="Times New Roman"/>
          <w:szCs w:val="24"/>
          <w:lang w:val="id-ID"/>
        </w:rPr>
        <w:t>analisis pengaruh beban angkut (</w:t>
      </w:r>
      <w:r w:rsidR="0042290C" w:rsidRPr="00690AC0">
        <w:rPr>
          <w:rFonts w:cs="Times New Roman"/>
          <w:i/>
          <w:szCs w:val="24"/>
          <w:lang w:val="id-ID"/>
        </w:rPr>
        <w:t>payload</w:t>
      </w:r>
      <w:r w:rsidR="0042290C" w:rsidRPr="00690AC0">
        <w:rPr>
          <w:rFonts w:cs="Times New Roman"/>
          <w:szCs w:val="24"/>
          <w:lang w:val="id-ID"/>
        </w:rPr>
        <w:t xml:space="preserve">) </w:t>
      </w:r>
      <w:r w:rsidRPr="00690AC0">
        <w:rPr>
          <w:rFonts w:cs="Times New Roman"/>
          <w:szCs w:val="24"/>
          <w:lang w:val="id-ID"/>
        </w:rPr>
        <w:t xml:space="preserve">pada </w:t>
      </w:r>
      <w:r w:rsidR="002C0ED0" w:rsidRPr="00690AC0">
        <w:rPr>
          <w:rFonts w:cs="Times New Roman"/>
          <w:i/>
          <w:szCs w:val="24"/>
          <w:lang w:val="id-ID"/>
        </w:rPr>
        <w:t>drone</w:t>
      </w:r>
      <w:r w:rsidR="0042290C" w:rsidRPr="00690AC0">
        <w:rPr>
          <w:rFonts w:cs="Times New Roman"/>
          <w:szCs w:val="24"/>
          <w:lang w:val="id-ID"/>
        </w:rPr>
        <w:t xml:space="preserve"> </w:t>
      </w:r>
      <w:r>
        <w:rPr>
          <w:rFonts w:cs="Times New Roman"/>
          <w:szCs w:val="24"/>
        </w:rPr>
        <w:t xml:space="preserve">berdasarkan </w:t>
      </w:r>
      <w:r w:rsidR="0042290C" w:rsidRPr="00690AC0">
        <w:rPr>
          <w:rFonts w:cs="Times New Roman"/>
          <w:szCs w:val="24"/>
          <w:lang w:val="id-ID"/>
        </w:rPr>
        <w:t xml:space="preserve">lama durasi terbang dan beban </w:t>
      </w:r>
      <w:r w:rsidRPr="00690AC0">
        <w:rPr>
          <w:rFonts w:cs="Times New Roman"/>
          <w:szCs w:val="24"/>
          <w:lang w:val="id-ID"/>
        </w:rPr>
        <w:t>output</w:t>
      </w:r>
      <w:r>
        <w:rPr>
          <w:rFonts w:cs="Times New Roman"/>
          <w:szCs w:val="24"/>
        </w:rPr>
        <w:t xml:space="preserve"> daya</w:t>
      </w:r>
      <w:r w:rsidRPr="00690AC0">
        <w:rPr>
          <w:rFonts w:cs="Times New Roman"/>
          <w:szCs w:val="24"/>
          <w:lang w:val="id-ID"/>
        </w:rPr>
        <w:t xml:space="preserve"> </w:t>
      </w:r>
      <w:r w:rsidR="0042290C" w:rsidRPr="00690AC0">
        <w:rPr>
          <w:rFonts w:cs="Times New Roman"/>
          <w:szCs w:val="24"/>
          <w:lang w:val="id-ID"/>
        </w:rPr>
        <w:t xml:space="preserve">pada </w:t>
      </w:r>
      <w:r w:rsidR="002C0ED0" w:rsidRPr="00690AC0">
        <w:rPr>
          <w:rFonts w:cs="Times New Roman"/>
          <w:i/>
          <w:szCs w:val="24"/>
          <w:lang w:val="id-ID"/>
        </w:rPr>
        <w:t>drone</w:t>
      </w:r>
      <w:r w:rsidR="006359D9">
        <w:rPr>
          <w:rFonts w:cs="Times New Roman"/>
          <w:szCs w:val="24"/>
        </w:rPr>
        <w:t xml:space="preserve"> d</w:t>
      </w:r>
      <w:r w:rsidR="0042290C" w:rsidRPr="00690AC0">
        <w:rPr>
          <w:rFonts w:cs="Times New Roman"/>
          <w:szCs w:val="24"/>
          <w:lang w:val="id-ID"/>
        </w:rPr>
        <w:t>engan</w:t>
      </w:r>
      <w:r>
        <w:rPr>
          <w:rFonts w:cs="Times New Roman"/>
          <w:szCs w:val="24"/>
        </w:rPr>
        <w:t xml:space="preserve"> menggunakan</w:t>
      </w:r>
      <w:r w:rsidR="0042290C" w:rsidRPr="00690AC0">
        <w:rPr>
          <w:rFonts w:cs="Times New Roman"/>
          <w:szCs w:val="24"/>
          <w:lang w:val="id-ID"/>
        </w:rPr>
        <w:t xml:space="preserve"> beberapa komponen yang </w:t>
      </w:r>
      <w:r>
        <w:rPr>
          <w:rFonts w:cs="Times New Roman"/>
          <w:szCs w:val="24"/>
        </w:rPr>
        <w:t>tersedia</w:t>
      </w:r>
      <w:r w:rsidR="0042290C" w:rsidRPr="00690AC0">
        <w:rPr>
          <w:rFonts w:cs="Times New Roman"/>
          <w:szCs w:val="24"/>
          <w:lang w:val="id-ID"/>
        </w:rPr>
        <w:t>.</w:t>
      </w:r>
    </w:p>
    <w:p w14:paraId="20F04A90" w14:textId="41B4C267" w:rsidR="0042290C" w:rsidRPr="00690AC0" w:rsidRDefault="00846C7F" w:rsidP="000E0A35">
      <w:pPr>
        <w:pStyle w:val="ListParagraph"/>
        <w:numPr>
          <w:ilvl w:val="0"/>
          <w:numId w:val="6"/>
        </w:numPr>
        <w:spacing w:after="0" w:line="480" w:lineRule="auto"/>
        <w:ind w:left="426"/>
        <w:jc w:val="both"/>
        <w:rPr>
          <w:rFonts w:cs="Times New Roman"/>
          <w:szCs w:val="24"/>
          <w:lang w:val="id-ID"/>
        </w:rPr>
      </w:pPr>
      <w:r>
        <w:rPr>
          <w:rFonts w:cs="Times New Roman"/>
          <w:szCs w:val="24"/>
        </w:rPr>
        <w:t>M</w:t>
      </w:r>
      <w:r w:rsidR="0042290C" w:rsidRPr="00690AC0">
        <w:rPr>
          <w:rFonts w:cs="Times New Roman"/>
          <w:szCs w:val="24"/>
          <w:lang w:val="id-ID"/>
        </w:rPr>
        <w:t>elakukan pengembangan</w:t>
      </w:r>
      <w:r w:rsidR="00B07E87">
        <w:rPr>
          <w:rFonts w:cs="Times New Roman"/>
          <w:szCs w:val="24"/>
        </w:rPr>
        <w:t xml:space="preserve"> terhadap</w:t>
      </w:r>
      <w:r w:rsidR="0042290C" w:rsidRPr="00690AC0">
        <w:rPr>
          <w:rFonts w:cs="Times New Roman"/>
          <w:szCs w:val="24"/>
          <w:lang w:val="id-ID"/>
        </w:rPr>
        <w:t xml:space="preserve"> hasil riset </w:t>
      </w:r>
      <w:r>
        <w:rPr>
          <w:rFonts w:cs="Times New Roman"/>
          <w:szCs w:val="24"/>
        </w:rPr>
        <w:t xml:space="preserve">yang telah dilakukan </w:t>
      </w:r>
      <w:r w:rsidR="0042290C" w:rsidRPr="00690AC0">
        <w:rPr>
          <w:rFonts w:cs="Times New Roman"/>
          <w:szCs w:val="24"/>
          <w:lang w:val="id-ID"/>
        </w:rPr>
        <w:t xml:space="preserve">pada ajang Kontes Robot Terbang Indonesia (KRTI) divisi </w:t>
      </w:r>
      <w:r w:rsidR="0042290C" w:rsidRPr="00690AC0">
        <w:rPr>
          <w:rFonts w:cs="Times New Roman"/>
          <w:i/>
          <w:szCs w:val="24"/>
          <w:lang w:val="id-ID"/>
        </w:rPr>
        <w:t>Vertical Take Off and Landing</w:t>
      </w:r>
      <w:r w:rsidR="0042290C" w:rsidRPr="00690AC0">
        <w:rPr>
          <w:rFonts w:cs="Times New Roman"/>
          <w:szCs w:val="24"/>
          <w:lang w:val="id-ID"/>
        </w:rPr>
        <w:t xml:space="preserve"> (VTOL)</w:t>
      </w:r>
      <w:r w:rsidR="001B72F5">
        <w:rPr>
          <w:rFonts w:cs="Times New Roman"/>
          <w:szCs w:val="24"/>
        </w:rPr>
        <w:t>.</w:t>
      </w: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5" w:name="_Toc138500664"/>
      <w:bookmarkStart w:id="26" w:name="_Toc146703256"/>
      <w:r w:rsidRPr="00690AC0">
        <w:rPr>
          <w:rFonts w:cs="Times New Roman"/>
          <w:b/>
          <w:szCs w:val="24"/>
          <w:lang w:val="id-ID"/>
        </w:rPr>
        <w:t>Manfaat Penelitian</w:t>
      </w:r>
      <w:bookmarkEnd w:id="25"/>
      <w:bookmarkEnd w:id="26"/>
    </w:p>
    <w:p w14:paraId="06D3D7CA" w14:textId="77777777" w:rsidR="0093479D" w:rsidRPr="00690AC0" w:rsidRDefault="0042290C" w:rsidP="0093479D">
      <w:pPr>
        <w:spacing w:after="0" w:line="480" w:lineRule="auto"/>
        <w:jc w:val="both"/>
        <w:rPr>
          <w:rFonts w:cs="Times New Roman"/>
          <w:szCs w:val="24"/>
          <w:lang w:val="id-ID"/>
        </w:rPr>
      </w:pPr>
      <w:r w:rsidRPr="00690AC0">
        <w:rPr>
          <w:rFonts w:cs="Times New Roman"/>
          <w:szCs w:val="24"/>
          <w:lang w:val="id-ID"/>
        </w:rPr>
        <w:t>Manfaat dari pembuatan tugas akhir ini adalah :</w:t>
      </w:r>
    </w:p>
    <w:p w14:paraId="080A24DF" w14:textId="6561BEE5" w:rsidR="0042290C" w:rsidRPr="00690AC0" w:rsidRDefault="0042290C"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Mempermudah pekerjaan petani tanaman dalam melakukan penyemprotan </w:t>
      </w:r>
      <w:r w:rsidR="00B07E87">
        <w:rPr>
          <w:rFonts w:cs="Times New Roman"/>
          <w:szCs w:val="24"/>
        </w:rPr>
        <w:t>cairan</w:t>
      </w:r>
      <w:r w:rsidRPr="00690AC0">
        <w:rPr>
          <w:rFonts w:cs="Times New Roman"/>
          <w:szCs w:val="24"/>
          <w:lang w:val="id-ID"/>
        </w:rPr>
        <w:t xml:space="preserve"> pestisida </w:t>
      </w:r>
    </w:p>
    <w:p w14:paraId="0835333E" w14:textId="71E54688" w:rsidR="006D7904" w:rsidRPr="00690AC0" w:rsidRDefault="006D7904"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Dapat mencegah efek negatif dari resiko penyemprotan cairan pestisida </w:t>
      </w:r>
      <w:r w:rsidRPr="00690AC0">
        <w:rPr>
          <w:lang w:val="id-ID"/>
        </w:rPr>
        <w:t>jika terkena kulit yang dapat menyebabkan gatal-gatal atau iritasi.</w:t>
      </w:r>
    </w:p>
    <w:p w14:paraId="7BFB75C9" w14:textId="77777777" w:rsidR="006D7904" w:rsidRPr="00690AC0" w:rsidRDefault="006D7904" w:rsidP="000E0A35">
      <w:pPr>
        <w:pStyle w:val="ListParagraph"/>
        <w:numPr>
          <w:ilvl w:val="0"/>
          <w:numId w:val="7"/>
        </w:numPr>
        <w:spacing w:after="0" w:line="480" w:lineRule="auto"/>
        <w:ind w:left="426"/>
        <w:jc w:val="both"/>
        <w:rPr>
          <w:rFonts w:cs="Times New Roman"/>
          <w:szCs w:val="24"/>
          <w:lang w:val="id-ID"/>
        </w:rPr>
      </w:pPr>
      <w:r w:rsidRPr="00690AC0">
        <w:rPr>
          <w:rFonts w:cs="Times New Roman"/>
          <w:szCs w:val="24"/>
          <w:lang w:val="id-ID"/>
        </w:rPr>
        <w:t xml:space="preserve">Mencegah </w:t>
      </w:r>
      <w:r w:rsidRPr="00690AC0">
        <w:rPr>
          <w:lang w:val="id-ID"/>
        </w:rPr>
        <w:t>kerusakan pada tanaman karena dalam proses penyemprotan banyak tanaman yang terinjak.</w:t>
      </w:r>
    </w:p>
    <w:p w14:paraId="2EFCA16A" w14:textId="76F652CD" w:rsidR="00375BE8" w:rsidRPr="00690AC0" w:rsidRDefault="00375BE8" w:rsidP="00375BE8">
      <w:pPr>
        <w:pStyle w:val="ListParagraph"/>
        <w:numPr>
          <w:ilvl w:val="0"/>
          <w:numId w:val="7"/>
        </w:numPr>
        <w:spacing w:after="0" w:line="480" w:lineRule="auto"/>
        <w:ind w:left="426"/>
        <w:jc w:val="both"/>
        <w:rPr>
          <w:rFonts w:cs="Times New Roman"/>
          <w:szCs w:val="24"/>
          <w:lang w:val="id-ID"/>
        </w:rPr>
      </w:pPr>
      <w:r>
        <w:t xml:space="preserve">Menjadikan penelitian ini sebagai bahan referensi untuk kaderisasi team robotika UNP dalam bidang </w:t>
      </w:r>
      <w:r w:rsidRPr="00690AC0">
        <w:rPr>
          <w:rFonts w:cs="Times New Roman"/>
          <w:i/>
          <w:szCs w:val="24"/>
          <w:lang w:val="id-ID"/>
        </w:rPr>
        <w:t>Unmanned Aerial Vehicle</w:t>
      </w:r>
      <w:r w:rsidRPr="00690AC0">
        <w:rPr>
          <w:rFonts w:cs="Times New Roman"/>
          <w:szCs w:val="24"/>
          <w:lang w:val="id-ID"/>
        </w:rPr>
        <w:t xml:space="preserve"> (UAV)</w:t>
      </w:r>
    </w:p>
    <w:p w14:paraId="28AB0225" w14:textId="3E752441" w:rsidR="006D7904" w:rsidRPr="00375BE8" w:rsidRDefault="006D7904" w:rsidP="00084F68">
      <w:pPr>
        <w:pStyle w:val="ListParagraph"/>
        <w:numPr>
          <w:ilvl w:val="0"/>
          <w:numId w:val="7"/>
        </w:numPr>
        <w:spacing w:after="0" w:line="480" w:lineRule="auto"/>
        <w:ind w:left="426"/>
        <w:jc w:val="both"/>
        <w:rPr>
          <w:rFonts w:cs="Times New Roman"/>
          <w:szCs w:val="24"/>
          <w:lang w:val="id-ID"/>
        </w:rPr>
      </w:pPr>
      <w:r w:rsidRPr="00375BE8">
        <w:rPr>
          <w:rFonts w:cs="Times New Roman"/>
          <w:szCs w:val="24"/>
          <w:lang w:val="id-ID"/>
        </w:rPr>
        <w:t xml:space="preserve">Mengembangkan pengetahuan mahasiswa pada bidang </w:t>
      </w:r>
      <w:r w:rsidRPr="00375BE8">
        <w:rPr>
          <w:rFonts w:cs="Times New Roman"/>
          <w:i/>
          <w:szCs w:val="24"/>
          <w:lang w:val="id-ID"/>
        </w:rPr>
        <w:t>Unmanned Aerial Vehicle</w:t>
      </w:r>
      <w:r w:rsidRPr="00375BE8">
        <w:rPr>
          <w:rFonts w:cs="Times New Roman"/>
          <w:szCs w:val="24"/>
          <w:lang w:val="id-ID"/>
        </w:rPr>
        <w:t xml:space="preserve"> (UAV)</w:t>
      </w:r>
    </w:p>
    <w:p w14:paraId="437E1B62" w14:textId="77777777" w:rsidR="0093479D" w:rsidRPr="00690AC0" w:rsidRDefault="0093479D">
      <w:pPr>
        <w:rPr>
          <w:rFonts w:cs="Times New Roman"/>
          <w:b/>
          <w:szCs w:val="24"/>
          <w:lang w:val="id-ID"/>
        </w:rPr>
      </w:pPr>
      <w:r w:rsidRPr="00690AC0">
        <w:rPr>
          <w:rFonts w:cs="Times New Roman"/>
          <w:b/>
          <w:szCs w:val="24"/>
          <w:lang w:val="id-ID"/>
        </w:rPr>
        <w:br w:type="page"/>
      </w:r>
    </w:p>
    <w:p w14:paraId="57ED658D" w14:textId="77777777" w:rsidR="0093479D" w:rsidRPr="00690AC0" w:rsidRDefault="0093479D" w:rsidP="002C1BCC">
      <w:pPr>
        <w:pStyle w:val="Heading1"/>
      </w:pPr>
      <w:bookmarkStart w:id="27" w:name="_Toc138500665"/>
      <w:bookmarkStart w:id="28" w:name="_Toc146703257"/>
      <w:r w:rsidRPr="00690AC0">
        <w:lastRenderedPageBreak/>
        <w:t>BAB II</w:t>
      </w:r>
      <w:bookmarkEnd w:id="27"/>
      <w:bookmarkEnd w:id="28"/>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6D36114A" w14:textId="4D87DADD" w:rsidR="0093479D" w:rsidRPr="00690AC0" w:rsidRDefault="009B5BDC" w:rsidP="00A81FF3">
      <w:pPr>
        <w:pStyle w:val="ListParagraph"/>
        <w:numPr>
          <w:ilvl w:val="0"/>
          <w:numId w:val="2"/>
        </w:numPr>
        <w:spacing w:after="0" w:line="480" w:lineRule="auto"/>
        <w:ind w:left="0"/>
        <w:jc w:val="both"/>
        <w:outlineLvl w:val="1"/>
        <w:rPr>
          <w:rFonts w:cs="Times New Roman"/>
          <w:b/>
          <w:szCs w:val="24"/>
          <w:lang w:val="id-ID"/>
        </w:rPr>
      </w:pPr>
      <w:bookmarkStart w:id="29" w:name="_Toc146703258"/>
      <w:r w:rsidRPr="00B279EC">
        <w:rPr>
          <w:rFonts w:cs="Times New Roman"/>
          <w:b/>
          <w:iCs/>
          <w:szCs w:val="24"/>
        </w:rPr>
        <w:t>Pengertian</w:t>
      </w:r>
      <w:r>
        <w:rPr>
          <w:rFonts w:cs="Times New Roman"/>
          <w:b/>
          <w:i/>
          <w:szCs w:val="24"/>
        </w:rPr>
        <w:t xml:space="preserve"> </w:t>
      </w:r>
      <w:r w:rsidR="002C0ED0" w:rsidRPr="00690AC0">
        <w:rPr>
          <w:rFonts w:cs="Times New Roman"/>
          <w:b/>
          <w:i/>
          <w:szCs w:val="24"/>
          <w:lang w:val="id-ID"/>
        </w:rPr>
        <w:t>Drone</w:t>
      </w:r>
      <w:bookmarkEnd w:id="29"/>
    </w:p>
    <w:p w14:paraId="4E423387" w14:textId="77777777" w:rsidR="00F15287" w:rsidRPr="00690AC0" w:rsidRDefault="002C0ED0" w:rsidP="00A81FF3">
      <w:pPr>
        <w:spacing w:after="0" w:line="480" w:lineRule="auto"/>
        <w:ind w:firstLine="567"/>
        <w:jc w:val="both"/>
        <w:rPr>
          <w:rStyle w:val="rynqvb"/>
          <w:lang w:val="id-ID"/>
        </w:rPr>
      </w:pPr>
      <w:r w:rsidRPr="00690AC0">
        <w:rPr>
          <w:rFonts w:cs="Times New Roman"/>
          <w:i/>
          <w:lang w:val="id-ID"/>
        </w:rPr>
        <w:t>Drone</w:t>
      </w:r>
      <w:r w:rsidR="00FA3894" w:rsidRPr="00690AC0">
        <w:rPr>
          <w:rFonts w:cs="Times New Roman"/>
          <w:lang w:val="id-ID"/>
        </w:rPr>
        <w:t xml:space="preserve"> </w:t>
      </w:r>
      <w:r w:rsidR="00264DE4" w:rsidRPr="00690AC0">
        <w:rPr>
          <w:rFonts w:cs="Times New Roman"/>
          <w:lang w:val="id-ID"/>
        </w:rPr>
        <w:t xml:space="preserve">merupakan pesawat tanpa pilot, yaitu pesawat yang dikendalikan secara otomatis melalui program komputer yang telah dirancang, melalui kendali jarak jauh dari pilot yang berada di dataran atau di kendaraan lainnya </w:t>
      </w:r>
      <w:r w:rsidR="00264DE4" w:rsidRPr="00690AC0">
        <w:rPr>
          <w:rFonts w:cs="Times New Roman"/>
          <w:lang w:val="id-ID"/>
        </w:rPr>
        <w:fldChar w:fldCharType="begin" w:fldLock="1"/>
      </w:r>
      <w:r w:rsidR="00F15287"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264DE4" w:rsidRPr="00690AC0">
        <w:rPr>
          <w:rFonts w:cs="Times New Roman"/>
          <w:lang w:val="id-ID"/>
        </w:rPr>
        <w:fldChar w:fldCharType="separate"/>
      </w:r>
      <w:r w:rsidR="00264DE4" w:rsidRPr="00690AC0">
        <w:rPr>
          <w:rFonts w:cs="Times New Roman"/>
          <w:noProof/>
          <w:lang w:val="id-ID"/>
        </w:rPr>
        <w:t>(Indreswari Suroso, 2021)</w:t>
      </w:r>
      <w:r w:rsidR="00264DE4" w:rsidRPr="00690AC0">
        <w:rPr>
          <w:rFonts w:cs="Times New Roman"/>
          <w:lang w:val="id-ID"/>
        </w:rPr>
        <w:fldChar w:fldCharType="end"/>
      </w:r>
      <w:r w:rsidR="00264DE4" w:rsidRPr="00690AC0">
        <w:rPr>
          <w:rFonts w:cs="Times New Roman"/>
          <w:lang w:val="id-ID"/>
        </w:rPr>
        <w:t xml:space="preserve">. </w:t>
      </w:r>
      <w:r w:rsidRPr="00690AC0">
        <w:rPr>
          <w:rStyle w:val="rynqvb"/>
          <w:i/>
          <w:lang w:val="id-ID"/>
        </w:rPr>
        <w:t>Drone</w:t>
      </w:r>
      <w:r w:rsidR="00264DE4" w:rsidRPr="00690AC0">
        <w:rPr>
          <w:rStyle w:val="rynqvb"/>
          <w:lang w:val="id-ID"/>
        </w:rPr>
        <w:t xml:space="preserve"> umumnya dikenal sebagai kendaraan udara tak berawak </w:t>
      </w:r>
      <w:r w:rsidR="00F15287" w:rsidRPr="00690AC0">
        <w:rPr>
          <w:rStyle w:val="rynqvb"/>
          <w:lang w:val="id-ID"/>
        </w:rPr>
        <w:t xml:space="preserve">atau </w:t>
      </w:r>
      <w:r w:rsidR="00F15287" w:rsidRPr="00690AC0">
        <w:rPr>
          <w:rStyle w:val="rynqvb"/>
          <w:i/>
          <w:lang w:val="id-ID"/>
        </w:rPr>
        <w:t>Unmanned Aerial Vehicle</w:t>
      </w:r>
      <w:r w:rsidR="00F15287" w:rsidRPr="00690AC0">
        <w:rPr>
          <w:rStyle w:val="rynqvb"/>
          <w:lang w:val="id-ID"/>
        </w:rPr>
        <w:t xml:space="preserve"> </w:t>
      </w:r>
      <w:r w:rsidR="00264DE4" w:rsidRPr="00690AC0">
        <w:rPr>
          <w:rStyle w:val="rynqvb"/>
          <w:lang w:val="id-ID"/>
        </w:rPr>
        <w:t>(UAV)</w:t>
      </w:r>
      <w:r w:rsidR="00F15287" w:rsidRPr="00690AC0">
        <w:rPr>
          <w:rStyle w:val="rynqvb"/>
          <w:lang w:val="id-ID"/>
        </w:rPr>
        <w:t>.</w:t>
      </w:r>
      <w:r w:rsidR="00264DE4" w:rsidRPr="00690AC0">
        <w:rPr>
          <w:rStyle w:val="rynqvb"/>
          <w:lang w:val="id-ID"/>
        </w:rPr>
        <w:t xml:space="preserve"> Istilah lainnya </w:t>
      </w:r>
      <w:r w:rsidR="00F15287" w:rsidRPr="00690AC0">
        <w:rPr>
          <w:rStyle w:val="rynqvb"/>
          <w:lang w:val="id-ID"/>
        </w:rPr>
        <w:t>seperti</w:t>
      </w:r>
      <w:r w:rsidR="00264DE4" w:rsidRPr="00690AC0">
        <w:rPr>
          <w:rStyle w:val="rynqvb"/>
          <w:lang w:val="id-ID"/>
        </w:rPr>
        <w:t xml:space="preserve"> </w:t>
      </w:r>
      <w:r w:rsidR="00F15287" w:rsidRPr="00690AC0">
        <w:rPr>
          <w:rStyle w:val="rynqvb"/>
          <w:i/>
          <w:lang w:val="id-ID"/>
        </w:rPr>
        <w:t>Unmanned Aircraft</w:t>
      </w:r>
      <w:r w:rsidR="00264DE4" w:rsidRPr="00690AC0">
        <w:rPr>
          <w:rStyle w:val="rynqvb"/>
          <w:lang w:val="id-ID"/>
        </w:rPr>
        <w:t xml:space="preserve"> (UA), </w:t>
      </w:r>
      <w:r w:rsidR="00F15287" w:rsidRPr="00690AC0">
        <w:rPr>
          <w:rStyle w:val="rynqvb"/>
          <w:i/>
          <w:lang w:val="id-ID"/>
        </w:rPr>
        <w:t>Remotely Operated Aircraft</w:t>
      </w:r>
      <w:r w:rsidR="00F15287" w:rsidRPr="00690AC0">
        <w:rPr>
          <w:rStyle w:val="rynqvb"/>
          <w:lang w:val="id-ID"/>
        </w:rPr>
        <w:t xml:space="preserve"> (ROA), </w:t>
      </w:r>
      <w:r w:rsidR="00F15287" w:rsidRPr="00690AC0">
        <w:rPr>
          <w:rStyle w:val="rynqvb"/>
          <w:i/>
          <w:lang w:val="id-ID"/>
        </w:rPr>
        <w:t>Remotely Piloted Vehicle</w:t>
      </w:r>
      <w:r w:rsidR="00F15287" w:rsidRPr="00690AC0">
        <w:rPr>
          <w:rStyle w:val="rynqvb"/>
          <w:lang w:val="id-ID"/>
        </w:rPr>
        <w:t xml:space="preserve"> (RPV) dan </w:t>
      </w:r>
      <w:r w:rsidR="00F15287" w:rsidRPr="00690AC0">
        <w:rPr>
          <w:rStyle w:val="rynqvb"/>
          <w:i/>
          <w:lang w:val="id-ID"/>
        </w:rPr>
        <w:t>Remotely Piloted Aircraft</w:t>
      </w:r>
      <w:r w:rsidR="00F15287" w:rsidRPr="00690AC0">
        <w:rPr>
          <w:rStyle w:val="rynqvb"/>
          <w:lang w:val="id-ID"/>
        </w:rPr>
        <w:t xml:space="preserve"> (RPA) </w:t>
      </w:r>
      <w:r w:rsidR="00F15287" w:rsidRPr="00690AC0">
        <w:rPr>
          <w:rStyle w:val="rynqvb"/>
          <w:lang w:val="id-ID"/>
        </w:rPr>
        <w:fldChar w:fldCharType="begin" w:fldLock="1"/>
      </w:r>
      <w:r w:rsidR="00392180"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F15287" w:rsidRPr="00690AC0">
        <w:rPr>
          <w:rStyle w:val="rynqvb"/>
          <w:lang w:val="id-ID"/>
        </w:rPr>
        <w:fldChar w:fldCharType="separate"/>
      </w:r>
      <w:r w:rsidR="00F15287" w:rsidRPr="00690AC0">
        <w:rPr>
          <w:rStyle w:val="rynqvb"/>
          <w:noProof/>
          <w:lang w:val="id-ID"/>
        </w:rPr>
        <w:t>(Scott &amp; Scott, 2017)</w:t>
      </w:r>
      <w:r w:rsidR="00F15287" w:rsidRPr="00690AC0">
        <w:rPr>
          <w:rStyle w:val="rynqvb"/>
          <w:lang w:val="id-ID"/>
        </w:rPr>
        <w:fldChar w:fldCharType="end"/>
      </w:r>
      <w:r w:rsidR="00F15287" w:rsidRPr="00690AC0">
        <w:rPr>
          <w:rStyle w:val="rynqvb"/>
          <w:lang w:val="id-ID"/>
        </w:rPr>
        <w:t>.</w:t>
      </w:r>
    </w:p>
    <w:p w14:paraId="5CBF8E65" w14:textId="2775A9ED" w:rsidR="00502188" w:rsidRPr="00690AC0" w:rsidRDefault="00F15287" w:rsidP="00ED4B07">
      <w:pPr>
        <w:spacing w:after="0" w:line="480" w:lineRule="auto"/>
        <w:ind w:firstLine="567"/>
        <w:jc w:val="both"/>
        <w:rPr>
          <w:rStyle w:val="rynqvb"/>
          <w:lang w:val="id-ID"/>
        </w:rPr>
      </w:pPr>
      <w:r w:rsidRPr="00690AC0">
        <w:rPr>
          <w:rStyle w:val="rynqvb"/>
          <w:i/>
          <w:lang w:val="id-ID"/>
        </w:rPr>
        <w:t>Unmanned Aerial Vehicle</w:t>
      </w:r>
      <w:r w:rsidRPr="00690AC0">
        <w:rPr>
          <w:rStyle w:val="rynqvb"/>
          <w:lang w:val="id-ID"/>
        </w:rPr>
        <w:t xml:space="preserve"> (UAV) adalah perangkat terbang yang dapat menerbangi jalur yang telah ditentukan sebelumnya dengan bantuan autopilot dan koordinat GPS. Istilah UAV kadang digunakan untuk merujuk pada sistem yang lengkap, termasuk </w:t>
      </w:r>
      <w:r w:rsidRPr="00690AC0">
        <w:rPr>
          <w:rStyle w:val="rynqvb"/>
          <w:i/>
          <w:lang w:val="id-ID"/>
        </w:rPr>
        <w:t>ground stations</w:t>
      </w:r>
      <w:r w:rsidRPr="00690AC0">
        <w:rPr>
          <w:rStyle w:val="rynqvb"/>
          <w:lang w:val="id-ID"/>
        </w:rPr>
        <w:t xml:space="preserve"> dan </w:t>
      </w:r>
      <w:r w:rsidRPr="00690AC0">
        <w:rPr>
          <w:rStyle w:val="rynqvb"/>
          <w:i/>
          <w:lang w:val="id-ID"/>
        </w:rPr>
        <w:t>video system</w:t>
      </w:r>
      <w:r w:rsidRPr="00690AC0">
        <w:rPr>
          <w:rStyle w:val="rynqvb"/>
          <w:lang w:val="id-ID"/>
        </w:rPr>
        <w:t>, namun istilah UAV paling sering digunakan untuk model pesawat dan helikopt</w:t>
      </w:r>
      <w:r w:rsidR="0062055A" w:rsidRPr="00690AC0">
        <w:rPr>
          <w:rStyle w:val="rynqvb"/>
          <w:lang w:val="id-ID"/>
        </w:rPr>
        <w:t xml:space="preserve">er dengan sayap tetap dan </w:t>
      </w:r>
      <w:r w:rsidR="00CD5084">
        <w:rPr>
          <w:rStyle w:val="rynqvb"/>
        </w:rPr>
        <w:t xml:space="preserve">sayap </w:t>
      </w:r>
      <w:r w:rsidR="0062055A" w:rsidRPr="00690AC0">
        <w:rPr>
          <w:rStyle w:val="rynqvb"/>
          <w:lang w:val="id-ID"/>
        </w:rPr>
        <w:t xml:space="preserve">putar </w:t>
      </w:r>
      <w:r w:rsidR="0062055A" w:rsidRPr="00690AC0">
        <w:rPr>
          <w:rStyle w:val="rynqvb"/>
          <w:lang w:val="id-ID"/>
        </w:rPr>
        <w:fldChar w:fldCharType="begin" w:fldLock="1"/>
      </w:r>
      <w:r w:rsidR="00CD6F3E" w:rsidRPr="00690AC0">
        <w:rPr>
          <w:rStyle w:val="rynqvb"/>
          <w:lang w:val="id-ID"/>
        </w:rPr>
        <w:instrText>ADDIN CSL_CITATION {"citationItems":[{"id":"ITEM-1","itemData":{"DOI":"10.22271/chemi.2020.v8.i5d.10529","ISSN":"23498528","abstract":"The world population has increases day by day and projected to reach 9 billion people by 2050, so that the agricultural consumption will also increase. There is extreme need to fulfil the food demand of each and every person. Agriculture sector is the most promising sector, dealing with the lot of problems now a day’s one of the main problems is labour unavailability for farming. Other problems or difficulties are extreme weather events, inadequate amount and inefficient application of fertilizer, infection, diseases, allergies and other health problems due to chemical application (fungicide, pesticide, insecticide etc.) or insect/ animal bite. The Use of advanced technologies such as drone in agriculture offer potential for facing several major or minor challenges. The major applications of drone in agriculture are irrigation, crop monitoring, soil and field analysis and bird control.","author":[{"dropping-particle":"","family":"Ahiarwar","given":"S","non-dropping-particle":"","parse-names":false,"suffix":""},{"dropping-particle":"","family":"Swarnkar","given":"R","non-dropping-particle":"","parse-names":false,"suffix":""},{"dropping-particle":"","family":"Bhukya","given":"S","non-dropping-particle":"","parse-names":false,"suffix":""},{"dropping-particle":"","family":"Namwade","given":"G","non-dropping-particle":"","parse-names":false,"suffix":""}],"container-title":"International Journal of Chemical Studies","id":"ITEM-1","issue":"5","issued":{"date-parts":[["2019"]]},"page":"181-187","title":"Application of drone in agriculture: A review","type":"article-journal","volume":"8"},"uris":["http://www.mendeley.com/documents/?uuid=236f4ade-69ac-49c4-99f8-88f83fddb4e1"]}],"mendeley":{"formattedCitation":"(Ahiarwar et al., 2019)","plainTextFormattedCitation":"(Ahiarwar et al., 2019)","previouslyFormattedCitation":"(Ahiarwar et al., 2019)"},"properties":{"noteIndex":0},"schema":"https://github.com/citation-style-language/schema/raw/master/csl-citation.json"}</w:instrText>
      </w:r>
      <w:r w:rsidR="0062055A" w:rsidRPr="00690AC0">
        <w:rPr>
          <w:rStyle w:val="rynqvb"/>
          <w:lang w:val="id-ID"/>
        </w:rPr>
        <w:fldChar w:fldCharType="separate"/>
      </w:r>
      <w:r w:rsidR="0062055A" w:rsidRPr="00690AC0">
        <w:rPr>
          <w:rStyle w:val="rynqvb"/>
          <w:noProof/>
          <w:lang w:val="id-ID"/>
        </w:rPr>
        <w:t>(Ahiarwar et al., 2019)</w:t>
      </w:r>
      <w:r w:rsidR="0062055A" w:rsidRPr="00690AC0">
        <w:rPr>
          <w:rStyle w:val="rynqvb"/>
          <w:lang w:val="id-ID"/>
        </w:rPr>
        <w:fldChar w:fldCharType="end"/>
      </w:r>
      <w:r w:rsidR="0062055A" w:rsidRPr="00690AC0">
        <w:rPr>
          <w:rStyle w:val="rynqvb"/>
          <w:lang w:val="id-ID"/>
        </w:rPr>
        <w:t>.</w:t>
      </w:r>
    </w:p>
    <w:p w14:paraId="3BC6960D" w14:textId="4F8DF0D5" w:rsidR="00502188" w:rsidRPr="00690AC0" w:rsidRDefault="00502188" w:rsidP="009B5BDC">
      <w:pPr>
        <w:pStyle w:val="ListParagraph"/>
        <w:numPr>
          <w:ilvl w:val="0"/>
          <w:numId w:val="2"/>
        </w:numPr>
        <w:spacing w:after="0" w:line="480" w:lineRule="auto"/>
        <w:ind w:left="0"/>
        <w:jc w:val="both"/>
        <w:outlineLvl w:val="1"/>
        <w:rPr>
          <w:rStyle w:val="rynqvb"/>
          <w:b/>
          <w:lang w:val="id-ID"/>
        </w:rPr>
      </w:pPr>
      <w:bookmarkStart w:id="30" w:name="_Toc146703259"/>
      <w:r w:rsidRPr="009B5BDC">
        <w:rPr>
          <w:rFonts w:cs="Times New Roman"/>
          <w:b/>
          <w:bCs/>
          <w:szCs w:val="24"/>
        </w:rPr>
        <w:t>Jenis</w:t>
      </w:r>
      <w:r w:rsidR="00DC6C46">
        <w:rPr>
          <w:rFonts w:cs="Times New Roman"/>
          <w:b/>
          <w:bCs/>
          <w:szCs w:val="24"/>
        </w:rPr>
        <w:t>-jenis</w:t>
      </w:r>
      <w:r w:rsidRPr="00690AC0">
        <w:rPr>
          <w:rStyle w:val="rynqvb"/>
          <w:b/>
          <w:lang w:val="id-ID"/>
        </w:rPr>
        <w:t xml:space="preserve"> </w:t>
      </w:r>
      <w:r w:rsidR="002C0ED0" w:rsidRPr="00690AC0">
        <w:rPr>
          <w:rStyle w:val="rynqvb"/>
          <w:b/>
          <w:i/>
          <w:lang w:val="id-ID"/>
        </w:rPr>
        <w:t>Drone</w:t>
      </w:r>
      <w:bookmarkEnd w:id="30"/>
    </w:p>
    <w:p w14:paraId="4C775700" w14:textId="77777777" w:rsidR="00422370" w:rsidRPr="00690AC0" w:rsidRDefault="00422370" w:rsidP="00DC6C46">
      <w:pPr>
        <w:spacing w:after="0" w:line="480" w:lineRule="auto"/>
        <w:ind w:firstLine="567"/>
        <w:jc w:val="both"/>
        <w:rPr>
          <w:rFonts w:cs="Times New Roman"/>
          <w:lang w:val="id-ID"/>
        </w:rPr>
      </w:pPr>
      <w:r w:rsidRPr="00690AC0">
        <w:rPr>
          <w:rFonts w:cs="Times New Roman"/>
          <w:lang w:val="id-ID"/>
        </w:rPr>
        <w:t xml:space="preserve">Jenis </w:t>
      </w:r>
      <w:r w:rsidR="002C0ED0" w:rsidRPr="00690AC0">
        <w:rPr>
          <w:rFonts w:cs="Times New Roman"/>
          <w:i/>
          <w:lang w:val="id-ID"/>
        </w:rPr>
        <w:t>drone</w:t>
      </w:r>
      <w:r w:rsidRPr="00690AC0">
        <w:rPr>
          <w:rFonts w:cs="Times New Roman"/>
          <w:lang w:val="id-ID"/>
        </w:rPr>
        <w:t xml:space="preserve"> dapat diklasifikasikan dalam beberapa kriteria, seperti berdasarkan cara </w:t>
      </w:r>
      <w:r w:rsidRPr="00DC6C46">
        <w:rPr>
          <w:rStyle w:val="rynqvb"/>
          <w:i/>
        </w:rPr>
        <w:t>lepas</w:t>
      </w:r>
      <w:r w:rsidRPr="00690AC0">
        <w:rPr>
          <w:rFonts w:cs="Times New Roman"/>
          <w:lang w:val="id-ID"/>
        </w:rPr>
        <w:t xml:space="preserve"> landas dan mendarat, serta bisa juga berdasarkan aerodinamisnya. Secara umum jenis-jenis </w:t>
      </w:r>
      <w:r w:rsidR="002C0ED0" w:rsidRPr="00690AC0">
        <w:rPr>
          <w:rFonts w:cs="Times New Roman"/>
          <w:i/>
          <w:lang w:val="id-ID"/>
        </w:rPr>
        <w:t>drone</w:t>
      </w:r>
      <w:r w:rsidRPr="00690AC0">
        <w:rPr>
          <w:rFonts w:cs="Times New Roman"/>
          <w:lang w:val="id-ID"/>
        </w:rPr>
        <w:t xml:space="preserve"> seperti berikut :</w:t>
      </w:r>
    </w:p>
    <w:p w14:paraId="19517285" w14:textId="77777777" w:rsidR="00422370" w:rsidRPr="00690AC0" w:rsidRDefault="00422370" w:rsidP="00DC6C46">
      <w:pPr>
        <w:pStyle w:val="ListParagraph"/>
        <w:numPr>
          <w:ilvl w:val="1"/>
          <w:numId w:val="13"/>
        </w:numPr>
        <w:spacing w:line="480" w:lineRule="auto"/>
        <w:ind w:left="284" w:hanging="283"/>
        <w:rPr>
          <w:rFonts w:cs="Times New Roman"/>
          <w:b/>
          <w:lang w:val="id-ID"/>
        </w:rPr>
      </w:pPr>
      <w:bookmarkStart w:id="31" w:name="_Toc131589646"/>
      <w:r w:rsidRPr="00690AC0">
        <w:rPr>
          <w:rFonts w:cs="Times New Roman"/>
          <w:b/>
          <w:i/>
          <w:lang w:val="id-ID"/>
        </w:rPr>
        <w:t>Fixed Wing</w:t>
      </w:r>
      <w:r w:rsidRPr="00690AC0">
        <w:rPr>
          <w:rFonts w:cs="Times New Roman"/>
          <w:b/>
          <w:lang w:val="id-ID"/>
        </w:rPr>
        <w:t xml:space="preserve"> (FW)</w:t>
      </w:r>
      <w:bookmarkEnd w:id="31"/>
    </w:p>
    <w:p w14:paraId="64A311C9" w14:textId="26A7210D" w:rsidR="00422370" w:rsidRPr="00690AC0" w:rsidRDefault="002C0ED0" w:rsidP="00DC6C46">
      <w:pPr>
        <w:pStyle w:val="ListParagraph"/>
        <w:spacing w:after="0" w:line="480" w:lineRule="auto"/>
        <w:ind w:left="284"/>
        <w:jc w:val="both"/>
        <w:rPr>
          <w:rFonts w:cs="Times New Roman"/>
          <w:lang w:val="id-ID"/>
        </w:rPr>
      </w:pPr>
      <w:r w:rsidRPr="00690AC0">
        <w:rPr>
          <w:rFonts w:cs="Times New Roman"/>
          <w:i/>
          <w:lang w:val="id-ID"/>
        </w:rPr>
        <w:t>Drone</w:t>
      </w:r>
      <w:r w:rsidR="00422370" w:rsidRPr="00690AC0">
        <w:rPr>
          <w:rFonts w:cs="Times New Roman"/>
          <w:lang w:val="id-ID"/>
        </w:rPr>
        <w:t xml:space="preserve"> jenis </w:t>
      </w:r>
      <w:r w:rsidR="00422370" w:rsidRPr="00690AC0">
        <w:rPr>
          <w:rFonts w:cs="Times New Roman"/>
          <w:i/>
          <w:lang w:val="id-ID"/>
        </w:rPr>
        <w:t>Fixed Wing</w:t>
      </w:r>
      <w:r w:rsidR="00422370" w:rsidRPr="00690AC0">
        <w:rPr>
          <w:rFonts w:cs="Times New Roman"/>
          <w:lang w:val="id-ID"/>
        </w:rPr>
        <w:t xml:space="preserve"> </w:t>
      </w:r>
      <w:r w:rsidR="00CD5084">
        <w:rPr>
          <w:rFonts w:cs="Times New Roman"/>
        </w:rPr>
        <w:t xml:space="preserve">merupakan drone yang </w:t>
      </w:r>
      <w:r w:rsidR="00422370" w:rsidRPr="00690AC0">
        <w:rPr>
          <w:rFonts w:cs="Times New Roman"/>
          <w:lang w:val="id-ID"/>
        </w:rPr>
        <w:t>menggunakan sayap (</w:t>
      </w:r>
      <w:r w:rsidR="00422370" w:rsidRPr="00690AC0">
        <w:rPr>
          <w:rFonts w:cs="Times New Roman"/>
          <w:i/>
          <w:lang w:val="id-ID"/>
        </w:rPr>
        <w:t>wing</w:t>
      </w:r>
      <w:r w:rsidR="00422370" w:rsidRPr="00690AC0">
        <w:rPr>
          <w:rFonts w:cs="Times New Roman"/>
          <w:lang w:val="id-ID"/>
        </w:rPr>
        <w:t>) untuk terbang</w:t>
      </w:r>
      <w:r w:rsidR="00CD5084">
        <w:rPr>
          <w:rFonts w:cs="Times New Roman"/>
        </w:rPr>
        <w:t xml:space="preserve"> layaknya seperti pesawat terbang.</w:t>
      </w:r>
      <w:r w:rsidR="00422370" w:rsidRPr="00690AC0">
        <w:rPr>
          <w:rFonts w:cs="Times New Roman"/>
          <w:lang w:val="id-ID"/>
        </w:rPr>
        <w:t xml:space="preserve"> </w:t>
      </w:r>
      <w:r w:rsidR="00CD5084">
        <w:rPr>
          <w:rFonts w:cs="Times New Roman"/>
          <w:i/>
        </w:rPr>
        <w:t>D</w:t>
      </w:r>
      <w:r w:rsidRPr="00690AC0">
        <w:rPr>
          <w:rFonts w:cs="Times New Roman"/>
          <w:i/>
          <w:lang w:val="id-ID"/>
        </w:rPr>
        <w:t>rone</w:t>
      </w:r>
      <w:r w:rsidR="00422370" w:rsidRPr="00690AC0">
        <w:rPr>
          <w:rFonts w:cs="Times New Roman"/>
          <w:lang w:val="id-ID"/>
        </w:rPr>
        <w:t xml:space="preserve"> </w:t>
      </w:r>
      <w:r w:rsidR="00422370" w:rsidRPr="00690AC0">
        <w:rPr>
          <w:rFonts w:cs="Times New Roman"/>
          <w:i/>
          <w:lang w:val="id-ID"/>
        </w:rPr>
        <w:t>Fixed Wing</w:t>
      </w:r>
      <w:r w:rsidR="00422370" w:rsidRPr="00690AC0">
        <w:rPr>
          <w:rFonts w:cs="Times New Roman"/>
          <w:lang w:val="id-ID"/>
        </w:rPr>
        <w:t xml:space="preserve"> memiliki beberapa bentuk dan ukuran, tergantung pada kegunaannya masing masing. </w:t>
      </w:r>
      <w:r w:rsidRPr="00690AC0">
        <w:rPr>
          <w:rFonts w:cs="Times New Roman"/>
          <w:i/>
          <w:lang w:val="id-ID"/>
        </w:rPr>
        <w:lastRenderedPageBreak/>
        <w:t>Drone</w:t>
      </w:r>
      <w:r w:rsidR="00422370" w:rsidRPr="00690AC0">
        <w:rPr>
          <w:rFonts w:cs="Times New Roman"/>
          <w:i/>
          <w:lang w:val="id-ID"/>
        </w:rPr>
        <w:t xml:space="preserve"> Fixed Wing</w:t>
      </w:r>
      <w:r w:rsidR="00422370" w:rsidRPr="00690AC0">
        <w:rPr>
          <w:rFonts w:cs="Times New Roman"/>
          <w:lang w:val="id-ID"/>
        </w:rPr>
        <w:t xml:space="preserve"> juga mampu membawa muatan yang lebih besar untuk jarak yang lebih jauh dengan daya yang lebih kecil.</w:t>
      </w:r>
    </w:p>
    <w:p w14:paraId="5EEE3212" w14:textId="77777777" w:rsidR="00422370" w:rsidRPr="00690AC0" w:rsidRDefault="00422370" w:rsidP="003D2CEF">
      <w:pPr>
        <w:keepNext/>
        <w:spacing w:after="0" w:line="480" w:lineRule="auto"/>
        <w:jc w:val="center"/>
        <w:rPr>
          <w:lang w:val="id-ID"/>
        </w:rPr>
      </w:pPr>
      <w:r w:rsidRPr="00690AC0">
        <w:rPr>
          <w:noProof/>
        </w:rPr>
        <w:drawing>
          <wp:inline distT="0" distB="0" distL="0" distR="0" wp14:anchorId="68C7A017" wp14:editId="4D557FD3">
            <wp:extent cx="3864634" cy="1751694"/>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4634" cy="1751694"/>
                    </a:xfrm>
                    <a:prstGeom prst="rect">
                      <a:avLst/>
                    </a:prstGeom>
                  </pic:spPr>
                </pic:pic>
              </a:graphicData>
            </a:graphic>
          </wp:inline>
        </w:drawing>
      </w:r>
    </w:p>
    <w:p w14:paraId="7303C583" w14:textId="6AD39196" w:rsidR="00422370" w:rsidRPr="00690AC0" w:rsidRDefault="00422370" w:rsidP="00422370">
      <w:pPr>
        <w:pStyle w:val="Caption"/>
        <w:spacing w:after="0"/>
        <w:jc w:val="center"/>
        <w:rPr>
          <w:lang w:val="id-ID"/>
        </w:rPr>
      </w:pPr>
      <w:bookmarkStart w:id="32" w:name="_Toc140191650"/>
      <w:bookmarkStart w:id="33" w:name="_Toc140198325"/>
      <w:bookmarkStart w:id="34" w:name="_Toc141311649"/>
      <w:bookmarkStart w:id="35" w:name="_Toc143784858"/>
      <w:bookmarkStart w:id="36" w:name="_Toc145425799"/>
      <w:bookmarkStart w:id="37" w:name="_Toc145534184"/>
      <w:bookmarkStart w:id="38" w:name="_Toc146562476"/>
      <w:bookmarkStart w:id="39" w:name="_Toc14670327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Fixed Wing</w:t>
      </w:r>
      <w:bookmarkEnd w:id="32"/>
      <w:bookmarkEnd w:id="33"/>
      <w:bookmarkEnd w:id="34"/>
      <w:bookmarkEnd w:id="35"/>
      <w:bookmarkEnd w:id="36"/>
      <w:bookmarkEnd w:id="37"/>
      <w:bookmarkEnd w:id="38"/>
      <w:bookmarkEnd w:id="39"/>
    </w:p>
    <w:p w14:paraId="72BD1EC9" w14:textId="77777777" w:rsidR="00422370" w:rsidRPr="00690AC0" w:rsidRDefault="00422370" w:rsidP="00422370">
      <w:pPr>
        <w:spacing w:after="0" w:line="480" w:lineRule="auto"/>
        <w:jc w:val="center"/>
        <w:rPr>
          <w:rFonts w:cs="Times New Roman"/>
          <w:lang w:val="id-ID"/>
        </w:rPr>
      </w:pPr>
      <w:r w:rsidRPr="00690AC0">
        <w:rPr>
          <w:rFonts w:cs="Times New Roman"/>
          <w:lang w:val="id-ID"/>
        </w:rPr>
        <w:t xml:space="preserve"> (Sumber : Liupurnomo.com)</w:t>
      </w:r>
    </w:p>
    <w:p w14:paraId="5C52E9F2" w14:textId="77777777" w:rsidR="00422370" w:rsidRPr="00690AC0" w:rsidRDefault="00422370" w:rsidP="00DC6C46">
      <w:pPr>
        <w:pStyle w:val="ListParagraph"/>
        <w:numPr>
          <w:ilvl w:val="1"/>
          <w:numId w:val="13"/>
        </w:numPr>
        <w:spacing w:line="480" w:lineRule="auto"/>
        <w:ind w:left="284" w:hanging="283"/>
        <w:rPr>
          <w:rFonts w:cs="Times New Roman"/>
          <w:b/>
          <w:lang w:val="id-ID"/>
        </w:rPr>
      </w:pPr>
      <w:bookmarkStart w:id="40" w:name="_Toc131589647"/>
      <w:r w:rsidRPr="00690AC0">
        <w:rPr>
          <w:rFonts w:cs="Times New Roman"/>
          <w:b/>
          <w:i/>
          <w:lang w:val="id-ID"/>
        </w:rPr>
        <w:t>Rotary</w:t>
      </w:r>
      <w:r w:rsidRPr="00690AC0">
        <w:rPr>
          <w:rFonts w:cs="Times New Roman"/>
          <w:b/>
          <w:lang w:val="id-ID"/>
        </w:rPr>
        <w:t xml:space="preserve"> </w:t>
      </w:r>
      <w:r w:rsidRPr="00690AC0">
        <w:rPr>
          <w:rFonts w:cs="Times New Roman"/>
          <w:b/>
          <w:i/>
          <w:lang w:val="id-ID"/>
        </w:rPr>
        <w:t>Wing</w:t>
      </w:r>
      <w:bookmarkEnd w:id="40"/>
    </w:p>
    <w:p w14:paraId="73E5DC87" w14:textId="751A9D75" w:rsidR="00422370" w:rsidRPr="00CD5084" w:rsidRDefault="002C0ED0" w:rsidP="00DC6C46">
      <w:pPr>
        <w:pStyle w:val="ListParagraph"/>
        <w:spacing w:after="0" w:line="480" w:lineRule="auto"/>
        <w:ind w:left="284"/>
        <w:jc w:val="both"/>
        <w:rPr>
          <w:rFonts w:cs="Times New Roman"/>
        </w:rPr>
      </w:pPr>
      <w:r w:rsidRPr="00690AC0">
        <w:rPr>
          <w:rFonts w:cs="Times New Roman"/>
          <w:i/>
          <w:lang w:val="id-ID"/>
        </w:rPr>
        <w:t>Drone</w:t>
      </w:r>
      <w:r w:rsidR="00556992" w:rsidRPr="00690AC0">
        <w:rPr>
          <w:rFonts w:cs="Times New Roman"/>
          <w:i/>
          <w:lang w:val="id-ID"/>
        </w:rPr>
        <w:t xml:space="preserve"> </w:t>
      </w:r>
      <w:r w:rsidR="00CD5084">
        <w:rPr>
          <w:rFonts w:cs="Times New Roman"/>
          <w:i/>
        </w:rPr>
        <w:t>R</w:t>
      </w:r>
      <w:r w:rsidR="00556992" w:rsidRPr="00690AC0">
        <w:rPr>
          <w:rFonts w:cs="Times New Roman"/>
          <w:i/>
          <w:lang w:val="id-ID"/>
        </w:rPr>
        <w:t xml:space="preserve">otary </w:t>
      </w:r>
      <w:r w:rsidR="00CD5084">
        <w:rPr>
          <w:rFonts w:cs="Times New Roman"/>
          <w:i/>
        </w:rPr>
        <w:t>W</w:t>
      </w:r>
      <w:r w:rsidR="00422370" w:rsidRPr="00690AC0">
        <w:rPr>
          <w:rFonts w:cs="Times New Roman"/>
          <w:i/>
          <w:lang w:val="id-ID"/>
        </w:rPr>
        <w:t>ing</w:t>
      </w:r>
      <w:r w:rsidR="00556992" w:rsidRPr="00690AC0">
        <w:rPr>
          <w:rFonts w:cs="Times New Roman"/>
          <w:lang w:val="id-ID"/>
        </w:rPr>
        <w:t xml:space="preserve"> t</w:t>
      </w:r>
      <w:r w:rsidR="00422370" w:rsidRPr="00690AC0">
        <w:rPr>
          <w:rFonts w:cs="Times New Roman"/>
          <w:lang w:val="id-ID"/>
        </w:rPr>
        <w:t>erdapat dua jenis kategori. Salah satunya adalah helikopter yang terdiri dari sistem rotor tunggal (</w:t>
      </w:r>
      <w:r w:rsidR="00422370" w:rsidRPr="00690AC0">
        <w:rPr>
          <w:rFonts w:cs="Times New Roman"/>
          <w:i/>
          <w:lang w:val="id-ID"/>
        </w:rPr>
        <w:t>single copter</w:t>
      </w:r>
      <w:r w:rsidR="00422370" w:rsidRPr="00690AC0">
        <w:rPr>
          <w:rFonts w:cs="Times New Roman"/>
          <w:lang w:val="id-ID"/>
        </w:rPr>
        <w:t xml:space="preserve">). Kategori lain adalah </w:t>
      </w:r>
      <w:r w:rsidR="00422370" w:rsidRPr="00DC6C46">
        <w:rPr>
          <w:rFonts w:cs="Times New Roman"/>
          <w:i/>
          <w:lang w:val="id-ID"/>
        </w:rPr>
        <w:t>multirotor</w:t>
      </w:r>
      <w:r w:rsidR="00422370" w:rsidRPr="00690AC0">
        <w:rPr>
          <w:rFonts w:cs="Times New Roman"/>
          <w:lang w:val="id-ID"/>
        </w:rPr>
        <w:t xml:space="preserve">. </w:t>
      </w:r>
      <w:r w:rsidRPr="00690AC0">
        <w:rPr>
          <w:rFonts w:cs="Times New Roman"/>
          <w:i/>
          <w:lang w:val="id-ID"/>
        </w:rPr>
        <w:t>Drone</w:t>
      </w:r>
      <w:r w:rsidR="00422370" w:rsidRPr="00690AC0">
        <w:rPr>
          <w:rFonts w:cs="Times New Roman"/>
          <w:lang w:val="id-ID"/>
        </w:rPr>
        <w:t xml:space="preserve"> </w:t>
      </w:r>
      <w:r w:rsidR="00422370" w:rsidRPr="00690AC0">
        <w:rPr>
          <w:rFonts w:cs="Times New Roman"/>
          <w:i/>
          <w:lang w:val="id-ID"/>
        </w:rPr>
        <w:t>multirotor</w:t>
      </w:r>
      <w:r w:rsidR="00422370" w:rsidRPr="00690AC0">
        <w:rPr>
          <w:rFonts w:cs="Times New Roman"/>
          <w:lang w:val="id-ID"/>
        </w:rPr>
        <w:t xml:space="preserve"> dapat memiliki hingga 8 rotor. Motor yang ditambahkan memberikan stabilitas, redundansi, dan kapasitas angkat yang lebih besar.</w:t>
      </w:r>
      <w:r w:rsidR="00CD5084">
        <w:rPr>
          <w:rFonts w:cs="Times New Roman"/>
        </w:rPr>
        <w:t xml:space="preserve"> </w:t>
      </w:r>
      <w:r w:rsidR="00DC6C46">
        <w:rPr>
          <w:rFonts w:cs="Times New Roman"/>
        </w:rPr>
        <w:t xml:space="preserve"> Macam-macam jenis </w:t>
      </w:r>
      <w:r w:rsidR="00DC6C46" w:rsidRPr="00DC6C46">
        <w:rPr>
          <w:rFonts w:cs="Times New Roman"/>
          <w:i/>
          <w:iCs/>
        </w:rPr>
        <w:t>drone rotary wing</w:t>
      </w:r>
      <w:r w:rsidR="00DC6C46">
        <w:rPr>
          <w:rFonts w:cs="Times New Roman"/>
        </w:rPr>
        <w:t xml:space="preserve"> sebagai berikut:</w:t>
      </w:r>
    </w:p>
    <w:p w14:paraId="544A0B4C" w14:textId="77777777" w:rsidR="00422370" w:rsidRPr="00690AC0" w:rsidRDefault="00422370" w:rsidP="00DC6C46">
      <w:pPr>
        <w:pStyle w:val="ListParagraph"/>
        <w:numPr>
          <w:ilvl w:val="0"/>
          <w:numId w:val="8"/>
        </w:numPr>
        <w:spacing w:line="480" w:lineRule="auto"/>
        <w:ind w:left="567" w:hanging="283"/>
        <w:jc w:val="both"/>
        <w:rPr>
          <w:rFonts w:cs="Times New Roman"/>
          <w:b/>
          <w:i/>
          <w:lang w:val="id-ID"/>
        </w:rPr>
      </w:pPr>
      <w:r w:rsidRPr="00690AC0">
        <w:rPr>
          <w:rFonts w:cs="Times New Roman"/>
          <w:b/>
          <w:i/>
          <w:lang w:val="id-ID"/>
        </w:rPr>
        <w:t>Single Rotor</w:t>
      </w:r>
    </w:p>
    <w:p w14:paraId="37A03DF3" w14:textId="4A06B7F2" w:rsidR="00422370" w:rsidRPr="007A3924" w:rsidRDefault="002C0ED0" w:rsidP="00DC6C46">
      <w:pPr>
        <w:pStyle w:val="ListParagraph"/>
        <w:spacing w:line="480" w:lineRule="auto"/>
        <w:ind w:left="567"/>
        <w:jc w:val="both"/>
        <w:rPr>
          <w:rFonts w:cs="Times New Roman"/>
          <w:i/>
          <w:iCs/>
        </w:rPr>
      </w:pPr>
      <w:r w:rsidRPr="00690AC0">
        <w:rPr>
          <w:rFonts w:cs="Times New Roman"/>
          <w:i/>
          <w:lang w:val="id-ID"/>
        </w:rPr>
        <w:t>Drone</w:t>
      </w:r>
      <w:r w:rsidR="00422370" w:rsidRPr="00690AC0">
        <w:rPr>
          <w:rFonts w:cs="Times New Roman"/>
          <w:i/>
          <w:lang w:val="id-ID"/>
        </w:rPr>
        <w:t xml:space="preserve"> single rotor</w:t>
      </w:r>
      <w:r w:rsidR="00422370" w:rsidRPr="00690AC0">
        <w:rPr>
          <w:rFonts w:cs="Times New Roman"/>
          <w:lang w:val="id-ID"/>
        </w:rPr>
        <w:t xml:space="preserve"> atau biasa disebut dengan </w:t>
      </w:r>
      <w:r w:rsidR="00422370" w:rsidRPr="00690AC0">
        <w:rPr>
          <w:rFonts w:cs="Times New Roman"/>
          <w:i/>
          <w:lang w:val="id-ID"/>
        </w:rPr>
        <w:t>helicopter</w:t>
      </w:r>
      <w:r w:rsidR="00422370" w:rsidRPr="00690AC0">
        <w:rPr>
          <w:rFonts w:cs="Times New Roman"/>
          <w:lang w:val="id-ID"/>
        </w:rPr>
        <w:t xml:space="preserve"> adalah </w:t>
      </w:r>
      <w:r w:rsidRPr="00690AC0">
        <w:rPr>
          <w:rFonts w:cs="Times New Roman"/>
          <w:i/>
          <w:lang w:val="id-ID"/>
        </w:rPr>
        <w:t>drone</w:t>
      </w:r>
      <w:r w:rsidR="00422370" w:rsidRPr="00690AC0">
        <w:rPr>
          <w:rFonts w:cs="Times New Roman"/>
          <w:lang w:val="id-ID"/>
        </w:rPr>
        <w:t xml:space="preserve"> yang memiliki satu mesin penggerak (rotor). Biasanya juga memiliki rotor lain di ekor atau ujung pesawat.</w:t>
      </w:r>
      <w:r w:rsidR="007A3924">
        <w:rPr>
          <w:rFonts w:cs="Times New Roman"/>
        </w:rPr>
        <w:t xml:space="preserve"> </w:t>
      </w:r>
      <w:r w:rsidR="00CD5084">
        <w:rPr>
          <w:rFonts w:cs="Times New Roman"/>
        </w:rPr>
        <w:t xml:space="preserve">Seperti yang terlihat pada </w:t>
      </w:r>
      <w:r w:rsidR="007A3924">
        <w:rPr>
          <w:rFonts w:cs="Times New Roman"/>
        </w:rPr>
        <w:t xml:space="preserve">Gambar 3 menujukkan contoh dari </w:t>
      </w:r>
      <w:r w:rsidR="00CD5084">
        <w:rPr>
          <w:rFonts w:cs="Times New Roman"/>
          <w:i/>
          <w:iCs/>
        </w:rPr>
        <w:t>D</w:t>
      </w:r>
      <w:r w:rsidR="007A3924" w:rsidRPr="007A3924">
        <w:rPr>
          <w:rFonts w:cs="Times New Roman"/>
          <w:i/>
          <w:iCs/>
        </w:rPr>
        <w:t>rone Single Rotor</w:t>
      </w:r>
      <w:r w:rsidR="00CD5084">
        <w:rPr>
          <w:rFonts w:cs="Times New Roman"/>
          <w:i/>
          <w:iCs/>
        </w:rPr>
        <w:t>.</w:t>
      </w:r>
    </w:p>
    <w:p w14:paraId="197556DE" w14:textId="77777777" w:rsidR="00422370" w:rsidRPr="00690AC0" w:rsidRDefault="00422370" w:rsidP="00422370">
      <w:pPr>
        <w:pStyle w:val="ListParagraph"/>
        <w:keepNext/>
        <w:spacing w:after="0" w:line="360" w:lineRule="auto"/>
        <w:ind w:left="709"/>
        <w:jc w:val="center"/>
        <w:rPr>
          <w:lang w:val="id-ID"/>
        </w:rPr>
      </w:pPr>
      <w:r w:rsidRPr="00690AC0">
        <w:rPr>
          <w:noProof/>
        </w:rPr>
        <w:lastRenderedPageBreak/>
        <w:drawing>
          <wp:inline distT="0" distB="0" distL="0" distR="0" wp14:anchorId="6415A9F3" wp14:editId="2E25C97D">
            <wp:extent cx="2645923" cy="1375017"/>
            <wp:effectExtent l="0" t="0" r="2540" b="0"/>
            <wp:docPr id="5" name="Picture 5" descr="Single rotor in flight - photo via unsplash.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ingle rotor in flight - photo via unsplash.co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9214" cy="1392318"/>
                    </a:xfrm>
                    <a:prstGeom prst="rect">
                      <a:avLst/>
                    </a:prstGeom>
                    <a:noFill/>
                    <a:ln>
                      <a:noFill/>
                    </a:ln>
                  </pic:spPr>
                </pic:pic>
              </a:graphicData>
            </a:graphic>
          </wp:inline>
        </w:drawing>
      </w:r>
    </w:p>
    <w:p w14:paraId="45922FFB" w14:textId="19111513" w:rsidR="00422370" w:rsidRPr="00690AC0" w:rsidRDefault="00422370" w:rsidP="00422370">
      <w:pPr>
        <w:pStyle w:val="Caption"/>
        <w:spacing w:after="0"/>
        <w:jc w:val="center"/>
        <w:rPr>
          <w:lang w:val="id-ID"/>
        </w:rPr>
      </w:pPr>
      <w:bookmarkStart w:id="41" w:name="_Toc140191651"/>
      <w:bookmarkStart w:id="42" w:name="_Toc140198326"/>
      <w:bookmarkStart w:id="43" w:name="_Toc141311650"/>
      <w:bookmarkStart w:id="44" w:name="_Toc143784859"/>
      <w:bookmarkStart w:id="45" w:name="_Toc145425800"/>
      <w:bookmarkStart w:id="46" w:name="_Toc145534185"/>
      <w:bookmarkStart w:id="47" w:name="_Toc146562477"/>
      <w:bookmarkStart w:id="48" w:name="_Toc14670327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Single Rotor</w:t>
      </w:r>
      <w:bookmarkEnd w:id="41"/>
      <w:bookmarkEnd w:id="42"/>
      <w:bookmarkEnd w:id="43"/>
      <w:bookmarkEnd w:id="44"/>
      <w:bookmarkEnd w:id="45"/>
      <w:bookmarkEnd w:id="46"/>
      <w:bookmarkEnd w:id="47"/>
      <w:bookmarkEnd w:id="48"/>
    </w:p>
    <w:p w14:paraId="144785E8" w14:textId="77777777" w:rsidR="00422370" w:rsidRPr="00690AC0" w:rsidRDefault="00422370" w:rsidP="00422370">
      <w:pPr>
        <w:spacing w:after="0" w:line="480" w:lineRule="auto"/>
        <w:jc w:val="center"/>
        <w:rPr>
          <w:rFonts w:cs="Times New Roman"/>
          <w:szCs w:val="24"/>
          <w:lang w:val="id-ID"/>
        </w:rPr>
      </w:pPr>
      <w:r w:rsidRPr="00690AC0">
        <w:rPr>
          <w:rFonts w:cs="Times New Roman"/>
          <w:szCs w:val="24"/>
          <w:lang w:val="id-ID"/>
        </w:rPr>
        <w:t xml:space="preserve"> (Sumber : botlink.com)</w:t>
      </w:r>
    </w:p>
    <w:p w14:paraId="16E8C0F8" w14:textId="77777777" w:rsidR="00422370" w:rsidRPr="00690AC0" w:rsidRDefault="00422370" w:rsidP="00DC6C46">
      <w:pPr>
        <w:pStyle w:val="ListParagraph"/>
        <w:numPr>
          <w:ilvl w:val="0"/>
          <w:numId w:val="8"/>
        </w:numPr>
        <w:spacing w:line="480" w:lineRule="auto"/>
        <w:ind w:left="567" w:hanging="283"/>
        <w:jc w:val="both"/>
        <w:rPr>
          <w:rFonts w:cs="Times New Roman"/>
          <w:b/>
          <w:i/>
          <w:lang w:val="id-ID"/>
        </w:rPr>
      </w:pPr>
      <w:r w:rsidRPr="00690AC0">
        <w:rPr>
          <w:rFonts w:cs="Times New Roman"/>
          <w:b/>
          <w:i/>
          <w:lang w:val="id-ID"/>
        </w:rPr>
        <w:t>Multi Rotor</w:t>
      </w:r>
    </w:p>
    <w:p w14:paraId="7A3F9998" w14:textId="1D2EA417" w:rsidR="00422370" w:rsidRPr="00690AC0" w:rsidRDefault="002C0ED0" w:rsidP="00DC6C46">
      <w:pPr>
        <w:pStyle w:val="ListParagraph"/>
        <w:spacing w:line="480" w:lineRule="auto"/>
        <w:ind w:left="567"/>
        <w:jc w:val="both"/>
        <w:rPr>
          <w:rFonts w:cs="Times New Roman"/>
          <w:lang w:val="id-ID"/>
        </w:rPr>
      </w:pPr>
      <w:r w:rsidRPr="00690AC0">
        <w:rPr>
          <w:rFonts w:cs="Times New Roman"/>
          <w:i/>
          <w:lang w:val="id-ID"/>
        </w:rPr>
        <w:t>Drone</w:t>
      </w:r>
      <w:r w:rsidR="00422370" w:rsidRPr="00690AC0">
        <w:rPr>
          <w:rFonts w:cs="Times New Roman"/>
          <w:i/>
          <w:lang w:val="id-ID"/>
        </w:rPr>
        <w:t xml:space="preserve"> </w:t>
      </w:r>
      <w:r w:rsidR="00CD5084">
        <w:rPr>
          <w:rFonts w:cs="Times New Roman"/>
          <w:i/>
        </w:rPr>
        <w:t>M</w:t>
      </w:r>
      <w:r w:rsidR="00422370" w:rsidRPr="00690AC0">
        <w:rPr>
          <w:rFonts w:cs="Times New Roman"/>
          <w:i/>
          <w:lang w:val="id-ID"/>
        </w:rPr>
        <w:t>ulti</w:t>
      </w:r>
      <w:r w:rsidR="00556992" w:rsidRPr="00690AC0">
        <w:rPr>
          <w:rFonts w:cs="Times New Roman"/>
          <w:i/>
          <w:lang w:val="id-ID"/>
        </w:rPr>
        <w:t xml:space="preserve"> </w:t>
      </w:r>
      <w:r w:rsidR="00CD5084">
        <w:rPr>
          <w:rFonts w:cs="Times New Roman"/>
          <w:i/>
        </w:rPr>
        <w:t>R</w:t>
      </w:r>
      <w:r w:rsidR="00422370" w:rsidRPr="00690AC0">
        <w:rPr>
          <w:rFonts w:cs="Times New Roman"/>
          <w:i/>
          <w:lang w:val="id-ID"/>
        </w:rPr>
        <w:t>otor</w:t>
      </w:r>
      <w:r w:rsidR="00422370" w:rsidRPr="00690AC0">
        <w:rPr>
          <w:rFonts w:cs="Times New Roman"/>
          <w:lang w:val="id-ID"/>
        </w:rPr>
        <w:t xml:space="preserve"> adalah </w:t>
      </w:r>
      <w:r w:rsidRPr="00690AC0">
        <w:rPr>
          <w:rFonts w:cs="Times New Roman"/>
          <w:i/>
          <w:lang w:val="id-ID"/>
        </w:rPr>
        <w:t>drone</w:t>
      </w:r>
      <w:r w:rsidR="00422370" w:rsidRPr="00690AC0">
        <w:rPr>
          <w:rFonts w:cs="Times New Roman"/>
          <w:lang w:val="id-ID"/>
        </w:rPr>
        <w:t xml:space="preserve"> yang memiliki dua atau lebih motor sebagai penggerak. </w:t>
      </w:r>
      <w:r w:rsidRPr="00690AC0">
        <w:rPr>
          <w:rFonts w:cs="Times New Roman"/>
          <w:i/>
          <w:lang w:val="id-ID"/>
        </w:rPr>
        <w:t>Drone</w:t>
      </w:r>
      <w:r w:rsidR="00422370" w:rsidRPr="00690AC0">
        <w:rPr>
          <w:rFonts w:cs="Times New Roman"/>
          <w:lang w:val="id-ID"/>
        </w:rPr>
        <w:t xml:space="preserve"> </w:t>
      </w:r>
      <w:r w:rsidR="00FA7327" w:rsidRPr="00690AC0">
        <w:rPr>
          <w:rFonts w:cs="Times New Roman"/>
          <w:lang w:val="id-ID"/>
        </w:rPr>
        <w:t>i</w:t>
      </w:r>
      <w:r w:rsidR="00422370" w:rsidRPr="00690AC0">
        <w:rPr>
          <w:rFonts w:cs="Times New Roman"/>
          <w:lang w:val="id-ID"/>
        </w:rPr>
        <w:t>ni menyediakan UAV yang stabil dan mudah dioperasikan yang dapat membawa berbagai macam muatan, mendarat dan lepas landas di ruang kecil, dan lebih sulit dideteksi daripada banyak konfigurasi UAV lainnya karena ukuran kecil dan rotor yang tenang.</w:t>
      </w:r>
      <w:r w:rsidR="00BF6576" w:rsidRPr="00690AC0">
        <w:rPr>
          <w:rFonts w:cs="Times New Roman"/>
          <w:lang w:val="id-ID"/>
        </w:rPr>
        <w:t xml:space="preserve"> Jenis </w:t>
      </w:r>
      <w:r w:rsidRPr="00690AC0">
        <w:rPr>
          <w:rFonts w:cs="Times New Roman"/>
          <w:i/>
          <w:lang w:val="id-ID"/>
        </w:rPr>
        <w:t>drone</w:t>
      </w:r>
      <w:r w:rsidR="00BF6576" w:rsidRPr="00690AC0">
        <w:rPr>
          <w:rFonts w:cs="Times New Roman"/>
          <w:lang w:val="id-ID"/>
        </w:rPr>
        <w:t xml:space="preserve"> multirotor diantaranya yaitu :</w:t>
      </w:r>
    </w:p>
    <w:p w14:paraId="74F46290"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Double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2 motor penggerak</w:t>
      </w:r>
    </w:p>
    <w:p w14:paraId="5E762260"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Tri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3 motor penggerak</w:t>
      </w:r>
    </w:p>
    <w:p w14:paraId="7511A4A6"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Quad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4 motor penggerak</w:t>
      </w:r>
    </w:p>
    <w:p w14:paraId="40E66419"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Hexa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6 motor penggerak</w:t>
      </w:r>
    </w:p>
    <w:p w14:paraId="619AED38" w14:textId="77777777" w:rsidR="00422370" w:rsidRPr="00690AC0" w:rsidRDefault="00422370" w:rsidP="00DC6C46">
      <w:pPr>
        <w:pStyle w:val="ListParagraph"/>
        <w:numPr>
          <w:ilvl w:val="0"/>
          <w:numId w:val="45"/>
        </w:numPr>
        <w:spacing w:line="480" w:lineRule="auto"/>
        <w:ind w:left="1134"/>
        <w:jc w:val="both"/>
        <w:rPr>
          <w:rFonts w:cs="Times New Roman"/>
          <w:lang w:val="id-ID"/>
        </w:rPr>
      </w:pPr>
      <w:r w:rsidRPr="00690AC0">
        <w:rPr>
          <w:rFonts w:cs="Times New Roman"/>
          <w:i/>
          <w:lang w:val="id-ID"/>
        </w:rPr>
        <w:t>Octo Copter</w:t>
      </w:r>
      <w:r w:rsidRPr="00690AC0">
        <w:rPr>
          <w:rFonts w:cs="Times New Roman"/>
          <w:lang w:val="id-ID"/>
        </w:rPr>
        <w:t xml:space="preserve"> : </w:t>
      </w:r>
      <w:r w:rsidR="002C0ED0" w:rsidRPr="00690AC0">
        <w:rPr>
          <w:rFonts w:cs="Times New Roman"/>
          <w:i/>
          <w:lang w:val="id-ID"/>
        </w:rPr>
        <w:t>Drone</w:t>
      </w:r>
      <w:r w:rsidRPr="00690AC0">
        <w:rPr>
          <w:rFonts w:cs="Times New Roman"/>
          <w:lang w:val="id-ID"/>
        </w:rPr>
        <w:t xml:space="preserve"> dengan 8 motor penggerak</w:t>
      </w:r>
    </w:p>
    <w:p w14:paraId="0F8B6AE4" w14:textId="77777777" w:rsidR="00422370" w:rsidRPr="00690AC0" w:rsidRDefault="00422370" w:rsidP="00422370">
      <w:pPr>
        <w:pStyle w:val="ListParagraph"/>
        <w:keepNext/>
        <w:spacing w:line="480" w:lineRule="auto"/>
        <w:ind w:left="0"/>
        <w:jc w:val="center"/>
        <w:rPr>
          <w:lang w:val="id-ID"/>
        </w:rPr>
      </w:pPr>
      <w:r w:rsidRPr="00690AC0">
        <w:rPr>
          <w:noProof/>
        </w:rPr>
        <w:drawing>
          <wp:inline distT="0" distB="0" distL="0" distR="0" wp14:anchorId="7AAF7DB3" wp14:editId="39762C32">
            <wp:extent cx="2276475" cy="1337465"/>
            <wp:effectExtent l="0" t="0" r="0" b="0"/>
            <wp:docPr id="6" name="Picture 6" descr="../_images/3DR-quad-motors-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_images/3DR-quad-motors-to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06796" cy="1355279"/>
                    </a:xfrm>
                    <a:prstGeom prst="rect">
                      <a:avLst/>
                    </a:prstGeom>
                    <a:noFill/>
                    <a:ln>
                      <a:noFill/>
                    </a:ln>
                  </pic:spPr>
                </pic:pic>
              </a:graphicData>
            </a:graphic>
          </wp:inline>
        </w:drawing>
      </w:r>
    </w:p>
    <w:p w14:paraId="729075BB" w14:textId="3450D85D" w:rsidR="00422370" w:rsidRPr="00690AC0" w:rsidRDefault="00422370" w:rsidP="00422370">
      <w:pPr>
        <w:pStyle w:val="Caption"/>
        <w:spacing w:after="0"/>
        <w:jc w:val="center"/>
        <w:rPr>
          <w:lang w:val="id-ID"/>
        </w:rPr>
      </w:pPr>
      <w:bookmarkStart w:id="49" w:name="_Toc140191652"/>
      <w:bookmarkStart w:id="50" w:name="_Toc140198327"/>
      <w:bookmarkStart w:id="51" w:name="_Toc141311651"/>
      <w:bookmarkStart w:id="52" w:name="_Toc143784860"/>
      <w:bookmarkStart w:id="53" w:name="_Toc145425801"/>
      <w:bookmarkStart w:id="54" w:name="_Toc145534186"/>
      <w:bookmarkStart w:id="55" w:name="_Toc146562478"/>
      <w:bookmarkStart w:id="56" w:name="_Toc14670327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w:t>
      </w:r>
      <w:r w:rsidR="006A0EA1" w:rsidRPr="00690AC0">
        <w:rPr>
          <w:lang w:val="id-ID"/>
        </w:rPr>
        <w:fldChar w:fldCharType="end"/>
      </w:r>
      <w:r w:rsidRPr="00690AC0">
        <w:rPr>
          <w:lang w:val="id-ID"/>
        </w:rPr>
        <w:t xml:space="preserve"> </w:t>
      </w:r>
      <w:r w:rsidR="002C0ED0" w:rsidRPr="00690AC0">
        <w:rPr>
          <w:lang w:val="id-ID"/>
        </w:rPr>
        <w:t>Drone</w:t>
      </w:r>
      <w:r w:rsidRPr="00690AC0">
        <w:rPr>
          <w:lang w:val="id-ID"/>
        </w:rPr>
        <w:t xml:space="preserve"> Multi Rotor</w:t>
      </w:r>
      <w:bookmarkEnd w:id="49"/>
      <w:bookmarkEnd w:id="50"/>
      <w:bookmarkEnd w:id="51"/>
      <w:bookmarkEnd w:id="52"/>
      <w:bookmarkEnd w:id="53"/>
      <w:bookmarkEnd w:id="54"/>
      <w:bookmarkEnd w:id="55"/>
      <w:bookmarkEnd w:id="56"/>
    </w:p>
    <w:p w14:paraId="2B017D06" w14:textId="77777777" w:rsidR="00422370" w:rsidRPr="00690AC0" w:rsidRDefault="00422370" w:rsidP="00BF6576">
      <w:pPr>
        <w:spacing w:after="0" w:line="480" w:lineRule="auto"/>
        <w:jc w:val="center"/>
        <w:rPr>
          <w:rStyle w:val="rynqvb"/>
          <w:rFonts w:cs="Times New Roman"/>
          <w:szCs w:val="24"/>
          <w:lang w:val="id-ID"/>
        </w:rPr>
      </w:pPr>
      <w:r w:rsidRPr="00690AC0">
        <w:rPr>
          <w:rFonts w:cs="Times New Roman"/>
          <w:szCs w:val="24"/>
          <w:lang w:val="id-ID"/>
        </w:rPr>
        <w:t xml:space="preserve"> (Sumber : Ardupilot.org) </w:t>
      </w:r>
    </w:p>
    <w:p w14:paraId="73260CD8" w14:textId="77777777" w:rsidR="008819A6" w:rsidRPr="00690AC0" w:rsidRDefault="00BC13A5" w:rsidP="00DC6C46">
      <w:pPr>
        <w:pStyle w:val="ListParagraph"/>
        <w:numPr>
          <w:ilvl w:val="0"/>
          <w:numId w:val="2"/>
        </w:numPr>
        <w:spacing w:after="0" w:line="480" w:lineRule="auto"/>
        <w:ind w:left="0"/>
        <w:jc w:val="both"/>
        <w:outlineLvl w:val="1"/>
        <w:rPr>
          <w:rStyle w:val="rynqvb"/>
          <w:b/>
          <w:lang w:val="id-ID"/>
        </w:rPr>
      </w:pPr>
      <w:bookmarkStart w:id="57" w:name="_Toc146703260"/>
      <w:r>
        <w:rPr>
          <w:rStyle w:val="rynqvb"/>
          <w:b/>
        </w:rPr>
        <w:lastRenderedPageBreak/>
        <w:t>Sistem</w:t>
      </w:r>
      <w:r w:rsidR="006A16E2" w:rsidRPr="00690AC0">
        <w:rPr>
          <w:rStyle w:val="rynqvb"/>
          <w:b/>
          <w:lang w:val="id-ID"/>
        </w:rPr>
        <w:t xml:space="preserve"> </w:t>
      </w:r>
      <w:r w:rsidR="006A16E2" w:rsidRPr="00DC6C46">
        <w:rPr>
          <w:rStyle w:val="rynqvb"/>
          <w:b/>
          <w:i/>
          <w:lang w:val="id-ID"/>
        </w:rPr>
        <w:t>Kerja</w:t>
      </w:r>
      <w:r w:rsidR="006A16E2" w:rsidRPr="00690AC0">
        <w:rPr>
          <w:rStyle w:val="rynqvb"/>
          <w:b/>
          <w:lang w:val="id-ID"/>
        </w:rPr>
        <w:t xml:space="preserve"> </w:t>
      </w:r>
      <w:r w:rsidR="002C0ED0" w:rsidRPr="00690AC0">
        <w:rPr>
          <w:rStyle w:val="rynqvb"/>
          <w:b/>
          <w:i/>
          <w:lang w:val="id-ID"/>
        </w:rPr>
        <w:t>Drone</w:t>
      </w:r>
      <w:bookmarkEnd w:id="57"/>
    </w:p>
    <w:p w14:paraId="15C7A71E" w14:textId="77777777" w:rsidR="002B456B" w:rsidRPr="00690AC0" w:rsidRDefault="002C0ED0" w:rsidP="00DC6C46">
      <w:pPr>
        <w:spacing w:after="0" w:line="480" w:lineRule="auto"/>
        <w:ind w:firstLine="567"/>
        <w:jc w:val="both"/>
        <w:rPr>
          <w:rFonts w:eastAsia="Times New Roman" w:cs="Times New Roman"/>
          <w:szCs w:val="24"/>
          <w:lang w:val="id-ID"/>
        </w:rPr>
      </w:pPr>
      <w:r w:rsidRPr="00690AC0">
        <w:rPr>
          <w:rFonts w:eastAsia="Times New Roman" w:cs="Times New Roman"/>
          <w:i/>
          <w:szCs w:val="24"/>
          <w:lang w:val="id-ID"/>
        </w:rPr>
        <w:t>Drone</w:t>
      </w:r>
      <w:r w:rsidR="002B456B" w:rsidRPr="00690AC0">
        <w:rPr>
          <w:rFonts w:eastAsia="Times New Roman" w:cs="Times New Roman"/>
          <w:szCs w:val="24"/>
          <w:lang w:val="id-ID"/>
        </w:rPr>
        <w:t xml:space="preserve"> </w:t>
      </w:r>
      <w:r w:rsidR="002B456B" w:rsidRPr="00DC6C46">
        <w:rPr>
          <w:rFonts w:cs="Times New Roman"/>
          <w:lang w:val="id-ID"/>
        </w:rPr>
        <w:t>bekerja</w:t>
      </w:r>
      <w:r w:rsidR="002B456B" w:rsidRPr="00690AC0">
        <w:rPr>
          <w:rFonts w:eastAsia="Times New Roman" w:cs="Times New Roman"/>
          <w:szCs w:val="24"/>
          <w:lang w:val="id-ID"/>
        </w:rPr>
        <w:t xml:space="preserve"> berdasarkan daya angkat yang terjadi karena putaran baling-baling yang digerakkan oleh rotor atau motor listrik. </w:t>
      </w:r>
      <w:r w:rsidR="002B456B" w:rsidRPr="00690AC0">
        <w:rPr>
          <w:rFonts w:eastAsia="Times New Roman" w:cs="Times New Roman"/>
          <w:i/>
          <w:szCs w:val="24"/>
          <w:lang w:val="id-ID"/>
        </w:rPr>
        <w:t>Lift</w:t>
      </w:r>
      <w:r w:rsidR="002B456B" w:rsidRPr="00690AC0">
        <w:rPr>
          <w:rFonts w:eastAsia="Times New Roman" w:cs="Times New Roman"/>
          <w:szCs w:val="24"/>
          <w:lang w:val="id-ID"/>
        </w:rPr>
        <w:t xml:space="preserve"> atau daya angkat biasanya berhubungan dengan sayap dari sebuah model </w:t>
      </w:r>
      <w:r w:rsidR="002B456B" w:rsidRPr="00690AC0">
        <w:rPr>
          <w:rFonts w:eastAsia="Times New Roman" w:cs="Times New Roman"/>
          <w:i/>
          <w:szCs w:val="24"/>
          <w:lang w:val="id-ID"/>
        </w:rPr>
        <w:t>airfoil fixed-wing</w:t>
      </w:r>
      <w:r w:rsidR="000B26CD" w:rsidRPr="00690AC0">
        <w:rPr>
          <w:rFonts w:eastAsia="Times New Roman" w:cs="Times New Roman"/>
          <w:i/>
          <w:szCs w:val="24"/>
          <w:lang w:val="id-ID"/>
        </w:rPr>
        <w:t xml:space="preserve"> </w:t>
      </w:r>
      <w:r w:rsidR="000B26CD" w:rsidRPr="00690AC0">
        <w:rPr>
          <w:rFonts w:eastAsia="Times New Roman" w:cs="Times New Roman"/>
          <w:szCs w:val="24"/>
          <w:lang w:val="id-ID"/>
        </w:rPr>
        <w:t xml:space="preserve">dan kekuatan momentum udara dengan baling-baling pada model </w:t>
      </w:r>
      <w:r w:rsidRPr="00690AC0">
        <w:rPr>
          <w:rFonts w:eastAsia="Times New Roman" w:cs="Times New Roman"/>
          <w:i/>
          <w:szCs w:val="24"/>
          <w:lang w:val="id-ID"/>
        </w:rPr>
        <w:t>drone</w:t>
      </w:r>
      <w:r w:rsidR="000B26CD" w:rsidRPr="00690AC0">
        <w:rPr>
          <w:rFonts w:eastAsia="Times New Roman" w:cs="Times New Roman"/>
          <w:szCs w:val="24"/>
          <w:lang w:val="id-ID"/>
        </w:rPr>
        <w:t xml:space="preserve"> multirotor</w:t>
      </w:r>
      <w:r w:rsidR="002B456B" w:rsidRPr="00690AC0">
        <w:rPr>
          <w:rFonts w:eastAsia="Times New Roman" w:cs="Times New Roman"/>
          <w:i/>
          <w:szCs w:val="24"/>
          <w:lang w:val="id-ID"/>
        </w:rPr>
        <w:t>.</w:t>
      </w:r>
    </w:p>
    <w:p w14:paraId="2762EC10" w14:textId="77777777" w:rsidR="002B456B" w:rsidRPr="00690AC0" w:rsidRDefault="002B456B" w:rsidP="00DC6C46">
      <w:pPr>
        <w:spacing w:after="0" w:line="480" w:lineRule="auto"/>
        <w:ind w:firstLine="567"/>
        <w:jc w:val="both"/>
        <w:rPr>
          <w:rFonts w:eastAsia="Times New Roman" w:cs="Times New Roman"/>
          <w:szCs w:val="24"/>
          <w:lang w:val="id-ID"/>
        </w:rPr>
      </w:pPr>
      <w:r w:rsidRPr="00690AC0">
        <w:rPr>
          <w:rFonts w:eastAsia="Times New Roman" w:cs="Times New Roman"/>
          <w:szCs w:val="24"/>
          <w:lang w:val="id-ID"/>
        </w:rPr>
        <w:t xml:space="preserve">Teori untuk menjelaskan lift atau daya angkat </w:t>
      </w:r>
      <w:r w:rsidR="000B26CD" w:rsidRPr="00690AC0">
        <w:rPr>
          <w:rFonts w:eastAsia="Times New Roman" w:cs="Times New Roman"/>
          <w:szCs w:val="24"/>
          <w:lang w:val="id-ID"/>
        </w:rPr>
        <w:t>menggunakan</w:t>
      </w:r>
      <w:r w:rsidRPr="00690AC0">
        <w:rPr>
          <w:rFonts w:eastAsia="Times New Roman" w:cs="Times New Roman"/>
          <w:szCs w:val="24"/>
          <w:lang w:val="id-ID"/>
        </w:rPr>
        <w:t xml:space="preserve"> Prinsip Bernoulli, yaitu aliran udara merupakan energi yang konstan, ketika udara mengalir pada bagian yang memiliki tekanan udara rendah, maka aliran udara tersebut akan semakin cepat. Dari prinsip Bernoulli, tekanan udara pada bagian atas bergerak lebih cepat dengan demikian tekanan menjadi rendah dibandingkan dengan bagian bawah yang aliran udaranya bergerak lebih lambat. Perbedaan tekanan udara tersebut menghasilkan gaya aerodinamik.</w:t>
      </w:r>
    </w:p>
    <w:p w14:paraId="1906E434" w14:textId="30D2D4DE" w:rsidR="002B456B" w:rsidRPr="00690AC0" w:rsidRDefault="002B456B" w:rsidP="00DC6C46">
      <w:pPr>
        <w:spacing w:after="0" w:line="480" w:lineRule="auto"/>
        <w:ind w:firstLine="567"/>
        <w:jc w:val="both"/>
        <w:rPr>
          <w:rFonts w:eastAsia="Times New Roman" w:cs="Times New Roman"/>
          <w:szCs w:val="24"/>
          <w:lang w:val="id-ID"/>
        </w:rPr>
      </w:pPr>
      <w:r w:rsidRPr="00690AC0">
        <w:rPr>
          <w:rFonts w:eastAsia="Times New Roman" w:cs="Times New Roman"/>
          <w:szCs w:val="24"/>
          <w:lang w:val="id-ID"/>
        </w:rPr>
        <w:t xml:space="preserve">Pada Hukum Newton </w:t>
      </w:r>
      <w:r w:rsidR="00CD5084" w:rsidRPr="00DC6C46">
        <w:rPr>
          <w:rFonts w:eastAsia="Times New Roman" w:cs="Times New Roman"/>
          <w:szCs w:val="24"/>
          <w:lang w:val="id-ID"/>
        </w:rPr>
        <w:t>mengenai</w:t>
      </w:r>
      <w:r w:rsidRPr="00690AC0">
        <w:rPr>
          <w:rFonts w:eastAsia="Times New Roman" w:cs="Times New Roman"/>
          <w:szCs w:val="24"/>
          <w:lang w:val="id-ID"/>
        </w:rPr>
        <w:t xml:space="preserve"> </w:t>
      </w:r>
      <w:r w:rsidR="00CD5084" w:rsidRPr="00DC6C46">
        <w:rPr>
          <w:rFonts w:eastAsia="Times New Roman" w:cs="Times New Roman"/>
          <w:szCs w:val="24"/>
          <w:lang w:val="id-ID"/>
        </w:rPr>
        <w:t>l</w:t>
      </w:r>
      <w:r w:rsidRPr="00DC6C46">
        <w:rPr>
          <w:rFonts w:eastAsia="Times New Roman" w:cs="Times New Roman"/>
          <w:szCs w:val="24"/>
          <w:lang w:val="id-ID"/>
        </w:rPr>
        <w:t>ift and deflection of the flow</w:t>
      </w:r>
      <w:r w:rsidRPr="00690AC0">
        <w:rPr>
          <w:rFonts w:eastAsia="Times New Roman" w:cs="Times New Roman"/>
          <w:szCs w:val="24"/>
          <w:lang w:val="id-ID"/>
        </w:rPr>
        <w:t xml:space="preserve">, </w:t>
      </w:r>
      <w:r w:rsidR="00416C96" w:rsidRPr="00690AC0">
        <w:rPr>
          <w:rFonts w:eastAsia="Times New Roman" w:cs="Times New Roman"/>
          <w:szCs w:val="24"/>
          <w:lang w:val="id-ID"/>
        </w:rPr>
        <w:t>daya angkat</w:t>
      </w:r>
      <w:r w:rsidRPr="00690AC0">
        <w:rPr>
          <w:rFonts w:eastAsia="Times New Roman" w:cs="Times New Roman"/>
          <w:szCs w:val="24"/>
          <w:lang w:val="id-ID"/>
        </w:rPr>
        <w:t xml:space="preserve"> dihasilkan karena adanya tekanan udara dan gaya tekan dari </w:t>
      </w:r>
      <w:r w:rsidR="00416C96" w:rsidRPr="00690AC0">
        <w:rPr>
          <w:rFonts w:eastAsia="Times New Roman" w:cs="Times New Roman"/>
          <w:szCs w:val="24"/>
          <w:lang w:val="id-ID"/>
        </w:rPr>
        <w:t>area sayap</w:t>
      </w:r>
      <w:r w:rsidRPr="00690AC0">
        <w:rPr>
          <w:rFonts w:eastAsia="Times New Roman" w:cs="Times New Roman"/>
          <w:szCs w:val="24"/>
          <w:lang w:val="id-ID"/>
        </w:rPr>
        <w:t xml:space="preserve">, bahwa tekanan dari luas </w:t>
      </w:r>
      <w:r w:rsidR="00416C96" w:rsidRPr="00690AC0">
        <w:rPr>
          <w:rFonts w:eastAsia="Times New Roman" w:cs="Times New Roman"/>
          <w:szCs w:val="24"/>
          <w:lang w:val="id-ID"/>
        </w:rPr>
        <w:t>sayap</w:t>
      </w:r>
      <w:r w:rsidRPr="00690AC0">
        <w:rPr>
          <w:rFonts w:eastAsia="Times New Roman" w:cs="Times New Roman"/>
          <w:szCs w:val="24"/>
          <w:lang w:val="id-ID"/>
        </w:rPr>
        <w:t xml:space="preserve"> tidak menghasilkan gaya yang murni, akan tetapi dibutuhkan perbedaan tekanan untuk menghasilkan </w:t>
      </w:r>
      <w:r w:rsidR="00416C96" w:rsidRPr="00690AC0">
        <w:rPr>
          <w:rFonts w:eastAsia="Times New Roman" w:cs="Times New Roman"/>
          <w:szCs w:val="24"/>
          <w:lang w:val="id-ID"/>
        </w:rPr>
        <w:t>daya angkat</w:t>
      </w:r>
      <w:r w:rsidRPr="00690AC0">
        <w:rPr>
          <w:rFonts w:eastAsia="Times New Roman" w:cs="Times New Roman"/>
          <w:szCs w:val="24"/>
          <w:lang w:val="id-ID"/>
        </w:rPr>
        <w:t>.</w:t>
      </w:r>
    </w:p>
    <w:p w14:paraId="386D4FD2" w14:textId="77777777" w:rsidR="00B53A8E" w:rsidRPr="00690AC0" w:rsidRDefault="00B53A8E" w:rsidP="00B53A8E">
      <w:pPr>
        <w:pStyle w:val="ListParagraph"/>
        <w:keepNext/>
        <w:spacing w:after="0" w:line="480" w:lineRule="auto"/>
        <w:ind w:left="284"/>
        <w:jc w:val="center"/>
        <w:rPr>
          <w:lang w:val="id-ID"/>
        </w:rPr>
      </w:pPr>
      <w:r w:rsidRPr="00690AC0">
        <w:rPr>
          <w:noProof/>
        </w:rPr>
        <w:drawing>
          <wp:inline distT="0" distB="0" distL="0" distR="0" wp14:anchorId="058A50DC" wp14:editId="264CC178">
            <wp:extent cx="2150122" cy="1897812"/>
            <wp:effectExtent l="0" t="0" r="254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4374" cy="1910392"/>
                    </a:xfrm>
                    <a:prstGeom prst="rect">
                      <a:avLst/>
                    </a:prstGeom>
                  </pic:spPr>
                </pic:pic>
              </a:graphicData>
            </a:graphic>
          </wp:inline>
        </w:drawing>
      </w:r>
    </w:p>
    <w:p w14:paraId="549BF637" w14:textId="471DA3A2" w:rsidR="00B53A8E" w:rsidRPr="00690AC0" w:rsidRDefault="00B53A8E" w:rsidP="00B53A8E">
      <w:pPr>
        <w:pStyle w:val="Caption"/>
        <w:spacing w:after="0"/>
        <w:jc w:val="center"/>
        <w:rPr>
          <w:lang w:val="id-ID"/>
        </w:rPr>
      </w:pPr>
      <w:bookmarkStart w:id="58" w:name="_Toc140198328"/>
      <w:bookmarkStart w:id="59" w:name="_Toc141311652"/>
      <w:bookmarkStart w:id="60" w:name="_Toc143784861"/>
      <w:bookmarkStart w:id="61" w:name="_Toc145425802"/>
      <w:bookmarkStart w:id="62" w:name="_Toc145534187"/>
      <w:bookmarkStart w:id="63" w:name="_Toc146562479"/>
      <w:bookmarkStart w:id="64" w:name="_Toc14670328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5</w:t>
      </w:r>
      <w:r w:rsidR="006A0EA1" w:rsidRPr="00690AC0">
        <w:rPr>
          <w:lang w:val="id-ID"/>
        </w:rPr>
        <w:fldChar w:fldCharType="end"/>
      </w:r>
      <w:r w:rsidRPr="00690AC0">
        <w:rPr>
          <w:lang w:val="id-ID"/>
        </w:rPr>
        <w:t xml:space="preserve"> Konsep perputaran propeller pada </w:t>
      </w:r>
      <w:bookmarkEnd w:id="58"/>
      <w:bookmarkEnd w:id="59"/>
      <w:r w:rsidR="002C0ED0" w:rsidRPr="00690AC0">
        <w:rPr>
          <w:lang w:val="id-ID"/>
        </w:rPr>
        <w:t>drone</w:t>
      </w:r>
      <w:r w:rsidRPr="00690AC0">
        <w:rPr>
          <w:lang w:val="id-ID"/>
        </w:rPr>
        <w:t xml:space="preserve"> hexacopter</w:t>
      </w:r>
      <w:bookmarkEnd w:id="60"/>
      <w:bookmarkEnd w:id="61"/>
      <w:bookmarkEnd w:id="62"/>
      <w:bookmarkEnd w:id="63"/>
      <w:bookmarkEnd w:id="64"/>
    </w:p>
    <w:p w14:paraId="7E418E64" w14:textId="77777777" w:rsidR="00B53A8E" w:rsidRPr="00690AC0" w:rsidRDefault="00B53A8E" w:rsidP="00EA0967">
      <w:pPr>
        <w:jc w:val="center"/>
        <w:rPr>
          <w:lang w:val="id-ID"/>
        </w:rPr>
      </w:pPr>
      <w:r w:rsidRPr="00690AC0">
        <w:rPr>
          <w:lang w:val="id-ID"/>
        </w:rPr>
        <w:t>(Sumber : researchgate.net)</w:t>
      </w:r>
    </w:p>
    <w:p w14:paraId="3400A08B" w14:textId="707DDD31" w:rsidR="00004456" w:rsidRPr="00690AC0" w:rsidRDefault="007A3924" w:rsidP="00DC6C46">
      <w:pPr>
        <w:spacing w:after="0" w:line="480" w:lineRule="auto"/>
        <w:ind w:firstLine="567"/>
        <w:jc w:val="both"/>
        <w:rPr>
          <w:rFonts w:eastAsia="Times New Roman" w:cs="Times New Roman"/>
          <w:szCs w:val="24"/>
          <w:lang w:val="id-ID"/>
        </w:rPr>
      </w:pPr>
      <w:r w:rsidRPr="00DC6C46">
        <w:rPr>
          <w:rFonts w:eastAsia="Times New Roman" w:cs="Times New Roman"/>
          <w:szCs w:val="24"/>
          <w:lang w:val="id-ID"/>
        </w:rPr>
        <w:lastRenderedPageBreak/>
        <w:t>G</w:t>
      </w:r>
      <w:r w:rsidR="002B456B" w:rsidRPr="00690AC0">
        <w:rPr>
          <w:rFonts w:eastAsia="Times New Roman" w:cs="Times New Roman"/>
          <w:szCs w:val="24"/>
          <w:lang w:val="id-ID"/>
        </w:rPr>
        <w:t>ambar</w:t>
      </w:r>
      <w:r w:rsidR="00B808E6" w:rsidRPr="00690AC0">
        <w:rPr>
          <w:rFonts w:eastAsia="Times New Roman" w:cs="Times New Roman"/>
          <w:szCs w:val="24"/>
          <w:lang w:val="id-ID"/>
        </w:rPr>
        <w:t xml:space="preserve"> 5</w:t>
      </w:r>
      <w:r w:rsidR="00B53A8E" w:rsidRPr="00690AC0">
        <w:rPr>
          <w:rFonts w:eastAsia="Times New Roman" w:cs="Times New Roman"/>
          <w:szCs w:val="24"/>
          <w:lang w:val="id-ID"/>
        </w:rPr>
        <w:t xml:space="preserve"> </w:t>
      </w:r>
      <w:r w:rsidR="002B456B" w:rsidRPr="00690AC0">
        <w:rPr>
          <w:rFonts w:eastAsia="Times New Roman" w:cs="Times New Roman"/>
          <w:szCs w:val="24"/>
          <w:lang w:val="id-ID"/>
        </w:rPr>
        <w:t xml:space="preserve">menunjukkan konsep </w:t>
      </w:r>
      <w:r w:rsidR="00FA7327" w:rsidRPr="00690AC0">
        <w:rPr>
          <w:rFonts w:eastAsia="Times New Roman" w:cs="Times New Roman"/>
          <w:szCs w:val="24"/>
          <w:lang w:val="id-ID"/>
        </w:rPr>
        <w:t xml:space="preserve">baling-baling atau </w:t>
      </w:r>
      <w:r w:rsidR="00FA7327" w:rsidRPr="00DC6C46">
        <w:rPr>
          <w:rFonts w:eastAsia="Times New Roman" w:cs="Times New Roman"/>
          <w:szCs w:val="24"/>
          <w:lang w:val="id-ID"/>
        </w:rPr>
        <w:t>propeller</w:t>
      </w:r>
      <w:r w:rsidR="002B456B" w:rsidRPr="00690AC0">
        <w:rPr>
          <w:rFonts w:eastAsia="Times New Roman" w:cs="Times New Roman"/>
          <w:szCs w:val="24"/>
          <w:lang w:val="id-ID"/>
        </w:rPr>
        <w:t xml:space="preserve"> pada </w:t>
      </w:r>
      <w:r w:rsidR="002C0ED0" w:rsidRPr="00DC6C46">
        <w:rPr>
          <w:rFonts w:eastAsia="Times New Roman" w:cs="Times New Roman"/>
          <w:szCs w:val="24"/>
          <w:lang w:val="id-ID"/>
        </w:rPr>
        <w:t>drone</w:t>
      </w:r>
      <w:r w:rsidR="002B456B" w:rsidRPr="00690AC0">
        <w:rPr>
          <w:rFonts w:eastAsia="Times New Roman" w:cs="Times New Roman"/>
          <w:szCs w:val="24"/>
          <w:lang w:val="id-ID"/>
        </w:rPr>
        <w:t xml:space="preserve"> dengan </w:t>
      </w:r>
      <w:r w:rsidR="00BF6576" w:rsidRPr="00690AC0">
        <w:rPr>
          <w:rFonts w:eastAsia="Times New Roman" w:cs="Times New Roman"/>
          <w:szCs w:val="24"/>
          <w:lang w:val="id-ID"/>
        </w:rPr>
        <w:t>enam</w:t>
      </w:r>
      <w:r w:rsidR="002B456B" w:rsidRPr="00690AC0">
        <w:rPr>
          <w:rFonts w:eastAsia="Times New Roman" w:cs="Times New Roman"/>
          <w:szCs w:val="24"/>
          <w:lang w:val="id-ID"/>
        </w:rPr>
        <w:t xml:space="preserve"> rotor atau </w:t>
      </w:r>
      <w:r w:rsidR="00BF6576" w:rsidRPr="00DC6C46">
        <w:rPr>
          <w:rFonts w:eastAsia="Times New Roman" w:cs="Times New Roman"/>
          <w:szCs w:val="24"/>
          <w:lang w:val="id-ID"/>
        </w:rPr>
        <w:t>Hexacopter</w:t>
      </w:r>
      <w:r w:rsidR="00FA7327" w:rsidRPr="00690AC0">
        <w:rPr>
          <w:rFonts w:eastAsia="Times New Roman" w:cs="Times New Roman"/>
          <w:szCs w:val="24"/>
          <w:lang w:val="id-ID"/>
        </w:rPr>
        <w:t xml:space="preserve">. Arah putaran </w:t>
      </w:r>
      <w:r w:rsidR="00FA7327" w:rsidRPr="00DC6C46">
        <w:rPr>
          <w:rFonts w:eastAsia="Times New Roman" w:cs="Times New Roman"/>
          <w:szCs w:val="24"/>
          <w:lang w:val="id-ID"/>
        </w:rPr>
        <w:t>propeller</w:t>
      </w:r>
      <w:r w:rsidR="002B456B" w:rsidRPr="00690AC0">
        <w:rPr>
          <w:rFonts w:eastAsia="Times New Roman" w:cs="Times New Roman"/>
          <w:szCs w:val="24"/>
          <w:lang w:val="id-ID"/>
        </w:rPr>
        <w:t xml:space="preserve"> terbagi menjadi dua arah putaran yang berbeda yaitu searah jarum jam / </w:t>
      </w:r>
      <w:r w:rsidR="002B456B" w:rsidRPr="00DC6C46">
        <w:rPr>
          <w:rFonts w:eastAsia="Times New Roman" w:cs="Times New Roman"/>
          <w:szCs w:val="24"/>
          <w:lang w:val="id-ID"/>
        </w:rPr>
        <w:t>Clock Wise</w:t>
      </w:r>
      <w:r w:rsidR="002B456B" w:rsidRPr="00690AC0">
        <w:rPr>
          <w:rFonts w:eastAsia="Times New Roman" w:cs="Times New Roman"/>
          <w:szCs w:val="24"/>
          <w:lang w:val="id-ID"/>
        </w:rPr>
        <w:t xml:space="preserve"> (CW) dan berlawanan arah jarum jam / </w:t>
      </w:r>
      <w:r w:rsidR="002B456B" w:rsidRPr="00DC6C46">
        <w:rPr>
          <w:rFonts w:eastAsia="Times New Roman" w:cs="Times New Roman"/>
          <w:szCs w:val="24"/>
          <w:lang w:val="id-ID"/>
        </w:rPr>
        <w:t>Counter Clockwise</w:t>
      </w:r>
      <w:r w:rsidR="002B456B" w:rsidRPr="00690AC0">
        <w:rPr>
          <w:rFonts w:eastAsia="Times New Roman" w:cs="Times New Roman"/>
          <w:szCs w:val="24"/>
          <w:lang w:val="id-ID"/>
        </w:rPr>
        <w:t xml:space="preserve"> (CCW). Motor yang berputar dengan searah jarum jam </w:t>
      </w:r>
      <w:r w:rsidR="00582F2B" w:rsidRPr="00690AC0">
        <w:rPr>
          <w:rFonts w:eastAsia="Times New Roman" w:cs="Times New Roman"/>
          <w:szCs w:val="24"/>
          <w:lang w:val="id-ID"/>
        </w:rPr>
        <w:t>y</w:t>
      </w:r>
      <w:r w:rsidR="00B53A8E" w:rsidRPr="00690AC0">
        <w:rPr>
          <w:rFonts w:eastAsia="Times New Roman" w:cs="Times New Roman"/>
          <w:szCs w:val="24"/>
          <w:lang w:val="id-ID"/>
        </w:rPr>
        <w:t>aitu motor 1,3 dan 6</w:t>
      </w:r>
      <w:r w:rsidR="002B456B" w:rsidRPr="00690AC0">
        <w:rPr>
          <w:rFonts w:eastAsia="Times New Roman" w:cs="Times New Roman"/>
          <w:szCs w:val="24"/>
          <w:lang w:val="id-ID"/>
        </w:rPr>
        <w:t xml:space="preserve"> sedangkan motor yang berputar berlawa</w:t>
      </w:r>
      <w:r w:rsidR="00B53A8E" w:rsidRPr="00690AC0">
        <w:rPr>
          <w:rFonts w:eastAsia="Times New Roman" w:cs="Times New Roman"/>
          <w:szCs w:val="24"/>
          <w:lang w:val="id-ID"/>
        </w:rPr>
        <w:t>nan arah jarum jam yaitu motor 2,4 dan 5</w:t>
      </w:r>
      <w:r w:rsidR="002B456B" w:rsidRPr="00690AC0">
        <w:rPr>
          <w:rFonts w:eastAsia="Times New Roman" w:cs="Times New Roman"/>
          <w:szCs w:val="24"/>
          <w:lang w:val="id-ID"/>
        </w:rPr>
        <w:t>. Perbedaan putaran pada setiap motor bertujuan agar tidak m</w:t>
      </w:r>
      <w:r w:rsidR="000B26CD" w:rsidRPr="00690AC0">
        <w:rPr>
          <w:rFonts w:eastAsia="Times New Roman" w:cs="Times New Roman"/>
          <w:szCs w:val="24"/>
          <w:lang w:val="id-ID"/>
        </w:rPr>
        <w:t>enyebabkan momen putar pada body</w:t>
      </w:r>
      <w:r w:rsidR="002B456B" w:rsidRPr="00690AC0">
        <w:rPr>
          <w:rFonts w:eastAsia="Times New Roman" w:cs="Times New Roman"/>
          <w:szCs w:val="24"/>
          <w:lang w:val="id-ID"/>
        </w:rPr>
        <w:t xml:space="preserve"> </w:t>
      </w:r>
      <w:r w:rsidR="002C0ED0" w:rsidRPr="00DC6C46">
        <w:rPr>
          <w:rFonts w:eastAsia="Times New Roman" w:cs="Times New Roman"/>
          <w:szCs w:val="24"/>
          <w:lang w:val="id-ID"/>
        </w:rPr>
        <w:t>drone</w:t>
      </w:r>
      <w:r w:rsidR="002B456B" w:rsidRPr="00690AC0">
        <w:rPr>
          <w:rFonts w:eastAsia="Times New Roman" w:cs="Times New Roman"/>
          <w:szCs w:val="24"/>
          <w:lang w:val="id-ID"/>
        </w:rPr>
        <w:t>.</w:t>
      </w:r>
    </w:p>
    <w:p w14:paraId="171BC50C" w14:textId="4B6F09CC" w:rsidR="00B808E6" w:rsidRPr="00690AC0" w:rsidRDefault="00B808E6" w:rsidP="00DC6C46">
      <w:pPr>
        <w:spacing w:after="0" w:line="480" w:lineRule="auto"/>
        <w:ind w:firstLine="567"/>
        <w:jc w:val="both"/>
        <w:rPr>
          <w:lang w:val="id-ID"/>
        </w:rPr>
      </w:pPr>
      <w:r w:rsidRPr="00DC6C46">
        <w:rPr>
          <w:rFonts w:eastAsia="Times New Roman" w:cs="Times New Roman"/>
          <w:szCs w:val="24"/>
          <w:lang w:val="id-ID"/>
        </w:rPr>
        <w:t xml:space="preserve">Gerakan dasar pada </w:t>
      </w:r>
      <w:r w:rsidR="002C0ED0" w:rsidRPr="00DC6C46">
        <w:rPr>
          <w:rFonts w:eastAsia="Times New Roman" w:cs="Times New Roman"/>
          <w:szCs w:val="24"/>
          <w:lang w:val="id-ID"/>
        </w:rPr>
        <w:t>drone</w:t>
      </w:r>
      <w:r w:rsidRPr="00DC6C46">
        <w:rPr>
          <w:rFonts w:eastAsia="Times New Roman" w:cs="Times New Roman"/>
          <w:szCs w:val="24"/>
          <w:lang w:val="id-ID"/>
        </w:rPr>
        <w:t xml:space="preserve"> terdiri dari empat gerakan, yaitu; </w:t>
      </w:r>
      <w:r w:rsidRPr="00D03DA5">
        <w:rPr>
          <w:rFonts w:eastAsia="Times New Roman" w:cs="Times New Roman"/>
          <w:i/>
          <w:iCs/>
          <w:szCs w:val="24"/>
          <w:lang w:val="id-ID"/>
        </w:rPr>
        <w:t>Roll</w:t>
      </w:r>
      <w:r w:rsidRPr="00DC6C46">
        <w:rPr>
          <w:rFonts w:eastAsia="Times New Roman" w:cs="Times New Roman"/>
          <w:szCs w:val="24"/>
          <w:lang w:val="id-ID"/>
        </w:rPr>
        <w:t xml:space="preserve"> (bergerak menyamping), </w:t>
      </w:r>
      <w:r w:rsidRPr="00D03DA5">
        <w:rPr>
          <w:rFonts w:eastAsia="Times New Roman" w:cs="Times New Roman"/>
          <w:i/>
          <w:iCs/>
          <w:szCs w:val="24"/>
          <w:lang w:val="id-ID"/>
        </w:rPr>
        <w:t>Pitch</w:t>
      </w:r>
      <w:r w:rsidRPr="00DC6C46">
        <w:rPr>
          <w:rFonts w:eastAsia="Times New Roman" w:cs="Times New Roman"/>
          <w:szCs w:val="24"/>
          <w:lang w:val="id-ID"/>
        </w:rPr>
        <w:t xml:space="preserve"> (bergerak maju mundur), </w:t>
      </w:r>
      <w:r w:rsidRPr="00D03DA5">
        <w:rPr>
          <w:rFonts w:eastAsia="Times New Roman" w:cs="Times New Roman"/>
          <w:i/>
          <w:iCs/>
          <w:szCs w:val="24"/>
          <w:lang w:val="id-ID"/>
        </w:rPr>
        <w:t>Yaw</w:t>
      </w:r>
      <w:r w:rsidRPr="00DC6C46">
        <w:rPr>
          <w:rFonts w:eastAsia="Times New Roman" w:cs="Times New Roman"/>
          <w:szCs w:val="24"/>
          <w:lang w:val="id-ID"/>
        </w:rPr>
        <w:t xml:space="preserve"> (bergerak secara berotasi) dan Throttle (bergerak </w:t>
      </w:r>
      <w:r w:rsidR="003A16D7">
        <w:rPr>
          <w:rFonts w:eastAsia="Times New Roman" w:cs="Times New Roman"/>
          <w:szCs w:val="24"/>
        </w:rPr>
        <w:t>vertikal</w:t>
      </w:r>
      <w:r w:rsidRPr="00DC6C46">
        <w:rPr>
          <w:rFonts w:eastAsia="Times New Roman" w:cs="Times New Roman"/>
          <w:szCs w:val="24"/>
          <w:lang w:val="id-ID"/>
        </w:rPr>
        <w:t xml:space="preserve"> landing dan take off). </w:t>
      </w:r>
      <w:r w:rsidR="00004456" w:rsidRPr="00DC6C46">
        <w:rPr>
          <w:rFonts w:eastAsia="Times New Roman" w:cs="Times New Roman"/>
          <w:szCs w:val="24"/>
          <w:lang w:val="id-ID"/>
        </w:rPr>
        <w:t>P</w:t>
      </w:r>
      <w:r w:rsidRPr="00DC6C46">
        <w:rPr>
          <w:rFonts w:eastAsia="Times New Roman" w:cs="Times New Roman"/>
          <w:szCs w:val="24"/>
          <w:lang w:val="id-ID"/>
        </w:rPr>
        <w:t>enjelasan dari pergerakan</w:t>
      </w:r>
      <w:r w:rsidRPr="00690AC0">
        <w:rPr>
          <w:lang w:val="id-ID"/>
        </w:rPr>
        <w:t xml:space="preserve"> </w:t>
      </w:r>
      <w:r w:rsidR="002C0ED0" w:rsidRPr="00690AC0">
        <w:rPr>
          <w:i/>
          <w:lang w:val="id-ID"/>
        </w:rPr>
        <w:t>drone</w:t>
      </w:r>
      <w:r w:rsidRPr="00690AC0">
        <w:rPr>
          <w:lang w:val="id-ID"/>
        </w:rPr>
        <w:t xml:space="preserve"> </w:t>
      </w:r>
      <w:r w:rsidR="001938CB" w:rsidRPr="00690AC0">
        <w:rPr>
          <w:lang w:val="id-ID"/>
        </w:rPr>
        <w:t xml:space="preserve">terdapat </w:t>
      </w:r>
      <w:r w:rsidR="00004456" w:rsidRPr="00690AC0">
        <w:rPr>
          <w:lang w:val="id-ID"/>
        </w:rPr>
        <w:t xml:space="preserve">pada </w:t>
      </w:r>
      <w:r w:rsidR="00DC6C46">
        <w:t>G</w:t>
      </w:r>
      <w:r w:rsidR="00004456" w:rsidRPr="00690AC0">
        <w:rPr>
          <w:lang w:val="id-ID"/>
        </w:rPr>
        <w:t>ambar 6</w:t>
      </w:r>
      <w:r w:rsidRPr="00690AC0">
        <w:rPr>
          <w:lang w:val="id-ID"/>
        </w:rPr>
        <w:t xml:space="preserve"> berikut :</w:t>
      </w:r>
    </w:p>
    <w:p w14:paraId="1F631AF4" w14:textId="77777777" w:rsidR="00B808E6" w:rsidRPr="00690AC0" w:rsidRDefault="00B808E6" w:rsidP="00B808E6">
      <w:pPr>
        <w:pStyle w:val="ListParagraph"/>
        <w:keepNext/>
        <w:spacing w:after="0" w:line="480" w:lineRule="auto"/>
        <w:ind w:left="142"/>
        <w:jc w:val="center"/>
        <w:rPr>
          <w:lang w:val="id-ID"/>
        </w:rPr>
      </w:pPr>
      <w:r w:rsidRPr="00690AC0">
        <w:rPr>
          <w:noProof/>
        </w:rPr>
        <w:drawing>
          <wp:inline distT="0" distB="0" distL="0" distR="0" wp14:anchorId="69A6DF40" wp14:editId="41CF7F1B">
            <wp:extent cx="3590964" cy="2771775"/>
            <wp:effectExtent l="0" t="0" r="9525" b="0"/>
            <wp:docPr id="38" name="Picture 38" descr="Prinsip Dasar Dr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rinsip Dasar Dron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8050" cy="2777245"/>
                    </a:xfrm>
                    <a:prstGeom prst="rect">
                      <a:avLst/>
                    </a:prstGeom>
                    <a:noFill/>
                    <a:ln>
                      <a:noFill/>
                    </a:ln>
                  </pic:spPr>
                </pic:pic>
              </a:graphicData>
            </a:graphic>
          </wp:inline>
        </w:drawing>
      </w:r>
    </w:p>
    <w:p w14:paraId="380DC1F5" w14:textId="0E7AFC75" w:rsidR="00B808E6" w:rsidRPr="00690AC0" w:rsidRDefault="00B808E6" w:rsidP="00B808E6">
      <w:pPr>
        <w:pStyle w:val="Caption"/>
        <w:spacing w:after="0"/>
        <w:jc w:val="center"/>
        <w:rPr>
          <w:lang w:val="id-ID"/>
        </w:rPr>
      </w:pPr>
      <w:bookmarkStart w:id="65" w:name="_Toc140198329"/>
      <w:bookmarkStart w:id="66" w:name="_Toc141311653"/>
      <w:bookmarkStart w:id="67" w:name="_Toc143784862"/>
      <w:bookmarkStart w:id="68" w:name="_Toc145425803"/>
      <w:bookmarkStart w:id="69" w:name="_Toc145534188"/>
      <w:bookmarkStart w:id="70" w:name="_Toc146562480"/>
      <w:bookmarkStart w:id="71" w:name="_Toc1467032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6</w:t>
      </w:r>
      <w:r w:rsidR="006A0EA1" w:rsidRPr="00690AC0">
        <w:rPr>
          <w:lang w:val="id-ID"/>
        </w:rPr>
        <w:fldChar w:fldCharType="end"/>
      </w:r>
      <w:r w:rsidR="00E50A15" w:rsidRPr="00690AC0">
        <w:rPr>
          <w:lang w:val="id-ID"/>
        </w:rPr>
        <w:t xml:space="preserve"> Gerakan d</w:t>
      </w:r>
      <w:r w:rsidRPr="00690AC0">
        <w:rPr>
          <w:lang w:val="id-ID"/>
        </w:rPr>
        <w:t xml:space="preserve">asar pada </w:t>
      </w:r>
      <w:bookmarkEnd w:id="65"/>
      <w:bookmarkEnd w:id="66"/>
      <w:r w:rsidR="002C0ED0" w:rsidRPr="00690AC0">
        <w:rPr>
          <w:lang w:val="id-ID"/>
        </w:rPr>
        <w:t>Drone</w:t>
      </w:r>
      <w:bookmarkEnd w:id="67"/>
      <w:bookmarkEnd w:id="68"/>
      <w:bookmarkEnd w:id="69"/>
      <w:bookmarkEnd w:id="70"/>
      <w:bookmarkEnd w:id="71"/>
    </w:p>
    <w:p w14:paraId="308CBA3A" w14:textId="279BA43A" w:rsidR="00EA0967" w:rsidRPr="00690AC0" w:rsidRDefault="00B808E6" w:rsidP="007A3924">
      <w:pPr>
        <w:jc w:val="center"/>
        <w:rPr>
          <w:lang w:val="id-ID"/>
        </w:rPr>
      </w:pPr>
      <w:r w:rsidRPr="00690AC0">
        <w:rPr>
          <w:lang w:val="id-ID"/>
        </w:rPr>
        <w:t>(Sumber : kajianpustaka.com</w:t>
      </w:r>
      <w:r w:rsidR="00EA0967" w:rsidRPr="00690AC0">
        <w:rPr>
          <w:lang w:val="id-ID"/>
        </w:rPr>
        <w:t>)</w:t>
      </w:r>
    </w:p>
    <w:p w14:paraId="21D11292" w14:textId="77777777" w:rsidR="006A16E2" w:rsidRPr="00690AC0" w:rsidRDefault="00B808E6" w:rsidP="00DC6C46">
      <w:pPr>
        <w:pStyle w:val="ListParagraph"/>
        <w:numPr>
          <w:ilvl w:val="0"/>
          <w:numId w:val="19"/>
        </w:numPr>
        <w:spacing w:after="0" w:line="480" w:lineRule="auto"/>
        <w:ind w:left="567"/>
        <w:jc w:val="both"/>
        <w:rPr>
          <w:rStyle w:val="rynqvb"/>
          <w:b/>
          <w:i/>
          <w:lang w:val="id-ID"/>
        </w:rPr>
      </w:pPr>
      <w:r w:rsidRPr="00690AC0">
        <w:rPr>
          <w:rStyle w:val="rynqvb"/>
          <w:b/>
          <w:i/>
          <w:lang w:val="id-ID"/>
        </w:rPr>
        <w:t xml:space="preserve">Throttle </w:t>
      </w:r>
    </w:p>
    <w:p w14:paraId="6CC23A29" w14:textId="77777777" w:rsidR="00B808E6" w:rsidRPr="00690AC0" w:rsidRDefault="00B808E6" w:rsidP="00DC6C46">
      <w:pPr>
        <w:pStyle w:val="ListParagraph"/>
        <w:spacing w:after="0" w:line="480" w:lineRule="auto"/>
        <w:ind w:left="567"/>
        <w:jc w:val="both"/>
        <w:rPr>
          <w:rStyle w:val="rynqvb"/>
          <w:lang w:val="id-ID"/>
        </w:rPr>
      </w:pPr>
      <w:r w:rsidRPr="00690AC0">
        <w:rPr>
          <w:i/>
          <w:lang w:val="id-ID"/>
        </w:rPr>
        <w:t>Throttle</w:t>
      </w:r>
      <w:r w:rsidRPr="00690AC0">
        <w:rPr>
          <w:lang w:val="id-ID"/>
        </w:rPr>
        <w:t xml:space="preserve"> merupakan penaikan kecepatan secara keseluruhan pada motor, di mana ketika motor </w:t>
      </w:r>
      <w:r w:rsidRPr="00690AC0">
        <w:rPr>
          <w:i/>
          <w:lang w:val="id-ID"/>
        </w:rPr>
        <w:t>full throttle</w:t>
      </w:r>
      <w:r w:rsidRPr="00690AC0">
        <w:rPr>
          <w:lang w:val="id-ID"/>
        </w:rPr>
        <w:t xml:space="preserve"> maka </w:t>
      </w:r>
      <w:r w:rsidR="002C0ED0" w:rsidRPr="00690AC0">
        <w:rPr>
          <w:i/>
          <w:lang w:val="id-ID"/>
        </w:rPr>
        <w:t>drone</w:t>
      </w:r>
      <w:r w:rsidRPr="00690AC0">
        <w:rPr>
          <w:lang w:val="id-ID"/>
        </w:rPr>
        <w:t xml:space="preserve"> akan terjadi momen angkat pada </w:t>
      </w:r>
      <w:r w:rsidRPr="00690AC0">
        <w:rPr>
          <w:i/>
          <w:lang w:val="id-ID"/>
        </w:rPr>
        <w:lastRenderedPageBreak/>
        <w:t>body</w:t>
      </w:r>
      <w:r w:rsidRPr="00690AC0">
        <w:rPr>
          <w:lang w:val="id-ID"/>
        </w:rPr>
        <w:t xml:space="preserve"> </w:t>
      </w:r>
      <w:r w:rsidR="002C0ED0" w:rsidRPr="00690AC0">
        <w:rPr>
          <w:i/>
          <w:lang w:val="id-ID"/>
        </w:rPr>
        <w:t>drone</w:t>
      </w:r>
      <w:r w:rsidRPr="00690AC0">
        <w:rPr>
          <w:lang w:val="id-ID"/>
        </w:rPr>
        <w:t>. dan begitu sebaliknya jika motor menurunkan kecepatan maka akan terjadi posisi turun.</w:t>
      </w:r>
    </w:p>
    <w:p w14:paraId="723E2FE7" w14:textId="77777777" w:rsidR="00B808E6" w:rsidRPr="00690AC0" w:rsidRDefault="00B808E6" w:rsidP="00DC6C46">
      <w:pPr>
        <w:pStyle w:val="ListParagraph"/>
        <w:numPr>
          <w:ilvl w:val="0"/>
          <w:numId w:val="19"/>
        </w:numPr>
        <w:spacing w:after="0" w:line="480" w:lineRule="auto"/>
        <w:ind w:left="567"/>
        <w:jc w:val="both"/>
        <w:rPr>
          <w:rStyle w:val="rynqvb"/>
          <w:b/>
          <w:i/>
          <w:lang w:val="id-ID"/>
        </w:rPr>
      </w:pPr>
      <w:r w:rsidRPr="00690AC0">
        <w:rPr>
          <w:rStyle w:val="rynqvb"/>
          <w:b/>
          <w:i/>
          <w:lang w:val="id-ID"/>
        </w:rPr>
        <w:t xml:space="preserve">Pitch </w:t>
      </w:r>
    </w:p>
    <w:p w14:paraId="56C0983E" w14:textId="77777777" w:rsidR="00B808E6" w:rsidRPr="00690AC0" w:rsidRDefault="00B808E6" w:rsidP="00DC6C46">
      <w:pPr>
        <w:pStyle w:val="ListParagraph"/>
        <w:spacing w:after="0" w:line="480" w:lineRule="auto"/>
        <w:ind w:left="567"/>
        <w:jc w:val="both"/>
        <w:rPr>
          <w:rStyle w:val="rynqvb"/>
          <w:lang w:val="id-ID"/>
        </w:rPr>
      </w:pPr>
      <w:r w:rsidRPr="00690AC0">
        <w:rPr>
          <w:i/>
          <w:lang w:val="id-ID"/>
        </w:rPr>
        <w:t>Pitch</w:t>
      </w:r>
      <w:r w:rsidRPr="00690AC0">
        <w:rPr>
          <w:lang w:val="id-ID"/>
        </w:rPr>
        <w:t xml:space="preserve"> merupakan pergerakan maju dan mundur pada </w:t>
      </w:r>
      <w:r w:rsidR="002C0ED0" w:rsidRPr="00690AC0">
        <w:rPr>
          <w:i/>
          <w:lang w:val="id-ID"/>
        </w:rPr>
        <w:t>drone</w:t>
      </w:r>
      <w:r w:rsidRPr="00690AC0">
        <w:rPr>
          <w:lang w:val="id-ID"/>
        </w:rPr>
        <w:t xml:space="preserve">, di mana motor yang berada di posisi belakang berputar lebih cepat dibanding dengan motor yang berada di depan sehingga terjadi kemiringan ke arah depan dan akan terdorong ke depan </w:t>
      </w:r>
      <w:r w:rsidR="004219F0" w:rsidRPr="00690AC0">
        <w:rPr>
          <w:lang w:val="id-ID"/>
        </w:rPr>
        <w:t>maka</w:t>
      </w:r>
      <w:r w:rsidRPr="00690AC0">
        <w:rPr>
          <w:lang w:val="id-ID"/>
        </w:rPr>
        <w:t xml:space="preserve"> akan terjadi gerakan maju, begitupun sebaliknya untuk bergerak mundur.</w:t>
      </w:r>
    </w:p>
    <w:p w14:paraId="359D6EF2" w14:textId="77777777" w:rsidR="00B808E6" w:rsidRPr="00690AC0" w:rsidRDefault="00B808E6" w:rsidP="00DC6C46">
      <w:pPr>
        <w:pStyle w:val="ListParagraph"/>
        <w:numPr>
          <w:ilvl w:val="0"/>
          <w:numId w:val="19"/>
        </w:numPr>
        <w:spacing w:after="0" w:line="480" w:lineRule="auto"/>
        <w:ind w:left="567"/>
        <w:jc w:val="both"/>
        <w:rPr>
          <w:rStyle w:val="rynqvb"/>
          <w:b/>
          <w:i/>
          <w:lang w:val="id-ID"/>
        </w:rPr>
      </w:pPr>
      <w:r w:rsidRPr="00690AC0">
        <w:rPr>
          <w:rStyle w:val="rynqvb"/>
          <w:b/>
          <w:i/>
          <w:lang w:val="id-ID"/>
        </w:rPr>
        <w:t>Roll</w:t>
      </w:r>
    </w:p>
    <w:p w14:paraId="73B60D62" w14:textId="77777777" w:rsidR="00B808E6" w:rsidRPr="00690AC0" w:rsidRDefault="00B808E6" w:rsidP="00DC6C46">
      <w:pPr>
        <w:pStyle w:val="ListParagraph"/>
        <w:spacing w:after="0" w:line="480" w:lineRule="auto"/>
        <w:ind w:left="567"/>
        <w:jc w:val="both"/>
        <w:rPr>
          <w:rStyle w:val="rynqvb"/>
          <w:lang w:val="id-ID"/>
        </w:rPr>
      </w:pPr>
      <w:r w:rsidRPr="00690AC0">
        <w:rPr>
          <w:i/>
          <w:lang w:val="id-ID"/>
        </w:rPr>
        <w:t>Roll</w:t>
      </w:r>
      <w:r w:rsidRPr="00690AC0">
        <w:rPr>
          <w:lang w:val="id-ID"/>
        </w:rPr>
        <w:t xml:space="preserve"> merupakan gerakan menyamping, baik ke arah kiri atau kanan, untuk dapat bergerak menyamping perlu adanya perubahan kecepatan pada satu pasang motor, misal </w:t>
      </w:r>
      <w:r w:rsidR="002C0ED0" w:rsidRPr="00690AC0">
        <w:rPr>
          <w:i/>
          <w:lang w:val="id-ID"/>
        </w:rPr>
        <w:t>drone</w:t>
      </w:r>
      <w:r w:rsidRPr="00690AC0">
        <w:rPr>
          <w:lang w:val="id-ID"/>
        </w:rPr>
        <w:t xml:space="preserve"> akan gerak ke samping kanan maka motor sebelah kiri menaikkan kecepatan sehingga terjadi momen miring dan secara tidak langsung bergerak ke samping kanan begitu pun sebaliknya.</w:t>
      </w:r>
    </w:p>
    <w:p w14:paraId="2A2C4FC8" w14:textId="77777777" w:rsidR="00B808E6" w:rsidRPr="00690AC0" w:rsidRDefault="00B808E6" w:rsidP="00DC6C46">
      <w:pPr>
        <w:pStyle w:val="ListParagraph"/>
        <w:numPr>
          <w:ilvl w:val="0"/>
          <w:numId w:val="19"/>
        </w:numPr>
        <w:spacing w:after="0" w:line="480" w:lineRule="auto"/>
        <w:ind w:left="567"/>
        <w:jc w:val="both"/>
        <w:rPr>
          <w:rStyle w:val="rynqvb"/>
          <w:b/>
          <w:i/>
          <w:lang w:val="id-ID"/>
        </w:rPr>
      </w:pPr>
      <w:r w:rsidRPr="00690AC0">
        <w:rPr>
          <w:rStyle w:val="rynqvb"/>
          <w:b/>
          <w:i/>
          <w:lang w:val="id-ID"/>
        </w:rPr>
        <w:t>Yaw</w:t>
      </w:r>
    </w:p>
    <w:p w14:paraId="00FD63C8" w14:textId="77777777" w:rsidR="008B4A25" w:rsidRPr="00690AC0" w:rsidRDefault="00B808E6" w:rsidP="00DC6C46">
      <w:pPr>
        <w:pStyle w:val="ListParagraph"/>
        <w:spacing w:after="0" w:line="480" w:lineRule="auto"/>
        <w:ind w:left="567"/>
        <w:jc w:val="both"/>
        <w:rPr>
          <w:rStyle w:val="rynqvb"/>
          <w:lang w:val="id-ID"/>
        </w:rPr>
      </w:pPr>
      <w:r w:rsidRPr="00690AC0">
        <w:rPr>
          <w:lang w:val="id-ID"/>
        </w:rPr>
        <w:t xml:space="preserve">Pergerakan ini yaitu di mana </w:t>
      </w:r>
      <w:r w:rsidR="002C0ED0" w:rsidRPr="00690AC0">
        <w:rPr>
          <w:i/>
          <w:lang w:val="id-ID"/>
        </w:rPr>
        <w:t>drone</w:t>
      </w:r>
      <w:r w:rsidRPr="00690AC0">
        <w:rPr>
          <w:lang w:val="id-ID"/>
        </w:rPr>
        <w:t xml:space="preserve"> berputar dalam satu poros dilakukan dengan cara menurunkan kecepatan motor</w:t>
      </w:r>
      <w:r w:rsidR="00FB0920" w:rsidRPr="00690AC0">
        <w:rPr>
          <w:lang w:val="id-ID"/>
        </w:rPr>
        <w:t xml:space="preserve"> CW atau CCW</w:t>
      </w:r>
      <w:r w:rsidRPr="00690AC0">
        <w:rPr>
          <w:lang w:val="id-ID"/>
        </w:rPr>
        <w:t>, atas-bawah atau kiri - kanan, dan menaikkan kecepatan pasangan motor</w:t>
      </w:r>
      <w:r w:rsidR="00FB0920" w:rsidRPr="00690AC0">
        <w:rPr>
          <w:lang w:val="id-ID"/>
        </w:rPr>
        <w:t xml:space="preserve"> CW atau CCW</w:t>
      </w:r>
      <w:r w:rsidRPr="00690AC0">
        <w:rPr>
          <w:lang w:val="id-ID"/>
        </w:rPr>
        <w:t xml:space="preserve"> yang sedikit lambat kecepatannya dibandingkan pasangan motor yang lain.</w:t>
      </w:r>
    </w:p>
    <w:p w14:paraId="13E9A502" w14:textId="77777777" w:rsidR="00AE61ED" w:rsidRPr="00690AC0" w:rsidRDefault="008B4A25" w:rsidP="00CD6F3E">
      <w:pPr>
        <w:pStyle w:val="Heading2"/>
        <w:numPr>
          <w:ilvl w:val="0"/>
          <w:numId w:val="2"/>
        </w:numPr>
        <w:spacing w:line="480" w:lineRule="auto"/>
        <w:ind w:left="0"/>
        <w:rPr>
          <w:rFonts w:cs="Times New Roman"/>
          <w:color w:val="auto"/>
          <w:lang w:val="id-ID"/>
        </w:rPr>
      </w:pPr>
      <w:bookmarkStart w:id="72" w:name="_Toc146703261"/>
      <w:r w:rsidRPr="00690AC0">
        <w:rPr>
          <w:rFonts w:cs="Times New Roman"/>
          <w:color w:val="auto"/>
          <w:lang w:val="id-ID"/>
        </w:rPr>
        <w:t>Sistem</w:t>
      </w:r>
      <w:r w:rsidR="00AE61ED" w:rsidRPr="00690AC0">
        <w:rPr>
          <w:rFonts w:cs="Times New Roman"/>
          <w:color w:val="auto"/>
          <w:lang w:val="id-ID"/>
        </w:rPr>
        <w:t xml:space="preserve"> </w:t>
      </w:r>
      <w:r w:rsidRPr="00690AC0">
        <w:rPr>
          <w:rFonts w:cs="Times New Roman"/>
          <w:color w:val="auto"/>
          <w:lang w:val="id-ID"/>
        </w:rPr>
        <w:t xml:space="preserve">Propulsi dan Elektronik </w:t>
      </w:r>
      <w:r w:rsidR="002C0ED0" w:rsidRPr="00690AC0">
        <w:rPr>
          <w:rFonts w:cs="Times New Roman"/>
          <w:i/>
          <w:color w:val="auto"/>
          <w:lang w:val="id-ID"/>
        </w:rPr>
        <w:t>Drone</w:t>
      </w:r>
      <w:bookmarkEnd w:id="72"/>
    </w:p>
    <w:p w14:paraId="056BFDCC" w14:textId="086E7F99" w:rsidR="008B4A25" w:rsidRPr="00690AC0" w:rsidRDefault="008B4A25" w:rsidP="00EA0967">
      <w:pPr>
        <w:spacing w:after="0" w:line="480" w:lineRule="auto"/>
        <w:ind w:firstLine="567"/>
        <w:jc w:val="both"/>
        <w:rPr>
          <w:lang w:val="id-ID"/>
        </w:rPr>
      </w:pPr>
      <w:r w:rsidRPr="00690AC0">
        <w:rPr>
          <w:lang w:val="id-ID"/>
        </w:rPr>
        <w:t xml:space="preserve">Pada sistem propulsi </w:t>
      </w:r>
      <w:r w:rsidR="002C0ED0" w:rsidRPr="00690AC0">
        <w:rPr>
          <w:i/>
          <w:lang w:val="id-ID"/>
        </w:rPr>
        <w:t>drone</w:t>
      </w:r>
      <w:r w:rsidRPr="00690AC0">
        <w:rPr>
          <w:lang w:val="id-ID"/>
        </w:rPr>
        <w:t xml:space="preserve"> terdiri dari baling-baling, motor, Electronic Speed Controller (ESC), baterai</w:t>
      </w:r>
      <w:r w:rsidR="00445636">
        <w:t xml:space="preserve">, dan </w:t>
      </w:r>
      <w:r w:rsidR="00445636" w:rsidRPr="00445636">
        <w:rPr>
          <w:i/>
          <w:iCs/>
        </w:rPr>
        <w:t>flight controller</w:t>
      </w:r>
      <w:r w:rsidRPr="00690AC0">
        <w:rPr>
          <w:lang w:val="id-ID"/>
        </w:rPr>
        <w:t xml:space="preserve">. Komponen-komponen sistem propulsi harus cocok dan kompatibel satu sama lain. Jika tidak, </w:t>
      </w:r>
      <w:r w:rsidR="002C0ED0" w:rsidRPr="00690AC0">
        <w:rPr>
          <w:i/>
          <w:lang w:val="id-ID"/>
        </w:rPr>
        <w:t>drone</w:t>
      </w:r>
      <w:r w:rsidRPr="00690AC0">
        <w:rPr>
          <w:lang w:val="id-ID"/>
        </w:rPr>
        <w:t xml:space="preserve"> mungkin </w:t>
      </w:r>
      <w:r w:rsidRPr="00690AC0">
        <w:rPr>
          <w:lang w:val="id-ID"/>
        </w:rPr>
        <w:lastRenderedPageBreak/>
        <w:t>tidak berfungsi dengan baik. Pada</w:t>
      </w:r>
      <w:r w:rsidR="00AE61ED" w:rsidRPr="00690AC0">
        <w:rPr>
          <w:lang w:val="id-ID"/>
        </w:rPr>
        <w:t xml:space="preserve"> </w:t>
      </w:r>
      <w:r w:rsidR="002C0ED0" w:rsidRPr="00690AC0">
        <w:rPr>
          <w:i/>
          <w:lang w:val="id-ID"/>
        </w:rPr>
        <w:t>Drone</w:t>
      </w:r>
      <w:r w:rsidR="00AE61ED" w:rsidRPr="00690AC0">
        <w:rPr>
          <w:i/>
          <w:lang w:val="id-ID"/>
        </w:rPr>
        <w:t xml:space="preserve"> Hexacopter</w:t>
      </w:r>
      <w:r w:rsidR="00D0181E" w:rsidRPr="00690AC0">
        <w:rPr>
          <w:lang w:val="id-ID"/>
        </w:rPr>
        <w:t xml:space="preserve"> </w:t>
      </w:r>
      <w:r w:rsidR="004219F0" w:rsidRPr="00690AC0">
        <w:rPr>
          <w:lang w:val="id-ID"/>
        </w:rPr>
        <w:t>terdapat</w:t>
      </w:r>
      <w:r w:rsidR="00D0181E" w:rsidRPr="00690AC0">
        <w:rPr>
          <w:lang w:val="id-ID"/>
        </w:rPr>
        <w:t xml:space="preserve"> beberapa komponen</w:t>
      </w:r>
      <w:r w:rsidR="00AE61ED" w:rsidRPr="00690AC0">
        <w:rPr>
          <w:lang w:val="id-ID"/>
        </w:rPr>
        <w:t xml:space="preserve"> </w:t>
      </w:r>
      <w:r w:rsidR="004219F0" w:rsidRPr="00690AC0">
        <w:rPr>
          <w:lang w:val="id-ID"/>
        </w:rPr>
        <w:t xml:space="preserve">elektronik </w:t>
      </w:r>
      <w:r w:rsidR="006A0EA1" w:rsidRPr="00690AC0">
        <w:rPr>
          <w:lang w:val="id-ID"/>
        </w:rPr>
        <w:t xml:space="preserve">dan </w:t>
      </w:r>
      <w:r w:rsidR="00AE61ED" w:rsidRPr="00690AC0">
        <w:rPr>
          <w:lang w:val="id-ID"/>
        </w:rPr>
        <w:t>yang diperlukan</w:t>
      </w:r>
      <w:r w:rsidR="004219F0" w:rsidRPr="00690AC0">
        <w:rPr>
          <w:lang w:val="id-ID"/>
        </w:rPr>
        <w:t xml:space="preserve"> agar </w:t>
      </w:r>
      <w:r w:rsidR="002C0ED0" w:rsidRPr="00690AC0">
        <w:rPr>
          <w:i/>
          <w:lang w:val="id-ID"/>
        </w:rPr>
        <w:t>drone</w:t>
      </w:r>
      <w:r w:rsidR="004219F0" w:rsidRPr="00690AC0">
        <w:rPr>
          <w:lang w:val="id-ID"/>
        </w:rPr>
        <w:t xml:space="preserve"> berfungsi dengan baik</w:t>
      </w:r>
      <w:r w:rsidRPr="00690AC0">
        <w:rPr>
          <w:lang w:val="id-ID"/>
        </w:rPr>
        <w:t>. Diantaranya:</w:t>
      </w:r>
    </w:p>
    <w:p w14:paraId="1AF41F57" w14:textId="77777777" w:rsidR="00AE61ED" w:rsidRPr="00690AC0" w:rsidRDefault="00AE61ED" w:rsidP="000E0A35">
      <w:pPr>
        <w:pStyle w:val="ListParagraph"/>
        <w:numPr>
          <w:ilvl w:val="0"/>
          <w:numId w:val="9"/>
        </w:numPr>
        <w:spacing w:after="0" w:line="480" w:lineRule="auto"/>
        <w:ind w:left="284" w:hanging="284"/>
        <w:rPr>
          <w:b/>
          <w:lang w:val="id-ID"/>
        </w:rPr>
      </w:pPr>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FC)</w:t>
      </w:r>
    </w:p>
    <w:p w14:paraId="22630C7C" w14:textId="77777777" w:rsidR="000F0C5B" w:rsidRPr="00690AC0" w:rsidRDefault="000F0C5B" w:rsidP="00422370">
      <w:pPr>
        <w:pStyle w:val="ListParagraph"/>
        <w:spacing w:line="480" w:lineRule="auto"/>
        <w:ind w:left="284" w:firstLine="567"/>
        <w:jc w:val="both"/>
        <w:rPr>
          <w:rFonts w:cs="Times New Roman"/>
          <w:szCs w:val="24"/>
          <w:lang w:val="id-ID"/>
        </w:rPr>
      </w:pPr>
      <w:r w:rsidRPr="00690AC0">
        <w:rPr>
          <w:rFonts w:cs="Times New Roman"/>
          <w:bCs/>
          <w:i/>
          <w:iCs/>
          <w:szCs w:val="24"/>
          <w:lang w:val="id-ID"/>
        </w:rPr>
        <w:t>Flight Controller</w:t>
      </w:r>
      <w:r w:rsidRPr="00690AC0">
        <w:rPr>
          <w:rFonts w:cs="Times New Roman"/>
          <w:szCs w:val="24"/>
          <w:lang w:val="id-ID"/>
        </w:rPr>
        <w:t xml:space="preserve"> sering juga disebut dengan </w:t>
      </w:r>
      <w:r w:rsidRPr="00690AC0">
        <w:rPr>
          <w:rFonts w:cs="Times New Roman"/>
          <w:i/>
          <w:iCs/>
          <w:szCs w:val="24"/>
          <w:lang w:val="id-ID"/>
        </w:rPr>
        <w:t>FC</w:t>
      </w:r>
      <w:r w:rsidRPr="00690AC0">
        <w:rPr>
          <w:rFonts w:cs="Times New Roman"/>
          <w:szCs w:val="24"/>
          <w:lang w:val="id-ID"/>
        </w:rPr>
        <w:t xml:space="preserve"> merupakan otak dari sebuah pesawat tanpa awak. </w:t>
      </w:r>
      <w:r w:rsidRPr="00690AC0">
        <w:rPr>
          <w:rFonts w:cs="Times New Roman"/>
          <w:i/>
          <w:szCs w:val="24"/>
          <w:lang w:val="id-ID"/>
        </w:rPr>
        <w:t xml:space="preserve">Flight </w:t>
      </w:r>
      <w:r w:rsidRPr="00690AC0">
        <w:rPr>
          <w:rFonts w:cs="Times New Roman"/>
          <w:szCs w:val="24"/>
          <w:lang w:val="id-ID"/>
        </w:rPr>
        <w:t xml:space="preserve">controller terdapat </w:t>
      </w:r>
      <w:r w:rsidR="00853F25" w:rsidRPr="00690AC0">
        <w:rPr>
          <w:rFonts w:cs="Times New Roman"/>
          <w:szCs w:val="24"/>
          <w:lang w:val="id-ID"/>
        </w:rPr>
        <w:t>sensor g</w:t>
      </w:r>
      <w:r w:rsidRPr="00690AC0">
        <w:rPr>
          <w:rFonts w:cs="Times New Roman"/>
          <w:szCs w:val="24"/>
          <w:lang w:val="id-ID"/>
        </w:rPr>
        <w:t>yro (</w:t>
      </w:r>
      <w:r w:rsidR="00853F25" w:rsidRPr="00690AC0">
        <w:rPr>
          <w:rFonts w:cs="Times New Roman"/>
          <w:i/>
          <w:szCs w:val="24"/>
          <w:lang w:val="id-ID"/>
        </w:rPr>
        <w:t>g</w:t>
      </w:r>
      <w:r w:rsidRPr="00690AC0">
        <w:rPr>
          <w:rFonts w:cs="Times New Roman"/>
          <w:i/>
          <w:szCs w:val="24"/>
          <w:lang w:val="id-ID"/>
        </w:rPr>
        <w:t>yroscope</w:t>
      </w:r>
      <w:r w:rsidRPr="00690AC0">
        <w:rPr>
          <w:rFonts w:cs="Times New Roman"/>
          <w:szCs w:val="24"/>
          <w:lang w:val="id-ID"/>
        </w:rPr>
        <w:t>) dan sensor ACC (</w:t>
      </w:r>
      <w:r w:rsidR="00853F25" w:rsidRPr="00690AC0">
        <w:rPr>
          <w:rFonts w:cs="Times New Roman"/>
          <w:i/>
          <w:szCs w:val="24"/>
          <w:lang w:val="id-ID"/>
        </w:rPr>
        <w:t>a</w:t>
      </w:r>
      <w:r w:rsidRPr="00690AC0">
        <w:rPr>
          <w:rFonts w:cs="Times New Roman"/>
          <w:i/>
          <w:szCs w:val="24"/>
          <w:lang w:val="id-ID"/>
        </w:rPr>
        <w:t>ccelerometer</w:t>
      </w:r>
      <w:r w:rsidRPr="00690AC0">
        <w:rPr>
          <w:rFonts w:cs="Times New Roman"/>
          <w:szCs w:val="24"/>
          <w:lang w:val="id-ID"/>
        </w:rPr>
        <w:t xml:space="preserve">). Beberapa </w:t>
      </w:r>
      <w:r w:rsidR="00853F25" w:rsidRPr="00690AC0">
        <w:rPr>
          <w:rFonts w:cs="Times New Roman"/>
          <w:i/>
          <w:szCs w:val="24"/>
          <w:lang w:val="id-ID"/>
        </w:rPr>
        <w:t>flight c</w:t>
      </w:r>
      <w:r w:rsidRPr="00690AC0">
        <w:rPr>
          <w:rFonts w:cs="Times New Roman"/>
          <w:i/>
          <w:szCs w:val="24"/>
          <w:lang w:val="id-ID"/>
        </w:rPr>
        <w:t>ontroller</w:t>
      </w:r>
      <w:r w:rsidRPr="00690AC0">
        <w:rPr>
          <w:rFonts w:cs="Times New Roman"/>
          <w:szCs w:val="24"/>
          <w:lang w:val="id-ID"/>
        </w:rPr>
        <w:t xml:space="preserve"> ada yang memiliki sensor lebih seperti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mikrokontroler di dalam </w:t>
      </w:r>
      <w:r w:rsidRPr="00690AC0">
        <w:rPr>
          <w:rFonts w:cs="Times New Roman"/>
          <w:i/>
          <w:szCs w:val="24"/>
          <w:lang w:val="id-ID"/>
        </w:rPr>
        <w:t>flight controller</w:t>
      </w:r>
      <w:r w:rsidRPr="00690AC0">
        <w:rPr>
          <w:rFonts w:cs="Times New Roman"/>
          <w:szCs w:val="24"/>
          <w:lang w:val="id-ID"/>
        </w:rPr>
        <w:t xml:space="preserve"> dan kemudian diteruskan ke baling-baling atau sayap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722EEBF8" w:rsidR="007B6311" w:rsidRPr="00690AC0" w:rsidRDefault="000F0C5B" w:rsidP="003035AA">
      <w:pPr>
        <w:pStyle w:val="ListParagraph"/>
        <w:spacing w:after="0" w:line="480" w:lineRule="auto"/>
        <w:ind w:left="284" w:firstLine="567"/>
        <w:jc w:val="both"/>
        <w:rPr>
          <w:lang w:val="id-ID"/>
        </w:rPr>
      </w:pPr>
      <w:r w:rsidRPr="00690AC0">
        <w:rPr>
          <w:rFonts w:cs="Times New Roman"/>
          <w:szCs w:val="24"/>
          <w:lang w:val="id-ID"/>
        </w:rPr>
        <w:t xml:space="preserve">Jenis </w:t>
      </w:r>
      <w:r w:rsidR="00853F25" w:rsidRPr="00690AC0">
        <w:rPr>
          <w:rFonts w:cs="Times New Roman"/>
          <w:i/>
          <w:szCs w:val="24"/>
          <w:lang w:val="id-ID"/>
        </w:rPr>
        <w:t>fligh controller</w:t>
      </w:r>
      <w:r w:rsidR="00853F25" w:rsidRPr="00690AC0">
        <w:rPr>
          <w:rFonts w:cs="Times New Roman"/>
          <w:szCs w:val="24"/>
          <w:lang w:val="id-ID"/>
        </w:rPr>
        <w:t xml:space="preserve"> </w:t>
      </w:r>
      <w:r w:rsidRPr="00690AC0">
        <w:rPr>
          <w:rFonts w:cs="Times New Roman"/>
          <w:szCs w:val="24"/>
          <w:lang w:val="id-ID"/>
        </w:rPr>
        <w:t xml:space="preserve">yang digunakan </w:t>
      </w:r>
      <w:r w:rsidR="004219F0" w:rsidRPr="00690AC0">
        <w:rPr>
          <w:rFonts w:cs="Times New Roman"/>
          <w:szCs w:val="24"/>
          <w:lang w:val="id-ID"/>
        </w:rPr>
        <w:t xml:space="preserve">pada pembahasan kali ini adalah </w:t>
      </w:r>
      <w:r w:rsidR="0064025F" w:rsidRPr="00690AC0">
        <w:rPr>
          <w:rFonts w:cs="Times New Roman"/>
          <w:i/>
          <w:szCs w:val="24"/>
          <w:lang w:val="id-ID"/>
        </w:rPr>
        <w:t>fligh controller</w:t>
      </w:r>
      <w:r w:rsidR="0064025F" w:rsidRPr="00690AC0">
        <w:rPr>
          <w:rFonts w:cs="Times New Roman"/>
          <w:szCs w:val="24"/>
          <w:lang w:val="id-ID"/>
        </w:rPr>
        <w:t xml:space="preserve"> </w:t>
      </w:r>
      <w:r w:rsidRPr="00690AC0">
        <w:rPr>
          <w:rFonts w:cs="Times New Roman"/>
          <w:szCs w:val="24"/>
          <w:lang w:val="id-ID"/>
        </w:rPr>
        <w:t>Pixhawk</w:t>
      </w:r>
      <w:r w:rsidR="00957966" w:rsidRPr="00690AC0">
        <w:rPr>
          <w:rFonts w:cs="Times New Roman"/>
          <w:szCs w:val="24"/>
          <w:lang w:val="id-ID"/>
        </w:rPr>
        <w:t xml:space="preserve"> seperti yang terlihat pada </w:t>
      </w:r>
      <w:r w:rsidR="009B5BDC">
        <w:rPr>
          <w:rFonts w:cs="Times New Roman"/>
          <w:szCs w:val="24"/>
        </w:rPr>
        <w:t>G</w:t>
      </w:r>
      <w:r w:rsidR="00957966" w:rsidRPr="00690AC0">
        <w:rPr>
          <w:rFonts w:cs="Times New Roman"/>
          <w:szCs w:val="24"/>
          <w:lang w:val="id-ID"/>
        </w:rPr>
        <w:t>ambar 7</w:t>
      </w:r>
      <w:r w:rsidR="007C7BD6" w:rsidRPr="00690AC0">
        <w:rPr>
          <w:rFonts w:cs="Times New Roman"/>
          <w:szCs w:val="24"/>
          <w:lang w:val="id-ID"/>
        </w:rPr>
        <w:t xml:space="preserve">. </w:t>
      </w:r>
      <w:r w:rsidR="0064025F" w:rsidRPr="00690AC0">
        <w:rPr>
          <w:lang w:val="id-ID"/>
        </w:rPr>
        <w:t xml:space="preserve">Pixhawk adalah serangkaian autopilot berbasis </w:t>
      </w:r>
      <w:r w:rsidR="0064025F" w:rsidRPr="00690AC0">
        <w:rPr>
          <w:i/>
          <w:lang w:val="id-ID"/>
        </w:rPr>
        <w:t>hardware</w:t>
      </w:r>
      <w:r w:rsidR="0064025F" w:rsidRPr="00690AC0">
        <w:rPr>
          <w:lang w:val="id-ID"/>
        </w:rPr>
        <w:t xml:space="preserve"> dan </w:t>
      </w:r>
      <w:r w:rsidR="0064025F" w:rsidRPr="00690AC0">
        <w:rPr>
          <w:i/>
          <w:lang w:val="id-ID"/>
        </w:rPr>
        <w:t>software</w:t>
      </w:r>
      <w:r w:rsidR="0064025F" w:rsidRPr="00690AC0">
        <w:rPr>
          <w:lang w:val="id-ID"/>
        </w:rPr>
        <w:t xml:space="preserve"> yang digunakan pada aplikasi penerbangan otonom, terutama pada </w:t>
      </w:r>
      <w:r w:rsidR="002C0ED0" w:rsidRPr="00690AC0">
        <w:rPr>
          <w:i/>
          <w:lang w:val="id-ID"/>
        </w:rPr>
        <w:t>drone</w:t>
      </w:r>
      <w:r w:rsidR="0064025F" w:rsidRPr="00690AC0">
        <w:rPr>
          <w:lang w:val="id-ID"/>
        </w:rPr>
        <w:t xml:space="preserve"> dan kendaraan udara </w:t>
      </w:r>
      <w:r w:rsidR="003035AA" w:rsidRPr="00690AC0">
        <w:rPr>
          <w:lang w:val="id-ID"/>
        </w:rPr>
        <w:t xml:space="preserve">tanpa </w:t>
      </w:r>
      <w:r w:rsidR="0064025F" w:rsidRPr="00690AC0">
        <w:rPr>
          <w:lang w:val="id-ID"/>
        </w:rPr>
        <w:t xml:space="preserve">awak (UAV). </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0D037BDD">
            <wp:extent cx="3331049" cy="1790700"/>
            <wp:effectExtent l="0" t="0" r="3175" b="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83193" cy="1818732"/>
                    </a:xfrm>
                    <a:prstGeom prst="rect">
                      <a:avLst/>
                    </a:prstGeom>
                    <a:noFill/>
                    <a:ln>
                      <a:noFill/>
                    </a:ln>
                  </pic:spPr>
                </pic:pic>
              </a:graphicData>
            </a:graphic>
          </wp:inline>
        </w:drawing>
      </w:r>
    </w:p>
    <w:p w14:paraId="49517D9B" w14:textId="22AE9E61" w:rsidR="003035AA" w:rsidRPr="00690AC0" w:rsidRDefault="003035AA" w:rsidP="003035AA">
      <w:pPr>
        <w:pStyle w:val="Caption"/>
        <w:spacing w:after="0"/>
        <w:jc w:val="center"/>
        <w:rPr>
          <w:lang w:val="id-ID"/>
        </w:rPr>
      </w:pPr>
      <w:bookmarkStart w:id="73" w:name="_Toc145425804"/>
      <w:bookmarkStart w:id="74" w:name="_Toc145534189"/>
      <w:bookmarkStart w:id="75" w:name="_Toc146562481"/>
      <w:bookmarkStart w:id="76" w:name="_Toc14670328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7</w:t>
      </w:r>
      <w:r w:rsidR="006A0EA1" w:rsidRPr="00690AC0">
        <w:rPr>
          <w:lang w:val="id-ID"/>
        </w:rPr>
        <w:fldChar w:fldCharType="end"/>
      </w:r>
      <w:r w:rsidRPr="00690AC0">
        <w:rPr>
          <w:lang w:val="id-ID"/>
        </w:rPr>
        <w:t xml:space="preserve"> Pixhawk Interface</w:t>
      </w:r>
      <w:bookmarkEnd w:id="73"/>
      <w:bookmarkEnd w:id="74"/>
      <w:bookmarkEnd w:id="75"/>
      <w:bookmarkEnd w:id="76"/>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7777777" w:rsidR="007C7BD6" w:rsidRPr="00690AC0" w:rsidRDefault="003035AA" w:rsidP="004E14E7">
      <w:pPr>
        <w:pStyle w:val="ListParagraph"/>
        <w:spacing w:line="480" w:lineRule="auto"/>
        <w:ind w:left="284" w:firstLine="567"/>
        <w:jc w:val="both"/>
        <w:rPr>
          <w:lang w:val="id-ID"/>
        </w:rPr>
      </w:pPr>
      <w:r w:rsidRPr="00690AC0">
        <w:rPr>
          <w:lang w:val="id-ID"/>
        </w:rPr>
        <w:t>Bagian s</w:t>
      </w:r>
      <w:r w:rsidR="007B6311" w:rsidRPr="00690AC0">
        <w:rPr>
          <w:lang w:val="id-ID"/>
        </w:rPr>
        <w:t>isi 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Pr="00690AC0">
        <w:rPr>
          <w:lang w:val="id-ID"/>
        </w:rPr>
        <w:t xml:space="preserve">rupakan konektor </w:t>
      </w:r>
      <w:r w:rsidR="004219F0" w:rsidRPr="00690AC0">
        <w:rPr>
          <w:lang w:val="id-ID"/>
        </w:rPr>
        <w:t>kunci</w:t>
      </w:r>
      <w:r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w:t>
      </w:r>
      <w:r w:rsidR="00E47419" w:rsidRPr="00690AC0">
        <w:rPr>
          <w:lang w:val="id-ID"/>
        </w:rPr>
        <w:lastRenderedPageBreak/>
        <w:t>untuk menghubungkan Pixhawk dengan berbagai sensor, aktuator, dan perangkat tambahan lainnya. 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12087BF7" w14:textId="77777777" w:rsidR="007C7BD6" w:rsidRPr="00690AC0" w:rsidRDefault="007C7BD6" w:rsidP="007C7BD6">
      <w:pPr>
        <w:spacing w:after="0" w:line="360" w:lineRule="auto"/>
        <w:jc w:val="center"/>
        <w:rPr>
          <w:lang w:val="id-ID"/>
        </w:rPr>
      </w:pPr>
      <w:r w:rsidRPr="00690AC0">
        <w:rPr>
          <w:noProof/>
        </w:rPr>
        <w:drawing>
          <wp:inline distT="0" distB="0" distL="0" distR="0" wp14:anchorId="59B385DB" wp14:editId="572301B7">
            <wp:extent cx="4630569" cy="1019175"/>
            <wp:effectExtent l="0" t="0" r="0" b="0"/>
            <wp:docPr id="15" name="Picture 15" descr="../_images/pixhawk-status-LEDs-defini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pixhawk-status-LEDs-definitio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8689" cy="1031967"/>
                    </a:xfrm>
                    <a:prstGeom prst="rect">
                      <a:avLst/>
                    </a:prstGeom>
                    <a:noFill/>
                    <a:ln>
                      <a:noFill/>
                    </a:ln>
                  </pic:spPr>
                </pic:pic>
              </a:graphicData>
            </a:graphic>
          </wp:inline>
        </w:drawing>
      </w:r>
    </w:p>
    <w:p w14:paraId="0CEE3AA1" w14:textId="2D1B5C2B" w:rsidR="004E14E7" w:rsidRPr="00690AC0" w:rsidRDefault="004E14E7" w:rsidP="00DC6C46">
      <w:pPr>
        <w:spacing w:after="0" w:line="240" w:lineRule="auto"/>
        <w:jc w:val="center"/>
        <w:rPr>
          <w:i/>
          <w:sz w:val="22"/>
          <w:lang w:val="id-ID"/>
        </w:rPr>
      </w:pPr>
      <w:r w:rsidRPr="00690AC0">
        <w:rPr>
          <w:sz w:val="22"/>
          <w:lang w:val="id-ID"/>
        </w:rPr>
        <w:t>(a</w:t>
      </w:r>
      <w:r w:rsidR="007C7BD6" w:rsidRPr="00690AC0">
        <w:rPr>
          <w:sz w:val="22"/>
          <w:lang w:val="id-ID"/>
        </w:rPr>
        <w:t>)</w:t>
      </w:r>
      <w:r w:rsidR="007C7BD6" w:rsidRPr="00690AC0">
        <w:rPr>
          <w:i/>
          <w:sz w:val="22"/>
          <w:lang w:val="id-ID"/>
        </w:rPr>
        <w:t xml:space="preserve">  Indikator LED Navigasi</w:t>
      </w:r>
      <w:r w:rsidRPr="00690AC0">
        <w:rPr>
          <w:i/>
          <w:sz w:val="22"/>
          <w:lang w:val="id-ID"/>
        </w:rPr>
        <w:t xml:space="preserve"> Pixhawk</w:t>
      </w:r>
    </w:p>
    <w:p w14:paraId="2A4BE7B0" w14:textId="77777777" w:rsidR="007C7BD6" w:rsidRPr="00690AC0" w:rsidRDefault="007C7BD6" w:rsidP="007C7BD6">
      <w:pPr>
        <w:spacing w:after="0" w:line="240" w:lineRule="auto"/>
        <w:jc w:val="center"/>
        <w:rPr>
          <w:i/>
          <w:lang w:val="id-ID"/>
        </w:rPr>
      </w:pPr>
    </w:p>
    <w:p w14:paraId="3D04236E" w14:textId="77777777" w:rsidR="007C7BD6" w:rsidRPr="00690AC0" w:rsidRDefault="007C7BD6" w:rsidP="007C7BD6">
      <w:pPr>
        <w:spacing w:after="0" w:line="240" w:lineRule="auto"/>
        <w:jc w:val="center"/>
        <w:rPr>
          <w:i/>
          <w:lang w:val="id-ID"/>
        </w:rPr>
      </w:pPr>
      <w:r w:rsidRPr="00690AC0">
        <w:rPr>
          <w:noProof/>
        </w:rPr>
        <w:drawing>
          <wp:inline distT="0" distB="0" distL="0" distR="0" wp14:anchorId="7505BD8B" wp14:editId="78456532">
            <wp:extent cx="4457519" cy="2800350"/>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1929" cy="2809403"/>
                    </a:xfrm>
                    <a:prstGeom prst="rect">
                      <a:avLst/>
                    </a:prstGeom>
                  </pic:spPr>
                </pic:pic>
              </a:graphicData>
            </a:graphic>
          </wp:inline>
        </w:drawing>
      </w:r>
    </w:p>
    <w:p w14:paraId="62CFFA4A" w14:textId="77777777" w:rsidR="007C7BD6" w:rsidRPr="00690AC0" w:rsidRDefault="004E14E7" w:rsidP="007C7BD6">
      <w:pPr>
        <w:spacing w:after="0" w:line="240" w:lineRule="auto"/>
        <w:jc w:val="center"/>
        <w:rPr>
          <w:i/>
          <w:sz w:val="22"/>
          <w:lang w:val="id-ID"/>
        </w:rPr>
      </w:pPr>
      <w:r w:rsidRPr="00690AC0">
        <w:rPr>
          <w:sz w:val="22"/>
          <w:lang w:val="id-ID"/>
        </w:rPr>
        <w:t>(b</w:t>
      </w:r>
      <w:r w:rsidR="007C7BD6" w:rsidRPr="00690AC0">
        <w:rPr>
          <w:sz w:val="22"/>
          <w:lang w:val="id-ID"/>
        </w:rPr>
        <w:t xml:space="preserve">) </w:t>
      </w:r>
      <w:r w:rsidR="007C7BD6" w:rsidRPr="00690AC0">
        <w:rPr>
          <w:i/>
          <w:sz w:val="22"/>
          <w:lang w:val="id-ID"/>
        </w:rPr>
        <w:t xml:space="preserve">Tampikan </w:t>
      </w:r>
      <w:r w:rsidRPr="00690AC0">
        <w:rPr>
          <w:i/>
          <w:sz w:val="22"/>
          <w:lang w:val="id-ID"/>
        </w:rPr>
        <w:t>Konektor DF13</w:t>
      </w:r>
      <w:r w:rsidR="007C7BD6" w:rsidRPr="00690AC0">
        <w:rPr>
          <w:i/>
          <w:sz w:val="22"/>
          <w:lang w:val="id-ID"/>
        </w:rPr>
        <w:t xml:space="preserve"> Pixhawk</w:t>
      </w:r>
    </w:p>
    <w:p w14:paraId="5FC1E616" w14:textId="77777777" w:rsidR="007C7BD6" w:rsidRPr="00690AC0" w:rsidRDefault="007C7BD6" w:rsidP="007C7BD6">
      <w:pPr>
        <w:spacing w:after="0" w:line="240" w:lineRule="auto"/>
        <w:jc w:val="center"/>
        <w:rPr>
          <w:i/>
          <w:lang w:val="id-ID"/>
        </w:rPr>
      </w:pPr>
    </w:p>
    <w:p w14:paraId="2CA4C7D7" w14:textId="77777777"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194817FE" wp14:editId="7DCD233E">
            <wp:extent cx="3364302" cy="1725844"/>
            <wp:effectExtent l="0" t="0" r="762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64302" cy="1725844"/>
                    </a:xfrm>
                    <a:prstGeom prst="rect">
                      <a:avLst/>
                    </a:prstGeom>
                  </pic:spPr>
                </pic:pic>
              </a:graphicData>
            </a:graphic>
          </wp:inline>
        </w:drawing>
      </w:r>
    </w:p>
    <w:p w14:paraId="48934185" w14:textId="77777777" w:rsidR="007C7BD6" w:rsidRPr="00690AC0" w:rsidRDefault="004E14E7" w:rsidP="007C7BD6">
      <w:pPr>
        <w:spacing w:after="0" w:line="240" w:lineRule="auto"/>
        <w:jc w:val="center"/>
        <w:rPr>
          <w:sz w:val="22"/>
          <w:lang w:val="id-ID"/>
        </w:rPr>
      </w:pPr>
      <w:r w:rsidRPr="00690AC0">
        <w:rPr>
          <w:sz w:val="22"/>
          <w:lang w:val="id-ID"/>
        </w:rPr>
        <w:t>(c</w:t>
      </w:r>
      <w:r w:rsidR="007C7BD6" w:rsidRPr="00690AC0">
        <w:rPr>
          <w:sz w:val="22"/>
          <w:lang w:val="id-ID"/>
        </w:rPr>
        <w:t xml:space="preserve">) </w:t>
      </w:r>
      <w:r w:rsidR="007C7BD6" w:rsidRPr="00690AC0">
        <w:rPr>
          <w:i/>
          <w:sz w:val="22"/>
          <w:lang w:val="id-ID"/>
        </w:rPr>
        <w:t>Tampilan Samping Pixhawk</w:t>
      </w:r>
    </w:p>
    <w:p w14:paraId="544570EB" w14:textId="77777777" w:rsidR="007C7BD6" w:rsidRPr="00690AC0" w:rsidRDefault="007C7BD6" w:rsidP="007C7BD6">
      <w:pPr>
        <w:spacing w:after="0" w:line="240" w:lineRule="auto"/>
        <w:jc w:val="center"/>
        <w:rPr>
          <w:lang w:val="id-ID"/>
        </w:rPr>
      </w:pPr>
      <w:r w:rsidRPr="00690AC0">
        <w:rPr>
          <w:noProof/>
        </w:rPr>
        <w:drawing>
          <wp:inline distT="0" distB="0" distL="0" distR="0" wp14:anchorId="41CDF5AA" wp14:editId="15564337">
            <wp:extent cx="3303917" cy="1838972"/>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18895" cy="1847309"/>
                    </a:xfrm>
                    <a:prstGeom prst="rect">
                      <a:avLst/>
                    </a:prstGeom>
                  </pic:spPr>
                </pic:pic>
              </a:graphicData>
            </a:graphic>
          </wp:inline>
        </w:drawing>
      </w:r>
    </w:p>
    <w:p w14:paraId="0709CCE7" w14:textId="77777777" w:rsidR="007C7BD6" w:rsidRPr="00690AC0" w:rsidRDefault="004E14E7" w:rsidP="007C7BD6">
      <w:pPr>
        <w:spacing w:after="0" w:line="276" w:lineRule="auto"/>
        <w:jc w:val="center"/>
        <w:rPr>
          <w:i/>
          <w:sz w:val="22"/>
          <w:lang w:val="id-ID"/>
        </w:rPr>
      </w:pPr>
      <w:r w:rsidRPr="00690AC0">
        <w:rPr>
          <w:sz w:val="22"/>
          <w:lang w:val="id-ID"/>
        </w:rPr>
        <w:t>(d</w:t>
      </w:r>
      <w:r w:rsidR="007C7BD6" w:rsidRPr="00690AC0">
        <w:rPr>
          <w:sz w:val="22"/>
          <w:lang w:val="id-ID"/>
        </w:rPr>
        <w:t xml:space="preserve">) </w:t>
      </w:r>
      <w:r w:rsidR="007C7BD6" w:rsidRPr="00690AC0">
        <w:rPr>
          <w:i/>
          <w:sz w:val="22"/>
          <w:lang w:val="id-ID"/>
        </w:rPr>
        <w:t xml:space="preserve">Tampilan </w:t>
      </w:r>
      <w:r w:rsidRPr="00690AC0">
        <w:rPr>
          <w:i/>
          <w:sz w:val="22"/>
          <w:lang w:val="id-ID"/>
        </w:rPr>
        <w:t>konektror</w:t>
      </w:r>
      <w:r w:rsidR="007C7BD6" w:rsidRPr="00690AC0">
        <w:rPr>
          <w:i/>
          <w:sz w:val="22"/>
          <w:lang w:val="id-ID"/>
        </w:rPr>
        <w:t xml:space="preserve"> PWM Pixhawk</w:t>
      </w:r>
    </w:p>
    <w:p w14:paraId="1E06721E" w14:textId="616837B3" w:rsidR="007C7BD6" w:rsidRPr="00690AC0" w:rsidRDefault="007C7BD6" w:rsidP="007C7BD6">
      <w:pPr>
        <w:pStyle w:val="Caption"/>
        <w:spacing w:after="0"/>
        <w:jc w:val="center"/>
        <w:rPr>
          <w:sz w:val="24"/>
          <w:lang w:val="id-ID"/>
        </w:rPr>
      </w:pPr>
      <w:bookmarkStart w:id="77" w:name="_Toc140191653"/>
      <w:bookmarkStart w:id="78" w:name="_Toc140198330"/>
      <w:bookmarkStart w:id="79" w:name="_Toc141311654"/>
      <w:bookmarkStart w:id="80" w:name="_Toc143784863"/>
      <w:bookmarkStart w:id="81" w:name="_Toc145425805"/>
      <w:bookmarkStart w:id="82" w:name="_Toc145534190"/>
      <w:bookmarkStart w:id="83" w:name="_Toc146562482"/>
      <w:bookmarkStart w:id="84" w:name="_Toc146703283"/>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B671A4">
        <w:rPr>
          <w:noProof/>
          <w:sz w:val="24"/>
          <w:lang w:val="id-ID"/>
        </w:rPr>
        <w:t>8</w:t>
      </w:r>
      <w:r w:rsidRPr="00690AC0">
        <w:rPr>
          <w:sz w:val="24"/>
          <w:lang w:val="id-ID"/>
        </w:rPr>
        <w:fldChar w:fldCharType="end"/>
      </w:r>
      <w:r w:rsidRPr="00690AC0">
        <w:rPr>
          <w:sz w:val="24"/>
          <w:lang w:val="id-ID"/>
        </w:rPr>
        <w:t xml:space="preserve"> Bagian dan Port Konektor Pixhawk</w:t>
      </w:r>
      <w:bookmarkEnd w:id="77"/>
      <w:bookmarkEnd w:id="78"/>
      <w:bookmarkEnd w:id="79"/>
      <w:bookmarkEnd w:id="80"/>
      <w:bookmarkEnd w:id="81"/>
      <w:bookmarkEnd w:id="82"/>
      <w:bookmarkEnd w:id="83"/>
      <w:bookmarkEnd w:id="84"/>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78412B7B" w:rsidR="005F63F8" w:rsidRPr="00690AC0" w:rsidRDefault="007A3924" w:rsidP="005F63F8">
      <w:pPr>
        <w:pStyle w:val="ListParagraph"/>
        <w:spacing w:after="0" w:line="480" w:lineRule="auto"/>
        <w:ind w:left="284"/>
        <w:jc w:val="both"/>
        <w:rPr>
          <w:lang w:val="id-ID"/>
        </w:rPr>
      </w:pPr>
      <w:r>
        <w:t>F</w:t>
      </w:r>
      <w:r w:rsidR="005F63F8" w:rsidRPr="00690AC0">
        <w:rPr>
          <w:lang w:val="id-ID"/>
        </w:rPr>
        <w:t xml:space="preserve">ungsi </w:t>
      </w:r>
      <w:r>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yang terdapat pada </w:t>
      </w:r>
      <w:r w:rsidR="005F63F8" w:rsidRPr="00690AC0">
        <w:rPr>
          <w:i/>
          <w:lang w:val="id-ID"/>
        </w:rPr>
        <w:t>Pixhawk</w:t>
      </w:r>
      <w:r w:rsidR="005F63F8" w:rsidRPr="00690AC0">
        <w:rPr>
          <w:lang w:val="id-ID"/>
        </w:rPr>
        <w:t xml:space="preserve"> adalah:</w:t>
      </w:r>
    </w:p>
    <w:p w14:paraId="27CB0359" w14:textId="77777777" w:rsidR="000F0C5B" w:rsidRPr="00690AC0" w:rsidRDefault="000F0C5B" w:rsidP="00F45B5A">
      <w:pPr>
        <w:numPr>
          <w:ilvl w:val="0"/>
          <w:numId w:val="10"/>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F45B5A">
      <w:pPr>
        <w:numPr>
          <w:ilvl w:val="0"/>
          <w:numId w:val="10"/>
        </w:numPr>
        <w:spacing w:after="0" w:line="480" w:lineRule="auto"/>
        <w:ind w:left="709"/>
        <w:jc w:val="both"/>
        <w:rPr>
          <w:lang w:val="id-ID"/>
        </w:rPr>
      </w:pPr>
      <w:r w:rsidRPr="00690AC0">
        <w:rPr>
          <w:i/>
          <w:lang w:val="id-ID"/>
        </w:rPr>
        <w:lastRenderedPageBreak/>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F45B5A">
      <w:pPr>
        <w:numPr>
          <w:ilvl w:val="0"/>
          <w:numId w:val="10"/>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F45B5A">
      <w:pPr>
        <w:numPr>
          <w:ilvl w:val="0"/>
          <w:numId w:val="10"/>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15C3A4E2" w14:textId="77777777" w:rsidR="000F0C5B" w:rsidRPr="00690AC0" w:rsidRDefault="000F0C5B" w:rsidP="00F45B5A">
      <w:pPr>
        <w:numPr>
          <w:ilvl w:val="0"/>
          <w:numId w:val="10"/>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p>
    <w:p w14:paraId="0D9933D2" w14:textId="77777777" w:rsidR="00F85552" w:rsidRPr="00690AC0" w:rsidRDefault="00F85552" w:rsidP="00F85552">
      <w:pPr>
        <w:spacing w:after="0" w:line="480" w:lineRule="auto"/>
        <w:ind w:left="709"/>
        <w:jc w:val="both"/>
        <w:rPr>
          <w:lang w:val="id-ID"/>
        </w:rPr>
      </w:pPr>
    </w:p>
    <w:p w14:paraId="4965AEDE" w14:textId="0C4022DC" w:rsidR="000F0C5B" w:rsidRPr="00690AC0" w:rsidRDefault="000F0C5B" w:rsidP="00F85552">
      <w:pPr>
        <w:pStyle w:val="ListParagraph"/>
        <w:spacing w:line="480" w:lineRule="auto"/>
        <w:ind w:left="284" w:firstLine="567"/>
        <w:jc w:val="both"/>
        <w:rPr>
          <w:rStyle w:val="rynqvb"/>
          <w:lang w:val="id-ID"/>
        </w:rPr>
      </w:pPr>
      <w:r w:rsidRPr="00690AC0">
        <w:rPr>
          <w:lang w:val="id-ID"/>
        </w:rPr>
        <w:lastRenderedPageBreak/>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dapat menetapkan hingga 6 konektor "AUX SERVO" sebagai output/input GPIO digital. Pin ini ditandai sebagai pin AUX 1-6 seperti pada </w:t>
      </w:r>
      <w:r w:rsidR="00DC6C46">
        <w:rPr>
          <w:rStyle w:val="rynqvb"/>
        </w:rPr>
        <w:t>G</w:t>
      </w:r>
      <w:r w:rsidRPr="00690AC0">
        <w:rPr>
          <w:rStyle w:val="rynqvb"/>
          <w:lang w:val="id-ID"/>
        </w:rPr>
        <w:t xml:space="preserve">ambar </w:t>
      </w:r>
      <w:r w:rsidR="004219F0" w:rsidRPr="00690AC0">
        <w:rPr>
          <w:rStyle w:val="rynqvb"/>
          <w:lang w:val="id-ID"/>
        </w:rPr>
        <w:t>9</w:t>
      </w:r>
      <w:r w:rsidR="00360C1C" w:rsidRPr="00690AC0">
        <w:rPr>
          <w:rStyle w:val="rynqvb"/>
          <w:lang w:val="id-ID"/>
        </w:rPr>
        <w:t xml:space="preserve"> </w:t>
      </w:r>
      <w:r w:rsidRPr="00690AC0">
        <w:rPr>
          <w:rStyle w:val="rynqvb"/>
          <w:lang w:val="id-ID"/>
        </w:rPr>
        <w:t>dibawah.</w:t>
      </w:r>
    </w:p>
    <w:p w14:paraId="5CF26199" w14:textId="77777777" w:rsidR="000F0C5B" w:rsidRPr="00690AC0" w:rsidRDefault="000F0C5B" w:rsidP="00862FC2">
      <w:pPr>
        <w:keepNext/>
        <w:spacing w:after="0" w:line="480" w:lineRule="auto"/>
        <w:jc w:val="center"/>
        <w:rPr>
          <w:lang w:val="id-ID"/>
        </w:rPr>
      </w:pPr>
      <w:r w:rsidRPr="00690AC0">
        <w:rPr>
          <w:noProof/>
        </w:rPr>
        <w:drawing>
          <wp:inline distT="0" distB="0" distL="0" distR="0" wp14:anchorId="295D6142" wp14:editId="13A89640">
            <wp:extent cx="2971800" cy="1597761"/>
            <wp:effectExtent l="0" t="0" r="0" b="254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85591" cy="1605175"/>
                    </a:xfrm>
                    <a:prstGeom prst="rect">
                      <a:avLst/>
                    </a:prstGeom>
                    <a:noFill/>
                    <a:ln>
                      <a:noFill/>
                    </a:ln>
                  </pic:spPr>
                </pic:pic>
              </a:graphicData>
            </a:graphic>
          </wp:inline>
        </w:drawing>
      </w:r>
    </w:p>
    <w:p w14:paraId="59971A73" w14:textId="08EF0E62" w:rsidR="000F0C5B" w:rsidRPr="00690AC0" w:rsidRDefault="000F0C5B" w:rsidP="00862FC2">
      <w:pPr>
        <w:pStyle w:val="Caption"/>
        <w:spacing w:after="0"/>
        <w:jc w:val="center"/>
        <w:rPr>
          <w:lang w:val="id-ID"/>
        </w:rPr>
      </w:pPr>
      <w:bookmarkStart w:id="85" w:name="_Toc140191656"/>
      <w:bookmarkStart w:id="86" w:name="_Toc140198333"/>
      <w:bookmarkStart w:id="87" w:name="_Toc141311657"/>
      <w:bookmarkStart w:id="88" w:name="_Toc143784864"/>
      <w:bookmarkStart w:id="89" w:name="_Toc145425806"/>
      <w:bookmarkStart w:id="90" w:name="_Toc145534191"/>
      <w:bookmarkStart w:id="91" w:name="_Toc146562483"/>
      <w:bookmarkStart w:id="92" w:name="_Toc14670328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9</w:t>
      </w:r>
      <w:r w:rsidR="006A0EA1" w:rsidRPr="00690AC0">
        <w:rPr>
          <w:lang w:val="id-ID"/>
        </w:rPr>
        <w:fldChar w:fldCharType="end"/>
      </w:r>
      <w:r w:rsidRPr="00690AC0">
        <w:rPr>
          <w:lang w:val="id-ID"/>
        </w:rPr>
        <w:t xml:space="preserve"> Pixhawk Digital Output dan Input</w:t>
      </w:r>
      <w:bookmarkEnd w:id="85"/>
      <w:bookmarkEnd w:id="86"/>
      <w:bookmarkEnd w:id="87"/>
      <w:bookmarkEnd w:id="88"/>
      <w:bookmarkEnd w:id="89"/>
      <w:bookmarkEnd w:id="90"/>
      <w:bookmarkEnd w:id="91"/>
      <w:bookmarkEnd w:id="92"/>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391C5D87" w14:textId="77777777" w:rsidR="006009ED" w:rsidRPr="00690AC0" w:rsidRDefault="00E22872" w:rsidP="008B4A25">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0E0A35">
      <w:pPr>
        <w:pStyle w:val="ListParagraph"/>
        <w:numPr>
          <w:ilvl w:val="0"/>
          <w:numId w:val="9"/>
        </w:numPr>
        <w:spacing w:after="0" w:line="480" w:lineRule="auto"/>
        <w:ind w:left="284" w:hanging="284"/>
        <w:rPr>
          <w:b/>
          <w:lang w:val="id-ID"/>
        </w:rPr>
      </w:pPr>
      <w:r w:rsidRPr="00690AC0">
        <w:rPr>
          <w:b/>
          <w:i/>
          <w:lang w:val="id-ID"/>
        </w:rPr>
        <w:t>Electronics Speed Controller</w:t>
      </w:r>
      <w:r w:rsidRPr="00690AC0">
        <w:rPr>
          <w:b/>
          <w:lang w:val="id-ID"/>
        </w:rPr>
        <w:t xml:space="preserve"> (ESC)</w:t>
      </w:r>
    </w:p>
    <w:p w14:paraId="079DB55C" w14:textId="170EF370" w:rsidR="00853687" w:rsidRPr="00690AC0" w:rsidRDefault="00392180" w:rsidP="00422370">
      <w:pPr>
        <w:spacing w:after="0" w:line="480" w:lineRule="auto"/>
        <w:ind w:left="284" w:firstLine="567"/>
        <w:jc w:val="both"/>
        <w:rPr>
          <w:rStyle w:val="rynqvb"/>
          <w:lang w:val="id-ID"/>
        </w:rPr>
      </w:pPr>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 xml:space="preserve">ambar </w:t>
      </w:r>
      <w:r w:rsidR="00BC08FC" w:rsidRPr="00690AC0">
        <w:rPr>
          <w:rStyle w:val="rynqvb"/>
          <w:lang w:val="id-ID"/>
        </w:rPr>
        <w:t>10</w:t>
      </w:r>
      <w:r w:rsidR="00E95479" w:rsidRPr="00690AC0">
        <w:rPr>
          <w:rStyle w:val="rynqvb"/>
          <w:lang w:val="id-ID"/>
        </w:rPr>
        <w:t xml:space="preserve"> berikut.</w:t>
      </w:r>
    </w:p>
    <w:p w14:paraId="4843337B" w14:textId="77777777" w:rsidR="00C43A13" w:rsidRPr="00690AC0" w:rsidRDefault="00C43A13" w:rsidP="00360C1C">
      <w:pPr>
        <w:keepNext/>
        <w:spacing w:after="0" w:line="480" w:lineRule="auto"/>
        <w:jc w:val="center"/>
        <w:rPr>
          <w:lang w:val="id-ID"/>
        </w:rPr>
      </w:pPr>
      <w:r w:rsidRPr="00690AC0">
        <w:rPr>
          <w:noProof/>
        </w:rPr>
        <w:lastRenderedPageBreak/>
        <w:drawing>
          <wp:inline distT="0" distB="0" distL="0" distR="0" wp14:anchorId="1BE6BB8D" wp14:editId="7DB5C0FF">
            <wp:extent cx="2947481" cy="1338853"/>
            <wp:effectExtent l="0" t="0" r="5715"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47481" cy="1338853"/>
                    </a:xfrm>
                    <a:prstGeom prst="rect">
                      <a:avLst/>
                    </a:prstGeom>
                    <a:noFill/>
                    <a:ln>
                      <a:noFill/>
                    </a:ln>
                  </pic:spPr>
                </pic:pic>
              </a:graphicData>
            </a:graphic>
          </wp:inline>
        </w:drawing>
      </w:r>
    </w:p>
    <w:p w14:paraId="551AE434" w14:textId="1CCE6418" w:rsidR="00C43A13" w:rsidRPr="00690AC0" w:rsidRDefault="00C43A13" w:rsidP="00360C1C">
      <w:pPr>
        <w:pStyle w:val="Caption"/>
        <w:spacing w:after="0"/>
        <w:jc w:val="center"/>
        <w:rPr>
          <w:lang w:val="id-ID"/>
        </w:rPr>
      </w:pPr>
      <w:bookmarkStart w:id="93" w:name="_Toc140191657"/>
      <w:bookmarkStart w:id="94" w:name="_Toc140198334"/>
      <w:bookmarkStart w:id="95" w:name="_Toc141311658"/>
      <w:bookmarkStart w:id="96" w:name="_Toc143784865"/>
      <w:bookmarkStart w:id="97" w:name="_Toc145425807"/>
      <w:bookmarkStart w:id="98" w:name="_Toc145534192"/>
      <w:bookmarkStart w:id="99" w:name="_Toc146562484"/>
      <w:bookmarkStart w:id="100" w:name="_Toc14670328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0</w:t>
      </w:r>
      <w:r w:rsidR="006A0EA1" w:rsidRPr="00690AC0">
        <w:rPr>
          <w:lang w:val="id-ID"/>
        </w:rPr>
        <w:fldChar w:fldCharType="end"/>
      </w:r>
      <w:r w:rsidRPr="00690AC0">
        <w:rPr>
          <w:lang w:val="id-ID"/>
        </w:rPr>
        <w:t xml:space="preserve"> Electronics Speed Controller (ESC)</w:t>
      </w:r>
      <w:bookmarkEnd w:id="93"/>
      <w:bookmarkEnd w:id="94"/>
      <w:bookmarkEnd w:id="95"/>
      <w:bookmarkEnd w:id="96"/>
      <w:bookmarkEnd w:id="97"/>
      <w:bookmarkEnd w:id="98"/>
      <w:bookmarkEnd w:id="99"/>
      <w:bookmarkEnd w:id="100"/>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49FB94E8" w14:textId="77777777" w:rsidR="00FF1EEB" w:rsidRPr="00690AC0" w:rsidRDefault="0035700C" w:rsidP="00422370">
      <w:pPr>
        <w:spacing w:after="0" w:line="480" w:lineRule="auto"/>
        <w:ind w:left="284" w:firstLine="567"/>
        <w:jc w:val="both"/>
        <w:rPr>
          <w:lang w:val="id-ID"/>
        </w:rPr>
      </w:pPr>
      <w:r w:rsidRPr="00690AC0">
        <w:rPr>
          <w:lang w:val="id-ID"/>
        </w:rPr>
        <w:t xml:space="preserve">Peran ESC bertindak sebagai perantara pengatur antara baterai dan motor listrik.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538C712E" w14:textId="77777777" w:rsidR="004C3A44" w:rsidRPr="00690AC0" w:rsidRDefault="004C3A44" w:rsidP="00422370">
      <w:pPr>
        <w:spacing w:after="0" w:line="480" w:lineRule="auto"/>
        <w:ind w:left="284" w:firstLine="567"/>
        <w:jc w:val="both"/>
        <w:rPr>
          <w:lang w:val="id-ID"/>
        </w:rPr>
      </w:pPr>
    </w:p>
    <w:p w14:paraId="4DDED6F0" w14:textId="77777777" w:rsidR="004E62E2" w:rsidRPr="00690AC0" w:rsidRDefault="00D5669D" w:rsidP="00B85B17">
      <w:pPr>
        <w:keepNext/>
        <w:spacing w:after="0" w:line="480" w:lineRule="auto"/>
        <w:ind w:left="567" w:firstLine="567"/>
        <w:jc w:val="center"/>
        <w:rPr>
          <w:lang w:val="id-ID"/>
        </w:rPr>
      </w:pPr>
      <w:r w:rsidRPr="00690AC0">
        <w:rPr>
          <w:noProof/>
        </w:rPr>
        <mc:AlternateContent>
          <mc:Choice Requires="wps">
            <w:drawing>
              <wp:anchor distT="0" distB="0" distL="114300" distR="114300" simplePos="0" relativeHeight="251674624" behindDoc="0" locked="0" layoutInCell="1" allowOverlap="1" wp14:anchorId="40BA005B" wp14:editId="3AAC7781">
                <wp:simplePos x="0" y="0"/>
                <wp:positionH relativeFrom="column">
                  <wp:posOffset>3509010</wp:posOffset>
                </wp:positionH>
                <wp:positionV relativeFrom="paragraph">
                  <wp:posOffset>-75565</wp:posOffset>
                </wp:positionV>
                <wp:extent cx="279070" cy="296883"/>
                <wp:effectExtent l="0" t="0" r="26035" b="27305"/>
                <wp:wrapNone/>
                <wp:docPr id="56" name="Text Box 56"/>
                <wp:cNvGraphicFramePr/>
                <a:graphic xmlns:a="http://schemas.openxmlformats.org/drawingml/2006/main">
                  <a:graphicData uri="http://schemas.microsoft.com/office/word/2010/wordprocessingShape">
                    <wps:wsp>
                      <wps:cNvSpPr txBox="1"/>
                      <wps:spPr>
                        <a:xfrm>
                          <a:off x="0" y="0"/>
                          <a:ext cx="279070" cy="296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866F96" w14:textId="77777777" w:rsidR="00085940" w:rsidRDefault="00085940" w:rsidP="00E9547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0BA005B" id="_x0000_t202" coordsize="21600,21600" o:spt="202" path="m,l,21600r21600,l21600,xe">
                <v:stroke joinstyle="miter"/>
                <v:path gradientshapeok="t" o:connecttype="rect"/>
              </v:shapetype>
              <v:shape id="Text Box 56" o:spid="_x0000_s1026" type="#_x0000_t202" style="position:absolute;left:0;text-align:left;margin-left:276.3pt;margin-top:-5.95pt;width:21.95pt;height:23.4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" fillcolor="white [3201]" strokeweight=".5pt">
                <v:textbox>
                  <w:txbxContent>
                    <w:p w14:paraId="2D866F96" w14:textId="77777777" w:rsidR="00085940" w:rsidRDefault="00085940" w:rsidP="00E95479">
                      <w:r>
                        <w:t>b</w:t>
                      </w:r>
                    </w:p>
                  </w:txbxContent>
                </v:textbox>
              </v:shape>
            </w:pict>
          </mc:Fallback>
        </mc:AlternateContent>
      </w:r>
      <w:r w:rsidRPr="00690AC0">
        <w:rPr>
          <w:noProof/>
        </w:rPr>
        <mc:AlternateContent>
          <mc:Choice Requires="wps">
            <w:drawing>
              <wp:anchor distT="0" distB="0" distL="114300" distR="114300" simplePos="0" relativeHeight="251675648" behindDoc="0" locked="0" layoutInCell="1" allowOverlap="1" wp14:anchorId="05715E8B" wp14:editId="6944A354">
                <wp:simplePos x="0" y="0"/>
                <wp:positionH relativeFrom="column">
                  <wp:posOffset>3033395</wp:posOffset>
                </wp:positionH>
                <wp:positionV relativeFrom="paragraph">
                  <wp:posOffset>79375</wp:posOffset>
                </wp:positionV>
                <wp:extent cx="475698" cy="154379"/>
                <wp:effectExtent l="19050" t="57150" r="19685" b="36195"/>
                <wp:wrapNone/>
                <wp:docPr id="57" name="Straight Arrow Connector 57"/>
                <wp:cNvGraphicFramePr/>
                <a:graphic xmlns:a="http://schemas.openxmlformats.org/drawingml/2006/main">
                  <a:graphicData uri="http://schemas.microsoft.com/office/word/2010/wordprocessingShape">
                    <wps:wsp>
                      <wps:cNvCnPr/>
                      <wps:spPr>
                        <a:xfrm flipV="1">
                          <a:off x="0" y="0"/>
                          <a:ext cx="475698" cy="154379"/>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47DD8D" id="_x0000_t32" coordsize="21600,21600" o:spt="32" o:oned="t" path="m,l21600,21600e" filled="f">
                <v:path arrowok="t" fillok="f" o:connecttype="none"/>
                <o:lock v:ext="edit" shapetype="t"/>
              </v:shapetype>
              <v:shape id="Straight Arrow Connector 57" o:spid="_x0000_s1026" type="#_x0000_t32" style="position:absolute;margin-left:238.85pt;margin-top:6.25pt;width:37.45pt;height:12.1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" strokecolor="red" strokeweight="2.25pt">
                <v:stroke endarrow="block" joinstyle="miter"/>
              </v:shape>
            </w:pict>
          </mc:Fallback>
        </mc:AlternateContent>
      </w:r>
      <w:r w:rsidR="0066753F" w:rsidRPr="00690AC0">
        <w:rPr>
          <w:noProof/>
        </w:rPr>
        <mc:AlternateContent>
          <mc:Choice Requires="wps">
            <w:drawing>
              <wp:anchor distT="0" distB="0" distL="114300" distR="114300" simplePos="0" relativeHeight="251670528" behindDoc="0" locked="0" layoutInCell="1" allowOverlap="1" wp14:anchorId="093ACD7F" wp14:editId="2FEA3DE8">
                <wp:simplePos x="0" y="0"/>
                <wp:positionH relativeFrom="column">
                  <wp:posOffset>683895</wp:posOffset>
                </wp:positionH>
                <wp:positionV relativeFrom="paragraph">
                  <wp:posOffset>293370</wp:posOffset>
                </wp:positionV>
                <wp:extent cx="228600" cy="285750"/>
                <wp:effectExtent l="0" t="0" r="19050" b="19050"/>
                <wp:wrapNone/>
                <wp:docPr id="54" name="Text Box 54"/>
                <wp:cNvGraphicFramePr/>
                <a:graphic xmlns:a="http://schemas.openxmlformats.org/drawingml/2006/main">
                  <a:graphicData uri="http://schemas.microsoft.com/office/word/2010/wordprocessingShape">
                    <wps:wsp>
                      <wps:cNvSpPr txBox="1"/>
                      <wps:spPr>
                        <a:xfrm>
                          <a:off x="0" y="0"/>
                          <a:ext cx="2286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604B25" w14:textId="77777777" w:rsidR="00085940" w:rsidRDefault="0008594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ACD7F" id="Text Box 54" o:spid="_x0000_s1027" type="#_x0000_t202" style="position:absolute;left:0;text-align:left;margin-left:53.85pt;margin-top:23.1pt;width:18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" fillcolor="white [3201]" strokeweight=".5pt">
                <v:textbox>
                  <w:txbxContent>
                    <w:p w14:paraId="03604B25" w14:textId="77777777" w:rsidR="00085940" w:rsidRDefault="00085940">
                      <w:r>
                        <w:t>a</w:t>
                      </w:r>
                    </w:p>
                  </w:txbxContent>
                </v:textbox>
              </v:shape>
            </w:pict>
          </mc:Fallback>
        </mc:AlternateContent>
      </w:r>
      <w:r w:rsidR="00E95479" w:rsidRPr="00690AC0">
        <w:rPr>
          <w:noProof/>
        </w:rPr>
        <mc:AlternateContent>
          <mc:Choice Requires="wps">
            <w:drawing>
              <wp:anchor distT="0" distB="0" distL="114300" distR="114300" simplePos="0" relativeHeight="251677696" behindDoc="0" locked="0" layoutInCell="1" allowOverlap="1" wp14:anchorId="4855ACAC" wp14:editId="19CE0F97">
                <wp:simplePos x="0" y="0"/>
                <wp:positionH relativeFrom="column">
                  <wp:posOffset>1243181</wp:posOffset>
                </wp:positionH>
                <wp:positionV relativeFrom="paragraph">
                  <wp:posOffset>1117393</wp:posOffset>
                </wp:positionV>
                <wp:extent cx="392124" cy="45719"/>
                <wp:effectExtent l="38100" t="57150" r="8255" b="88265"/>
                <wp:wrapNone/>
                <wp:docPr id="58" name="Straight Arrow Connector 58"/>
                <wp:cNvGraphicFramePr/>
                <a:graphic xmlns:a="http://schemas.openxmlformats.org/drawingml/2006/main">
                  <a:graphicData uri="http://schemas.microsoft.com/office/word/2010/wordprocessingShape">
                    <wps:wsp>
                      <wps:cNvCnPr/>
                      <wps:spPr>
                        <a:xfrm flipH="1">
                          <a:off x="0" y="0"/>
                          <a:ext cx="392124" cy="45719"/>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84E3F" id="Straight Arrow Connector 58" o:spid="_x0000_s1026" type="#_x0000_t32" style="position:absolute;margin-left:97.9pt;margin-top:88pt;width:30.9pt;height:3.6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" strokecolor="red" strokeweight="2.25pt">
                <v:stroke endarrow="block" joinstyle="miter"/>
              </v:shape>
            </w:pict>
          </mc:Fallback>
        </mc:AlternateContent>
      </w:r>
      <w:r w:rsidR="00E95479" w:rsidRPr="00690AC0">
        <w:rPr>
          <w:noProof/>
        </w:rPr>
        <mc:AlternateContent>
          <mc:Choice Requires="wps">
            <w:drawing>
              <wp:anchor distT="0" distB="0" distL="114300" distR="114300" simplePos="0" relativeHeight="251669504" behindDoc="0" locked="0" layoutInCell="1" allowOverlap="1" wp14:anchorId="1138C3D0" wp14:editId="49BCBFA1">
                <wp:simplePos x="0" y="0"/>
                <wp:positionH relativeFrom="column">
                  <wp:posOffset>917072</wp:posOffset>
                </wp:positionH>
                <wp:positionV relativeFrom="paragraph">
                  <wp:posOffset>410911</wp:posOffset>
                </wp:positionV>
                <wp:extent cx="920338" cy="53439"/>
                <wp:effectExtent l="0" t="95250" r="13335" b="60960"/>
                <wp:wrapNone/>
                <wp:docPr id="53" name="Straight Arrow Connector 53"/>
                <wp:cNvGraphicFramePr/>
                <a:graphic xmlns:a="http://schemas.openxmlformats.org/drawingml/2006/main">
                  <a:graphicData uri="http://schemas.microsoft.com/office/word/2010/wordprocessingShape">
                    <wps:wsp>
                      <wps:cNvCnPr/>
                      <wps:spPr>
                        <a:xfrm flipH="1" flipV="1">
                          <a:off x="0" y="0"/>
                          <a:ext cx="920338" cy="53439"/>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E5FC1C" id="Straight Arrow Connector 53" o:spid="_x0000_s1026" type="#_x0000_t32" style="position:absolute;margin-left:72.2pt;margin-top:32.35pt;width:72.45pt;height:4.2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" strokecolor="red" strokeweight="2.25pt">
                <v:stroke endarrow="block" joinstyle="miter"/>
              </v:shape>
            </w:pict>
          </mc:Fallback>
        </mc:AlternateContent>
      </w:r>
      <w:r w:rsidR="00E95479" w:rsidRPr="00690AC0">
        <w:rPr>
          <w:noProof/>
        </w:rPr>
        <mc:AlternateContent>
          <mc:Choice Requires="wps">
            <w:drawing>
              <wp:anchor distT="0" distB="0" distL="114300" distR="114300" simplePos="0" relativeHeight="251672576" behindDoc="0" locked="0" layoutInCell="1" allowOverlap="1" wp14:anchorId="69105EC0" wp14:editId="340FCEBB">
                <wp:simplePos x="0" y="0"/>
                <wp:positionH relativeFrom="column">
                  <wp:posOffset>993766</wp:posOffset>
                </wp:positionH>
                <wp:positionV relativeFrom="paragraph">
                  <wp:posOffset>981660</wp:posOffset>
                </wp:positionV>
                <wp:extent cx="249382" cy="261257"/>
                <wp:effectExtent l="0" t="0" r="17780" b="24765"/>
                <wp:wrapNone/>
                <wp:docPr id="55" name="Text Box 55"/>
                <wp:cNvGraphicFramePr/>
                <a:graphic xmlns:a="http://schemas.openxmlformats.org/drawingml/2006/main">
                  <a:graphicData uri="http://schemas.microsoft.com/office/word/2010/wordprocessingShape">
                    <wps:wsp>
                      <wps:cNvSpPr txBox="1"/>
                      <wps:spPr>
                        <a:xfrm>
                          <a:off x="0" y="0"/>
                          <a:ext cx="249382" cy="2612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E4CAF" w14:textId="77777777" w:rsidR="00085940" w:rsidRDefault="00085940" w:rsidP="00E9547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105EC0" id="Text Box 55" o:spid="_x0000_s1028" type="#_x0000_t202" style="position:absolute;left:0;text-align:left;margin-left:78.25pt;margin-top:77.3pt;width:19.65pt;height:20.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" fillcolor="white [3201]" strokeweight=".5pt">
                <v:textbox>
                  <w:txbxContent>
                    <w:p w14:paraId="56AE4CAF" w14:textId="77777777" w:rsidR="00085940" w:rsidRDefault="00085940" w:rsidP="00E95479">
                      <w:pPr>
                        <w:jc w:val="center"/>
                      </w:pPr>
                      <w:r>
                        <w:t>c</w:t>
                      </w:r>
                    </w:p>
                  </w:txbxContent>
                </v:textbox>
              </v:shape>
            </w:pict>
          </mc:Fallback>
        </mc:AlternateContent>
      </w:r>
      <w:r w:rsidR="00E95479" w:rsidRPr="00690AC0">
        <w:rPr>
          <w:noProof/>
        </w:rPr>
        <mc:AlternateContent>
          <mc:Choice Requires="wps">
            <w:drawing>
              <wp:anchor distT="0" distB="0" distL="114300" distR="114300" simplePos="0" relativeHeight="251668480" behindDoc="0" locked="0" layoutInCell="1" allowOverlap="1" wp14:anchorId="5D7AB3C0" wp14:editId="474EA218">
                <wp:simplePos x="0" y="0"/>
                <wp:positionH relativeFrom="column">
                  <wp:posOffset>1637756</wp:posOffset>
                </wp:positionH>
                <wp:positionV relativeFrom="paragraph">
                  <wp:posOffset>845820</wp:posOffset>
                </wp:positionV>
                <wp:extent cx="396360" cy="379562"/>
                <wp:effectExtent l="19050" t="19050" r="22860" b="20955"/>
                <wp:wrapNone/>
                <wp:docPr id="52" name="Rectangle 52"/>
                <wp:cNvGraphicFramePr/>
                <a:graphic xmlns:a="http://schemas.openxmlformats.org/drawingml/2006/main">
                  <a:graphicData uri="http://schemas.microsoft.com/office/word/2010/wordprocessingShape">
                    <wps:wsp>
                      <wps:cNvSpPr/>
                      <wps:spPr>
                        <a:xfrm>
                          <a:off x="0" y="0"/>
                          <a:ext cx="396360" cy="379562"/>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88207C" id="Rectangle 52" o:spid="_x0000_s1026" style="position:absolute;margin-left:128.95pt;margin-top:66.6pt;width:31.2pt;height:2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" filled="f" strokecolor="red" strokeweight="3pt"/>
            </w:pict>
          </mc:Fallback>
        </mc:AlternateContent>
      </w:r>
      <w:r w:rsidR="00E95479" w:rsidRPr="00690AC0">
        <w:rPr>
          <w:noProof/>
        </w:rPr>
        <mc:AlternateContent>
          <mc:Choice Requires="wps">
            <w:drawing>
              <wp:anchor distT="0" distB="0" distL="114300" distR="114300" simplePos="0" relativeHeight="251666432" behindDoc="0" locked="0" layoutInCell="1" allowOverlap="1" wp14:anchorId="2EAD484A" wp14:editId="48BB02FE">
                <wp:simplePos x="0" y="0"/>
                <wp:positionH relativeFrom="column">
                  <wp:posOffset>2760453</wp:posOffset>
                </wp:positionH>
                <wp:positionV relativeFrom="paragraph">
                  <wp:posOffset>103457</wp:posOffset>
                </wp:positionV>
                <wp:extent cx="275638" cy="810883"/>
                <wp:effectExtent l="19050" t="19050" r="10160" b="27940"/>
                <wp:wrapNone/>
                <wp:docPr id="51" name="Rectangle 51"/>
                <wp:cNvGraphicFramePr/>
                <a:graphic xmlns:a="http://schemas.openxmlformats.org/drawingml/2006/main">
                  <a:graphicData uri="http://schemas.microsoft.com/office/word/2010/wordprocessingShape">
                    <wps:wsp>
                      <wps:cNvSpPr/>
                      <wps:spPr>
                        <a:xfrm>
                          <a:off x="0" y="0"/>
                          <a:ext cx="275638" cy="8108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D8A42C" id="Rectangle 51" o:spid="_x0000_s1026" style="position:absolute;margin-left:217.35pt;margin-top:8.15pt;width:21.7pt;height:63.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" filled="f" strokecolor="red" strokeweight="3pt"/>
            </w:pict>
          </mc:Fallback>
        </mc:AlternateContent>
      </w:r>
      <w:r w:rsidR="00E95479" w:rsidRPr="00690AC0">
        <w:rPr>
          <w:noProof/>
        </w:rPr>
        <mc:AlternateContent>
          <mc:Choice Requires="wps">
            <w:drawing>
              <wp:anchor distT="0" distB="0" distL="114300" distR="114300" simplePos="0" relativeHeight="251664384" behindDoc="0" locked="0" layoutInCell="1" allowOverlap="1" wp14:anchorId="496EA862" wp14:editId="353E96D6">
                <wp:simplePos x="0" y="0"/>
                <wp:positionH relativeFrom="column">
                  <wp:posOffset>1837858</wp:posOffset>
                </wp:positionH>
                <wp:positionV relativeFrom="paragraph">
                  <wp:posOffset>99239</wp:posOffset>
                </wp:positionV>
                <wp:extent cx="275638" cy="810883"/>
                <wp:effectExtent l="19050" t="19050" r="10160" b="27940"/>
                <wp:wrapNone/>
                <wp:docPr id="50" name="Rectangle 50"/>
                <wp:cNvGraphicFramePr/>
                <a:graphic xmlns:a="http://schemas.openxmlformats.org/drawingml/2006/main">
                  <a:graphicData uri="http://schemas.microsoft.com/office/word/2010/wordprocessingShape">
                    <wps:wsp>
                      <wps:cNvSpPr/>
                      <wps:spPr>
                        <a:xfrm>
                          <a:off x="0" y="0"/>
                          <a:ext cx="275638" cy="8108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50C48" id="Rectangle 50" o:spid="_x0000_s1026" style="position:absolute;margin-left:144.7pt;margin-top:7.8pt;width:21.7pt;height:63.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" filled="f" strokecolor="red" strokeweight="3pt"/>
            </w:pict>
          </mc:Fallback>
        </mc:AlternateContent>
      </w:r>
      <w:r w:rsidR="00FF1EEB" w:rsidRPr="00690AC0">
        <w:rPr>
          <w:noProof/>
        </w:rPr>
        <w:drawing>
          <wp:inline distT="0" distB="0" distL="0" distR="0" wp14:anchorId="3D2D6469" wp14:editId="1171F3BA">
            <wp:extent cx="2976664" cy="1230321"/>
            <wp:effectExtent l="0" t="0" r="0" b="8255"/>
            <wp:docPr id="8" name="Picture 8" descr="https://3.bp.blogspot.com/-8_FJGKPuXCw/VAzyjhmXAzI/AAAAAAAAAbg/MOK6yHAT_oo/s1600/diagram%2Bblok%2Be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3.bp.blogspot.com/-8_FJGKPuXCw/VAzyjhmXAzI/AAAAAAAAAbg/MOK6yHAT_oo/s1600/diagram%2Bblok%2Besc.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93534" cy="1237294"/>
                    </a:xfrm>
                    <a:prstGeom prst="rect">
                      <a:avLst/>
                    </a:prstGeom>
                    <a:noFill/>
                    <a:ln>
                      <a:noFill/>
                    </a:ln>
                  </pic:spPr>
                </pic:pic>
              </a:graphicData>
            </a:graphic>
          </wp:inline>
        </w:drawing>
      </w:r>
    </w:p>
    <w:p w14:paraId="78E89E3C" w14:textId="184675BE" w:rsidR="00FF1EEB" w:rsidRPr="00690AC0" w:rsidRDefault="004E62E2" w:rsidP="00B85B17">
      <w:pPr>
        <w:pStyle w:val="Caption"/>
        <w:spacing w:after="0"/>
        <w:jc w:val="center"/>
        <w:rPr>
          <w:lang w:val="id-ID"/>
        </w:rPr>
      </w:pPr>
      <w:bookmarkStart w:id="101" w:name="_Toc140191658"/>
      <w:bookmarkStart w:id="102" w:name="_Toc140198335"/>
      <w:bookmarkStart w:id="103" w:name="_Toc141311659"/>
      <w:bookmarkStart w:id="104" w:name="_Toc143784866"/>
      <w:bookmarkStart w:id="105" w:name="_Toc145425808"/>
      <w:bookmarkStart w:id="106" w:name="_Toc145534193"/>
      <w:bookmarkStart w:id="107" w:name="_Toc146562485"/>
      <w:bookmarkStart w:id="108" w:name="_Toc14670328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1</w:t>
      </w:r>
      <w:r w:rsidR="006A0EA1" w:rsidRPr="00690AC0">
        <w:rPr>
          <w:lang w:val="id-ID"/>
        </w:rPr>
        <w:fldChar w:fldCharType="end"/>
      </w:r>
      <w:r w:rsidRPr="00690AC0">
        <w:rPr>
          <w:lang w:val="id-ID"/>
        </w:rPr>
        <w:t xml:space="preserve"> Blok Diagram ESC</w:t>
      </w:r>
      <w:bookmarkEnd w:id="101"/>
      <w:bookmarkEnd w:id="102"/>
      <w:bookmarkEnd w:id="103"/>
      <w:bookmarkEnd w:id="104"/>
      <w:bookmarkEnd w:id="105"/>
      <w:bookmarkEnd w:id="106"/>
      <w:bookmarkEnd w:id="107"/>
      <w:bookmarkEnd w:id="108"/>
    </w:p>
    <w:p w14:paraId="0F0B56F7" w14:textId="77777777" w:rsidR="004E62E2" w:rsidRPr="00690AC0" w:rsidRDefault="004E62E2" w:rsidP="00B85B17">
      <w:pPr>
        <w:spacing w:after="0" w:line="480" w:lineRule="auto"/>
        <w:jc w:val="center"/>
        <w:rPr>
          <w:lang w:val="id-ID"/>
        </w:rPr>
      </w:pPr>
      <w:r w:rsidRPr="00690AC0">
        <w:rPr>
          <w:lang w:val="id-ID"/>
        </w:rPr>
        <w:t>(Sumber : robotics-university.com)</w:t>
      </w:r>
    </w:p>
    <w:p w14:paraId="4113FC40" w14:textId="77777777" w:rsidR="004C3A44" w:rsidRPr="00690AC0" w:rsidRDefault="004E62E2" w:rsidP="00E22872">
      <w:pPr>
        <w:spacing w:after="0" w:line="480" w:lineRule="auto"/>
        <w:ind w:left="284" w:firstLine="567"/>
        <w:jc w:val="both"/>
        <w:rPr>
          <w:lang w:val="id-ID"/>
        </w:rPr>
      </w:pPr>
      <w:r w:rsidRPr="00690AC0">
        <w:rPr>
          <w:lang w:val="id-ID"/>
        </w:rPr>
        <w:t xml:space="preserve">ESC </w:t>
      </w:r>
      <w:r w:rsidR="00E95479" w:rsidRPr="00690AC0">
        <w:rPr>
          <w:lang w:val="id-ID"/>
        </w:rPr>
        <w:t>memiliki</w:t>
      </w:r>
      <w:r w:rsidRPr="00690AC0">
        <w:rPr>
          <w:lang w:val="id-ID"/>
        </w:rPr>
        <w:t xml:space="preserve"> 3 terminal berdasarkan fungsinya, diantaranya terminal daya, terminal output dan terminal kontrol</w:t>
      </w:r>
      <w:r w:rsidR="005F63F8" w:rsidRPr="00690AC0">
        <w:rPr>
          <w:lang w:val="id-ID"/>
        </w:rPr>
        <w:t xml:space="preserve"> seperti penjelasan berikut :</w:t>
      </w:r>
    </w:p>
    <w:p w14:paraId="36C0F7C5" w14:textId="77777777" w:rsidR="0042441B" w:rsidRPr="00690AC0" w:rsidRDefault="0042441B" w:rsidP="000E0A35">
      <w:pPr>
        <w:pStyle w:val="ListParagraph"/>
        <w:numPr>
          <w:ilvl w:val="1"/>
          <w:numId w:val="8"/>
        </w:numPr>
        <w:spacing w:after="0" w:line="480" w:lineRule="auto"/>
        <w:ind w:left="709"/>
        <w:jc w:val="both"/>
        <w:rPr>
          <w:b/>
          <w:lang w:val="id-ID"/>
        </w:rPr>
      </w:pPr>
      <w:r w:rsidRPr="00690AC0">
        <w:rPr>
          <w:b/>
          <w:lang w:val="id-ID"/>
        </w:rPr>
        <w:t>Terminal D</w:t>
      </w:r>
      <w:r w:rsidR="004E62E2" w:rsidRPr="00690AC0">
        <w:rPr>
          <w:b/>
          <w:lang w:val="id-ID"/>
        </w:rPr>
        <w:t xml:space="preserve">aya </w:t>
      </w:r>
    </w:p>
    <w:p w14:paraId="23EE1636" w14:textId="77777777" w:rsidR="0042441B" w:rsidRPr="00690AC0" w:rsidRDefault="0042441B" w:rsidP="00422370">
      <w:pPr>
        <w:spacing w:after="0" w:line="480" w:lineRule="auto"/>
        <w:ind w:left="709"/>
        <w:jc w:val="both"/>
        <w:rPr>
          <w:lang w:val="id-ID"/>
        </w:rPr>
      </w:pPr>
      <w:r w:rsidRPr="00690AC0">
        <w:rPr>
          <w:lang w:val="id-ID"/>
        </w:rPr>
        <w:lastRenderedPageBreak/>
        <w:t>Terminal  daya b</w:t>
      </w:r>
      <w:r w:rsidR="004E62E2" w:rsidRPr="00690AC0">
        <w:rPr>
          <w:lang w:val="id-ID"/>
        </w:rPr>
        <w:t xml:space="preserve">iasanya dihubungkan pada sumber daya yang berasal dari </w:t>
      </w:r>
      <w:r w:rsidR="004E62E2" w:rsidRPr="00690AC0">
        <w:rPr>
          <w:i/>
          <w:lang w:val="id-ID"/>
        </w:rPr>
        <w:t xml:space="preserve">Power Distribution Board </w:t>
      </w:r>
      <w:r w:rsidR="004E62E2" w:rsidRPr="00690AC0">
        <w:rPr>
          <w:lang w:val="id-ID"/>
        </w:rPr>
        <w:t xml:space="preserve">(PDB) yang berfungsi sebagai tempat masuknya daya ke ESC yang nantinya akan </w:t>
      </w:r>
      <w:r w:rsidR="008A43BD" w:rsidRPr="00690AC0">
        <w:rPr>
          <w:lang w:val="id-ID"/>
        </w:rPr>
        <w:t>diteruskan pada motor brushless</w:t>
      </w:r>
      <w:r w:rsidRPr="00690AC0">
        <w:rPr>
          <w:lang w:val="id-ID"/>
        </w:rPr>
        <w:t xml:space="preserve">. </w:t>
      </w:r>
    </w:p>
    <w:p w14:paraId="7FD6E0B1" w14:textId="77777777" w:rsidR="0042441B" w:rsidRPr="00690AC0" w:rsidRDefault="0042441B" w:rsidP="000E0A35">
      <w:pPr>
        <w:pStyle w:val="ListParagraph"/>
        <w:numPr>
          <w:ilvl w:val="1"/>
          <w:numId w:val="8"/>
        </w:numPr>
        <w:spacing w:after="0" w:line="480" w:lineRule="auto"/>
        <w:ind w:left="709"/>
        <w:jc w:val="both"/>
        <w:rPr>
          <w:b/>
          <w:lang w:val="id-ID"/>
        </w:rPr>
      </w:pPr>
      <w:r w:rsidRPr="00690AC0">
        <w:rPr>
          <w:b/>
          <w:lang w:val="id-ID"/>
        </w:rPr>
        <w:t>Terminal</w:t>
      </w:r>
      <w:r w:rsidR="005F268F" w:rsidRPr="00690AC0">
        <w:rPr>
          <w:b/>
          <w:lang w:val="id-ID"/>
        </w:rPr>
        <w:t xml:space="preserve"> Output </w:t>
      </w:r>
    </w:p>
    <w:p w14:paraId="7176E6A6" w14:textId="77777777" w:rsidR="004E62E2" w:rsidRPr="00690AC0" w:rsidRDefault="0042441B" w:rsidP="00422370">
      <w:pPr>
        <w:spacing w:after="0" w:line="480" w:lineRule="auto"/>
        <w:ind w:left="709"/>
        <w:jc w:val="both"/>
        <w:rPr>
          <w:lang w:val="id-ID"/>
        </w:rPr>
      </w:pPr>
      <w:r w:rsidRPr="00690AC0">
        <w:rPr>
          <w:lang w:val="id-ID"/>
        </w:rPr>
        <w:t>Pada terminal output terdapat tiga pin dangan keluaran arus bolak-balik dengan phasa yang berbeda-beda disambungkan pada motor brushless.</w:t>
      </w:r>
    </w:p>
    <w:p w14:paraId="797B7459" w14:textId="77777777" w:rsidR="0042441B" w:rsidRPr="00690AC0" w:rsidRDefault="001D482B" w:rsidP="000E0A35">
      <w:pPr>
        <w:pStyle w:val="ListParagraph"/>
        <w:numPr>
          <w:ilvl w:val="1"/>
          <w:numId w:val="8"/>
        </w:numPr>
        <w:spacing w:after="0" w:line="480" w:lineRule="auto"/>
        <w:ind w:left="709"/>
        <w:jc w:val="both"/>
        <w:rPr>
          <w:b/>
          <w:lang w:val="id-ID"/>
        </w:rPr>
      </w:pPr>
      <w:r w:rsidRPr="00690AC0">
        <w:rPr>
          <w:b/>
          <w:lang w:val="id-ID"/>
        </w:rPr>
        <w:t xml:space="preserve">Konektor </w:t>
      </w:r>
      <w:r w:rsidR="00F76B74" w:rsidRPr="00690AC0">
        <w:rPr>
          <w:b/>
          <w:lang w:val="id-ID"/>
        </w:rPr>
        <w:t xml:space="preserve">PWM </w:t>
      </w:r>
      <w:r w:rsidR="0042441B" w:rsidRPr="00690AC0">
        <w:rPr>
          <w:b/>
          <w:lang w:val="id-ID"/>
        </w:rPr>
        <w:t>kontrol</w:t>
      </w:r>
    </w:p>
    <w:p w14:paraId="102B78E4" w14:textId="339DC437" w:rsidR="00853687" w:rsidRPr="00795863" w:rsidRDefault="001D482B" w:rsidP="00422370">
      <w:pPr>
        <w:spacing w:after="0" w:line="480" w:lineRule="auto"/>
        <w:ind w:left="709"/>
        <w:jc w:val="both"/>
      </w:pPr>
      <w:r w:rsidRPr="00690AC0">
        <w:rPr>
          <w:lang w:val="id-ID"/>
        </w:rPr>
        <w:t>Konektor PWM</w:t>
      </w:r>
      <w:r w:rsidR="0042441B" w:rsidRPr="00690AC0">
        <w:rPr>
          <w:lang w:val="id-ID"/>
        </w:rPr>
        <w:t xml:space="preserve"> kontrol</w:t>
      </w:r>
      <w:r w:rsidRPr="00690AC0">
        <w:rPr>
          <w:lang w:val="id-ID"/>
        </w:rPr>
        <w:t xml:space="preserve"> yang dihubungkan pada </w:t>
      </w:r>
      <w:r w:rsidRPr="00690AC0">
        <w:rPr>
          <w:i/>
          <w:lang w:val="id-ID"/>
        </w:rPr>
        <w:t>flight</w:t>
      </w:r>
      <w:r w:rsidRPr="00690AC0">
        <w:rPr>
          <w:lang w:val="id-ID"/>
        </w:rPr>
        <w:t xml:space="preserve"> </w:t>
      </w:r>
      <w:r w:rsidRPr="00690AC0">
        <w:rPr>
          <w:i/>
          <w:lang w:val="id-ID"/>
        </w:rPr>
        <w:t>controller</w:t>
      </w:r>
      <w:r w:rsidR="0042441B" w:rsidRPr="00690AC0">
        <w:rPr>
          <w:lang w:val="id-ID"/>
        </w:rPr>
        <w:t xml:space="preserve"> berfungsi sebagai pengontrol kecepatan motor berdasarkan</w:t>
      </w:r>
      <w:r w:rsidRPr="00690AC0">
        <w:rPr>
          <w:lang w:val="id-ID"/>
        </w:rPr>
        <w:t xml:space="preserve"> nilai</w:t>
      </w:r>
      <w:r w:rsidR="0042441B" w:rsidRPr="00690AC0">
        <w:rPr>
          <w:lang w:val="id-ID"/>
        </w:rPr>
        <w:t xml:space="preserve"> frekuensi sinyal PWM yang di</w:t>
      </w:r>
      <w:r w:rsidRPr="00690AC0">
        <w:rPr>
          <w:lang w:val="id-ID"/>
        </w:rPr>
        <w:t xml:space="preserve"> berikan</w:t>
      </w:r>
      <w:r w:rsidR="0042441B" w:rsidRPr="00690AC0">
        <w:rPr>
          <w:lang w:val="id-ID"/>
        </w:rPr>
        <w:t>, semakin besar sinyal PWM yang diberikan maka kecepatan motor berputar akan semakin meningkat</w:t>
      </w:r>
      <w:r w:rsidR="00795863">
        <w:t>.</w:t>
      </w:r>
    </w:p>
    <w:p w14:paraId="6EC96E5C" w14:textId="77777777" w:rsidR="000F0C5B" w:rsidRPr="00690AC0" w:rsidRDefault="00DB54C2" w:rsidP="000E0A35">
      <w:pPr>
        <w:pStyle w:val="ListParagraph"/>
        <w:numPr>
          <w:ilvl w:val="0"/>
          <w:numId w:val="9"/>
        </w:numPr>
        <w:spacing w:after="0" w:line="480" w:lineRule="auto"/>
        <w:ind w:left="284" w:hanging="284"/>
        <w:rPr>
          <w:b/>
          <w:lang w:val="id-ID"/>
        </w:rPr>
      </w:pPr>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77777777" w:rsidR="00616F3B" w:rsidRPr="00690AC0" w:rsidRDefault="00B85B17" w:rsidP="00DB54C2">
      <w:pPr>
        <w:pStyle w:val="ListParagraph"/>
        <w:spacing w:line="480" w:lineRule="auto"/>
        <w:ind w:left="284" w:firstLine="567"/>
        <w:jc w:val="both"/>
        <w:rPr>
          <w:lang w:val="id-ID"/>
        </w:rPr>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p>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6D148308" w:rsidR="00E346C0" w:rsidRPr="00690AC0" w:rsidRDefault="00E346C0" w:rsidP="00E346C0">
      <w:pPr>
        <w:pStyle w:val="Caption"/>
        <w:spacing w:after="0"/>
        <w:jc w:val="center"/>
        <w:rPr>
          <w:lang w:val="id-ID"/>
        </w:rPr>
      </w:pPr>
      <w:bookmarkStart w:id="109" w:name="_Toc140198336"/>
      <w:bookmarkStart w:id="110" w:name="_Toc141311660"/>
      <w:bookmarkStart w:id="111" w:name="_Toc143784867"/>
      <w:bookmarkStart w:id="112" w:name="_Toc145425809"/>
      <w:bookmarkStart w:id="113" w:name="_Toc145534194"/>
      <w:bookmarkStart w:id="114" w:name="_Toc146562486"/>
      <w:bookmarkStart w:id="115" w:name="_Toc14670328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2</w:t>
      </w:r>
      <w:r w:rsidR="006A0EA1" w:rsidRPr="00690AC0">
        <w:rPr>
          <w:lang w:val="id-ID"/>
        </w:rPr>
        <w:fldChar w:fldCharType="end"/>
      </w:r>
      <w:r w:rsidRPr="00690AC0">
        <w:rPr>
          <w:lang w:val="id-ID"/>
        </w:rPr>
        <w:t xml:space="preserve"> Brushless DC Motor</w:t>
      </w:r>
      <w:bookmarkEnd w:id="109"/>
      <w:bookmarkEnd w:id="110"/>
      <w:bookmarkEnd w:id="111"/>
      <w:bookmarkEnd w:id="112"/>
      <w:bookmarkEnd w:id="113"/>
      <w:bookmarkEnd w:id="114"/>
      <w:bookmarkEnd w:id="115"/>
    </w:p>
    <w:p w14:paraId="238E1944" w14:textId="77777777" w:rsidR="00E346C0" w:rsidRPr="00690AC0" w:rsidRDefault="00E346C0" w:rsidP="00E346C0">
      <w:pPr>
        <w:jc w:val="center"/>
        <w:rPr>
          <w:lang w:val="id-ID"/>
        </w:rPr>
      </w:pPr>
      <w:r w:rsidRPr="00690AC0">
        <w:rPr>
          <w:lang w:val="id-ID"/>
        </w:rPr>
        <w:t>(Sumber : andalanelektro.id)</w:t>
      </w:r>
    </w:p>
    <w:p w14:paraId="1D6C0F23" w14:textId="3E9B5AC7" w:rsidR="00DB54C2" w:rsidRPr="00BD37F2" w:rsidRDefault="00DB54C2" w:rsidP="00BC08FC">
      <w:pPr>
        <w:pStyle w:val="ListParagraph"/>
        <w:spacing w:line="480" w:lineRule="auto"/>
        <w:ind w:left="284" w:firstLine="567"/>
        <w:jc w:val="both"/>
      </w:pPr>
      <w:r w:rsidRPr="00690AC0">
        <w:rPr>
          <w:lang w:val="id-ID"/>
        </w:rPr>
        <w:t xml:space="preserve">Motor brushless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brush untuk mengaliri arus </w:t>
      </w:r>
      <w:r w:rsidR="00BC08FC" w:rsidRPr="00690AC0">
        <w:rPr>
          <w:lang w:val="id-ID"/>
        </w:rPr>
        <w:lastRenderedPageBreak/>
        <w:t>listrik pada setiap kumparan</w:t>
      </w:r>
      <w:r w:rsidRPr="00690AC0">
        <w:rPr>
          <w:lang w:val="id-ID"/>
        </w:rPr>
        <w:t>.</w:t>
      </w:r>
      <w:r w:rsidR="00BC08FC" w:rsidRPr="00690AC0">
        <w:rPr>
          <w:lang w:val="id-ID"/>
        </w:rPr>
        <w:t xml:space="preserve"> </w:t>
      </w:r>
      <w:r w:rsidRPr="00690AC0">
        <w:rPr>
          <w:lang w:val="id-ID"/>
        </w:rPr>
        <w:t>Motor brushless terdiri dari dua bagian utama, yaitu stator dan rotor. Motor brushless memiliki magnet permanen yang dipasang pada rotor, dan stator terdiri da</w:t>
      </w:r>
      <w:r w:rsidR="001D482B" w:rsidRPr="00690AC0">
        <w:rPr>
          <w:lang w:val="id-ID"/>
        </w:rPr>
        <w:t>ri belitan untuk kutub tertentu</w:t>
      </w:r>
      <w:r w:rsidRPr="00690AC0">
        <w:rPr>
          <w:lang w:val="id-ID"/>
        </w:rPr>
        <w:t xml:space="preserve">.  </w:t>
      </w:r>
      <w:r w:rsidR="00BD37F2">
        <w:t xml:space="preserve">Bagian utama </w:t>
      </w:r>
      <w:r w:rsidR="00BD37F2" w:rsidRPr="00BD37F2">
        <w:rPr>
          <w:i/>
          <w:iCs/>
        </w:rPr>
        <w:t>motor</w:t>
      </w:r>
      <w:r w:rsidR="00BD37F2">
        <w:t xml:space="preserve"> </w:t>
      </w:r>
      <w:r w:rsidR="00BD37F2" w:rsidRPr="00BD37F2">
        <w:rPr>
          <w:i/>
          <w:iCs/>
        </w:rPr>
        <w:t>brushless</w:t>
      </w:r>
      <w:r w:rsidR="00BD37F2">
        <w:t xml:space="preserve"> yaitu:</w:t>
      </w:r>
    </w:p>
    <w:p w14:paraId="558D657D" w14:textId="77777777" w:rsidR="00DB54C2" w:rsidRPr="00690AC0" w:rsidRDefault="00434496" w:rsidP="00F45B5A">
      <w:pPr>
        <w:pStyle w:val="ListParagraph"/>
        <w:numPr>
          <w:ilvl w:val="0"/>
          <w:numId w:val="18"/>
        </w:numPr>
        <w:spacing w:line="480" w:lineRule="auto"/>
        <w:ind w:left="709"/>
        <w:jc w:val="both"/>
        <w:rPr>
          <w:b/>
          <w:lang w:val="id-ID"/>
        </w:rPr>
      </w:pPr>
      <w:r w:rsidRPr="00690AC0">
        <w:rPr>
          <w:b/>
          <w:lang w:val="id-ID"/>
        </w:rPr>
        <w:t>Stator</w:t>
      </w:r>
    </w:p>
    <w:p w14:paraId="2C7B59F5" w14:textId="77777777" w:rsidR="00E346C0" w:rsidRPr="00690AC0" w:rsidRDefault="00DB54C2" w:rsidP="00BC08FC">
      <w:pPr>
        <w:pStyle w:val="ListParagraph"/>
        <w:spacing w:line="480" w:lineRule="auto"/>
        <w:ind w:left="709"/>
        <w:jc w:val="both"/>
        <w:rPr>
          <w:color w:val="000000"/>
          <w:lang w:val="id-ID"/>
        </w:rPr>
      </w:pPr>
      <w:r w:rsidRPr="00690AC0">
        <w:rPr>
          <w:color w:val="000000"/>
          <w:lang w:val="id-ID"/>
        </w:rPr>
        <w:t>Stator adalah bagian motor yang diam/statis dimana fungsinya sebagai medan putar motor untuk memberikan gaya elektromagnetik pada rotor sehingga motor dapat berputar. Stator pada BLDC motor hampir sama dengan stator motor listrik konvensional, hanya berbeda pada lilitannya. Stator terbuat dari tumpukan baja yang dilaminasi dan berfungsi sebagai tempat lilitan kawat. Lilitan kawat pada BLDC motor biasanya dihubungkan dengan konfigurasi bintang atau Y.</w:t>
      </w:r>
    </w:p>
    <w:p w14:paraId="1336D4EA" w14:textId="77777777" w:rsidR="00E346C0" w:rsidRPr="00690AC0" w:rsidRDefault="00DB54C2" w:rsidP="00E346C0">
      <w:pPr>
        <w:pStyle w:val="ListParagraph"/>
        <w:keepNext/>
        <w:spacing w:after="0" w:line="480" w:lineRule="auto"/>
        <w:ind w:left="0"/>
        <w:jc w:val="center"/>
        <w:rPr>
          <w:lang w:val="id-ID"/>
        </w:rPr>
      </w:pPr>
      <w:r w:rsidRPr="00690AC0">
        <w:rPr>
          <w:noProof/>
        </w:rPr>
        <w:drawing>
          <wp:inline distT="0" distB="0" distL="0" distR="0" wp14:anchorId="03A867E3" wp14:editId="6EA61766">
            <wp:extent cx="1400175" cy="1330491"/>
            <wp:effectExtent l="0" t="0" r="0" b="3175"/>
            <wp:docPr id="30" name="Picture 30" descr="Gambar 2: Contoh Stator (www.mathwork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Gambar 2: Contoh Stator (www.mathworks.com)"/>
                    <pic:cNvPicPr>
                      <a:picLocks noChangeAspect="1" noChangeArrowheads="1"/>
                    </pic:cNvPicPr>
                  </pic:nvPicPr>
                  <pic:blipFill rotWithShape="1">
                    <a:blip r:embed="rId26">
                      <a:extLst>
                        <a:ext uri="{28A0092B-C50C-407E-A947-70E740481C1C}">
                          <a14:useLocalDpi xmlns:a14="http://schemas.microsoft.com/office/drawing/2010/main" val="0"/>
                        </a:ext>
                      </a:extLst>
                    </a:blip>
                    <a:srcRect l="23058" r="22508"/>
                    <a:stretch/>
                  </pic:blipFill>
                  <pic:spPr bwMode="auto">
                    <a:xfrm>
                      <a:off x="0" y="0"/>
                      <a:ext cx="1412061" cy="1341785"/>
                    </a:xfrm>
                    <a:prstGeom prst="rect">
                      <a:avLst/>
                    </a:prstGeom>
                    <a:noFill/>
                    <a:ln>
                      <a:noFill/>
                    </a:ln>
                    <a:extLst>
                      <a:ext uri="{53640926-AAD7-44D8-BBD7-CCE9431645EC}">
                        <a14:shadowObscured xmlns:a14="http://schemas.microsoft.com/office/drawing/2010/main"/>
                      </a:ext>
                    </a:extLst>
                  </pic:spPr>
                </pic:pic>
              </a:graphicData>
            </a:graphic>
          </wp:inline>
        </w:drawing>
      </w:r>
    </w:p>
    <w:p w14:paraId="3992BE5E" w14:textId="27145816" w:rsidR="00DB54C2" w:rsidRPr="00690AC0" w:rsidRDefault="00E346C0" w:rsidP="00E346C0">
      <w:pPr>
        <w:pStyle w:val="Caption"/>
        <w:spacing w:after="0"/>
        <w:jc w:val="center"/>
        <w:rPr>
          <w:lang w:val="id-ID"/>
        </w:rPr>
      </w:pPr>
      <w:bookmarkStart w:id="116" w:name="_Toc140198337"/>
      <w:bookmarkStart w:id="117" w:name="_Toc141311661"/>
      <w:bookmarkStart w:id="118" w:name="_Toc143784868"/>
      <w:bookmarkStart w:id="119" w:name="_Toc145425810"/>
      <w:bookmarkStart w:id="120" w:name="_Toc145534195"/>
      <w:bookmarkStart w:id="121" w:name="_Toc146562487"/>
      <w:bookmarkStart w:id="122" w:name="_Toc14670328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3</w:t>
      </w:r>
      <w:r w:rsidR="006A0EA1" w:rsidRPr="00690AC0">
        <w:rPr>
          <w:lang w:val="id-ID"/>
        </w:rPr>
        <w:fldChar w:fldCharType="end"/>
      </w:r>
      <w:r w:rsidRPr="00690AC0">
        <w:rPr>
          <w:lang w:val="id-ID"/>
        </w:rPr>
        <w:t xml:space="preserve"> Stator</w:t>
      </w:r>
      <w:bookmarkEnd w:id="116"/>
      <w:bookmarkEnd w:id="117"/>
      <w:bookmarkEnd w:id="118"/>
      <w:bookmarkEnd w:id="119"/>
      <w:bookmarkEnd w:id="120"/>
      <w:bookmarkEnd w:id="121"/>
      <w:bookmarkEnd w:id="122"/>
    </w:p>
    <w:p w14:paraId="4D9E002D" w14:textId="77777777" w:rsidR="001D482B" w:rsidRPr="00690AC0" w:rsidRDefault="00E346C0" w:rsidP="00BC08FC">
      <w:pPr>
        <w:jc w:val="center"/>
        <w:rPr>
          <w:lang w:val="id-ID"/>
        </w:rPr>
      </w:pPr>
      <w:r w:rsidRPr="00690AC0">
        <w:rPr>
          <w:lang w:val="id-ID"/>
        </w:rPr>
        <w:t xml:space="preserve">(Sumber : </w:t>
      </w:r>
      <w:hyperlink r:id="rId27" w:history="1">
        <w:r w:rsidR="001D482B" w:rsidRPr="00690AC0">
          <w:rPr>
            <w:rStyle w:val="Hyperlink"/>
            <w:lang w:val="id-ID"/>
          </w:rPr>
          <w:t>www.insinyoer.com</w:t>
        </w:r>
      </w:hyperlink>
      <w:r w:rsidRPr="00690AC0">
        <w:rPr>
          <w:lang w:val="id-ID"/>
        </w:rPr>
        <w:t>)</w:t>
      </w:r>
    </w:p>
    <w:p w14:paraId="4179AAFE" w14:textId="77777777" w:rsidR="00DB54C2" w:rsidRPr="00690AC0" w:rsidRDefault="00434496" w:rsidP="00F45B5A">
      <w:pPr>
        <w:pStyle w:val="ListParagraph"/>
        <w:numPr>
          <w:ilvl w:val="0"/>
          <w:numId w:val="18"/>
        </w:numPr>
        <w:spacing w:line="480" w:lineRule="auto"/>
        <w:ind w:left="709"/>
        <w:jc w:val="both"/>
        <w:rPr>
          <w:b/>
          <w:lang w:val="id-ID"/>
        </w:rPr>
      </w:pPr>
      <w:r w:rsidRPr="00690AC0">
        <w:rPr>
          <w:b/>
          <w:lang w:val="id-ID"/>
        </w:rPr>
        <w:t>Rotor</w:t>
      </w:r>
    </w:p>
    <w:p w14:paraId="73A1BAA5" w14:textId="77777777" w:rsidR="00DB54C2" w:rsidRPr="00690AC0" w:rsidRDefault="00434496" w:rsidP="00BC08FC">
      <w:pPr>
        <w:pStyle w:val="ListParagraph"/>
        <w:spacing w:line="480" w:lineRule="auto"/>
        <w:ind w:left="709"/>
        <w:jc w:val="both"/>
        <w:rPr>
          <w:color w:val="000000"/>
          <w:lang w:val="id-ID"/>
        </w:rPr>
      </w:pPr>
      <w:r w:rsidRPr="00690AC0">
        <w:rPr>
          <w:color w:val="000000"/>
          <w:lang w:val="id-ID"/>
        </w:rPr>
        <w:t xml:space="preserve">Rotor adalah bagian motor yang berputar karena adanya gaya elektromagnetik dari stator. Rotor terdiri dari beberapa magnet permanen yang saling direkatkan dengan epoxy, serta jumlahnya dapat di-variasikan sesuai dengan desain. Jumlah kutub magnet berbanding lurus dengan torsi motor, namun berbanding terbalik dengan RPM. Semakin banyak jumlah </w:t>
      </w:r>
      <w:r w:rsidRPr="00690AC0">
        <w:rPr>
          <w:color w:val="000000"/>
          <w:lang w:val="id-ID"/>
        </w:rPr>
        <w:lastRenderedPageBreak/>
        <w:t>kutub magnet pada rotor, semakin tinggi pula torsi yang akan dihasilkan, namun konsekuensinya RPM motor akan turun.</w:t>
      </w:r>
    </w:p>
    <w:p w14:paraId="1E824D1F" w14:textId="77777777" w:rsidR="00434496" w:rsidRPr="00690AC0" w:rsidRDefault="00434496" w:rsidP="00434496">
      <w:pPr>
        <w:pStyle w:val="ListParagraph"/>
        <w:keepNext/>
        <w:spacing w:after="0" w:line="480" w:lineRule="auto"/>
        <w:ind w:left="142"/>
        <w:jc w:val="center"/>
        <w:rPr>
          <w:lang w:val="id-ID"/>
        </w:rPr>
      </w:pPr>
      <w:r w:rsidRPr="00690AC0">
        <w:rPr>
          <w:noProof/>
        </w:rPr>
        <w:drawing>
          <wp:inline distT="0" distB="0" distL="0" distR="0" wp14:anchorId="74DC9D23" wp14:editId="4E8535EF">
            <wp:extent cx="2590800" cy="1943101"/>
            <wp:effectExtent l="0" t="0" r="0" b="0"/>
            <wp:docPr id="32" name="Picture 32" descr="Gambar 3: Contoh Desain Rotor BLDC Motor (www.zeva.com.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Gambar 3: Contoh Desain Rotor BLDC Motor (www.zeva.com.a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1609" cy="1943708"/>
                    </a:xfrm>
                    <a:prstGeom prst="rect">
                      <a:avLst/>
                    </a:prstGeom>
                    <a:noFill/>
                    <a:ln>
                      <a:noFill/>
                    </a:ln>
                  </pic:spPr>
                </pic:pic>
              </a:graphicData>
            </a:graphic>
          </wp:inline>
        </w:drawing>
      </w:r>
    </w:p>
    <w:p w14:paraId="07D55770" w14:textId="63F307DF" w:rsidR="00434496" w:rsidRPr="00690AC0" w:rsidRDefault="00434496" w:rsidP="00434496">
      <w:pPr>
        <w:pStyle w:val="Caption"/>
        <w:spacing w:after="0"/>
        <w:jc w:val="center"/>
        <w:rPr>
          <w:lang w:val="id-ID"/>
        </w:rPr>
      </w:pPr>
      <w:bookmarkStart w:id="123" w:name="_Toc140198338"/>
      <w:bookmarkStart w:id="124" w:name="_Toc141311662"/>
      <w:bookmarkStart w:id="125" w:name="_Toc143784869"/>
      <w:bookmarkStart w:id="126" w:name="_Toc145425811"/>
      <w:bookmarkStart w:id="127" w:name="_Toc145534196"/>
      <w:bookmarkStart w:id="128" w:name="_Toc146562488"/>
      <w:bookmarkStart w:id="129" w:name="_Toc14670328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4</w:t>
      </w:r>
      <w:r w:rsidR="006A0EA1" w:rsidRPr="00690AC0">
        <w:rPr>
          <w:lang w:val="id-ID"/>
        </w:rPr>
        <w:fldChar w:fldCharType="end"/>
      </w:r>
      <w:r w:rsidRPr="00690AC0">
        <w:rPr>
          <w:lang w:val="id-ID"/>
        </w:rPr>
        <w:t xml:space="preserve"> Rotor</w:t>
      </w:r>
      <w:bookmarkEnd w:id="123"/>
      <w:bookmarkEnd w:id="124"/>
      <w:bookmarkEnd w:id="125"/>
      <w:bookmarkEnd w:id="126"/>
      <w:bookmarkEnd w:id="127"/>
      <w:bookmarkEnd w:id="128"/>
      <w:bookmarkEnd w:id="129"/>
    </w:p>
    <w:p w14:paraId="77FF2638" w14:textId="356557DB" w:rsidR="007A3924" w:rsidRDefault="00434496" w:rsidP="007A3924">
      <w:pPr>
        <w:jc w:val="center"/>
        <w:rPr>
          <w:lang w:val="id-ID"/>
        </w:rPr>
      </w:pPr>
      <w:r w:rsidRPr="00690AC0">
        <w:rPr>
          <w:lang w:val="id-ID"/>
        </w:rPr>
        <w:t xml:space="preserve">(Sumber : </w:t>
      </w:r>
      <w:hyperlink r:id="rId29" w:history="1">
        <w:r w:rsidR="008B4A25" w:rsidRPr="00690AC0">
          <w:rPr>
            <w:rStyle w:val="Hyperlink"/>
            <w:lang w:val="id-ID"/>
          </w:rPr>
          <w:t>www.insinyoer.com</w:t>
        </w:r>
      </w:hyperlink>
      <w:r w:rsidRPr="00690AC0">
        <w:rPr>
          <w:lang w:val="id-ID"/>
        </w:rPr>
        <w:t>)</w:t>
      </w:r>
    </w:p>
    <w:p w14:paraId="0CEE8FF5" w14:textId="77777777" w:rsidR="007A3924" w:rsidRPr="00690AC0" w:rsidRDefault="007A3924" w:rsidP="007A3924">
      <w:pPr>
        <w:jc w:val="center"/>
        <w:rPr>
          <w:lang w:val="id-ID"/>
        </w:rPr>
      </w:pPr>
    </w:p>
    <w:p w14:paraId="5AA24BB3" w14:textId="77777777" w:rsidR="00DB54C2" w:rsidRPr="00690AC0" w:rsidRDefault="00DB54C2" w:rsidP="00F45B5A">
      <w:pPr>
        <w:pStyle w:val="ListParagraph"/>
        <w:numPr>
          <w:ilvl w:val="0"/>
          <w:numId w:val="18"/>
        </w:numPr>
        <w:spacing w:line="480" w:lineRule="auto"/>
        <w:ind w:left="709"/>
        <w:jc w:val="both"/>
        <w:rPr>
          <w:b/>
          <w:lang w:val="id-ID"/>
        </w:rPr>
      </w:pPr>
      <w:r w:rsidRPr="00690AC0">
        <w:rPr>
          <w:b/>
          <w:lang w:val="id-ID"/>
        </w:rPr>
        <w:t>Hall Sensor</w:t>
      </w:r>
    </w:p>
    <w:p w14:paraId="1F3F050B" w14:textId="77777777" w:rsidR="00434496" w:rsidRPr="00690AC0" w:rsidRDefault="00434496" w:rsidP="00BC08FC">
      <w:pPr>
        <w:pStyle w:val="ListParagraph"/>
        <w:spacing w:line="480" w:lineRule="auto"/>
        <w:ind w:left="709"/>
        <w:jc w:val="both"/>
        <w:rPr>
          <w:color w:val="000000"/>
          <w:lang w:val="id-ID"/>
        </w:rPr>
      </w:pPr>
      <w:r w:rsidRPr="00690AC0">
        <w:rPr>
          <w:color w:val="000000"/>
          <w:lang w:val="id-ID"/>
        </w:rPr>
        <w:t xml:space="preserve">Berbeda dengan motor listrik DC konvensional, sistem komutasi dari motor BLDC harus diatur secara elektronik karena lilitan kawat pada stator harus dinyalakan-dimatikan (on-off) atau di-energize secara </w:t>
      </w:r>
      <w:r w:rsidRPr="00690AC0">
        <w:rPr>
          <w:rStyle w:val="Strong"/>
          <w:b w:val="0"/>
          <w:color w:val="000000"/>
          <w:lang w:val="id-ID"/>
        </w:rPr>
        <w:t>berurutan dan teratur</w:t>
      </w:r>
      <w:r w:rsidRPr="00690AC0">
        <w:rPr>
          <w:color w:val="000000"/>
          <w:lang w:val="id-ID"/>
        </w:rPr>
        <w:t>. Oleh karena itu, dibutuhkan sensor yang dapat memberikan informasi secara presisi kepada kontroler untuk mengatur lilitan mana yang harus dialiri listrik.</w:t>
      </w:r>
    </w:p>
    <w:p w14:paraId="4FB149DE" w14:textId="77777777" w:rsidR="00434496" w:rsidRPr="00690AC0" w:rsidRDefault="00434496" w:rsidP="00EA2E04">
      <w:pPr>
        <w:pStyle w:val="ListParagraph"/>
        <w:keepNext/>
        <w:spacing w:after="0" w:line="240" w:lineRule="auto"/>
        <w:ind w:left="709"/>
        <w:jc w:val="center"/>
        <w:rPr>
          <w:lang w:val="id-ID"/>
        </w:rPr>
      </w:pPr>
      <w:r w:rsidRPr="00690AC0">
        <w:rPr>
          <w:noProof/>
        </w:rPr>
        <w:drawing>
          <wp:inline distT="0" distB="0" distL="0" distR="0" wp14:anchorId="6772F327" wp14:editId="66BB2AC9">
            <wp:extent cx="2752725" cy="1775952"/>
            <wp:effectExtent l="0" t="0" r="0" b="0"/>
            <wp:docPr id="33" name="Picture 33" descr="Gambar 5: Skema Sensing pada Motor BLDC (www.learnengineering.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Gambar 5: Skema Sensing pada Motor BLDC (www.learnengineering.or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52725" cy="1775952"/>
                    </a:xfrm>
                    <a:prstGeom prst="rect">
                      <a:avLst/>
                    </a:prstGeom>
                    <a:noFill/>
                    <a:ln>
                      <a:noFill/>
                    </a:ln>
                  </pic:spPr>
                </pic:pic>
              </a:graphicData>
            </a:graphic>
          </wp:inline>
        </w:drawing>
      </w:r>
    </w:p>
    <w:p w14:paraId="5F6B9F71" w14:textId="70B2ED6E" w:rsidR="00434496" w:rsidRPr="00690AC0" w:rsidRDefault="00434496" w:rsidP="00EA2E04">
      <w:pPr>
        <w:pStyle w:val="Caption"/>
        <w:spacing w:after="0"/>
        <w:ind w:left="426"/>
        <w:jc w:val="center"/>
        <w:rPr>
          <w:lang w:val="id-ID"/>
        </w:rPr>
      </w:pPr>
      <w:bookmarkStart w:id="130" w:name="_Toc140198339"/>
      <w:bookmarkStart w:id="131" w:name="_Toc141311663"/>
      <w:bookmarkStart w:id="132" w:name="_Toc143784870"/>
      <w:bookmarkStart w:id="133" w:name="_Toc145425812"/>
      <w:bookmarkStart w:id="134" w:name="_Toc145534197"/>
      <w:bookmarkStart w:id="135" w:name="_Toc146562489"/>
      <w:bookmarkStart w:id="136" w:name="_Toc14670329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5</w:t>
      </w:r>
      <w:r w:rsidR="006A0EA1" w:rsidRPr="00690AC0">
        <w:rPr>
          <w:lang w:val="id-ID"/>
        </w:rPr>
        <w:fldChar w:fldCharType="end"/>
      </w:r>
      <w:r w:rsidRPr="00690AC0">
        <w:rPr>
          <w:lang w:val="id-ID"/>
        </w:rPr>
        <w:t xml:space="preserve"> Skema Sensing pada Motor BLDC</w:t>
      </w:r>
      <w:bookmarkEnd w:id="130"/>
      <w:bookmarkEnd w:id="131"/>
      <w:bookmarkEnd w:id="132"/>
      <w:bookmarkEnd w:id="133"/>
      <w:bookmarkEnd w:id="134"/>
      <w:bookmarkEnd w:id="135"/>
      <w:bookmarkEnd w:id="136"/>
    </w:p>
    <w:p w14:paraId="3ED08B11" w14:textId="77777777" w:rsidR="00434496" w:rsidRPr="00690AC0" w:rsidRDefault="00434496" w:rsidP="00434496">
      <w:pPr>
        <w:ind w:left="426"/>
        <w:jc w:val="center"/>
        <w:rPr>
          <w:lang w:val="id-ID"/>
        </w:rPr>
      </w:pPr>
      <w:r w:rsidRPr="00690AC0">
        <w:rPr>
          <w:lang w:val="id-ID"/>
        </w:rPr>
        <w:t>(Sumber : www.insinyoer.com)</w:t>
      </w:r>
    </w:p>
    <w:p w14:paraId="6173DCEC" w14:textId="77777777" w:rsidR="005F63F8" w:rsidRPr="00690AC0" w:rsidRDefault="00434496" w:rsidP="00BC08FC">
      <w:pPr>
        <w:pStyle w:val="ListParagraph"/>
        <w:spacing w:line="480" w:lineRule="auto"/>
        <w:ind w:left="709"/>
        <w:jc w:val="both"/>
        <w:rPr>
          <w:color w:val="000000"/>
          <w:lang w:val="id-ID"/>
        </w:rPr>
      </w:pPr>
      <w:r w:rsidRPr="00690AC0">
        <w:rPr>
          <w:color w:val="000000"/>
          <w:lang w:val="id-ID"/>
        </w:rPr>
        <w:lastRenderedPageBreak/>
        <w:t>Motor BLDC menggunakan tiga sensor Hall yang dipasang dengan jarak 120</w:t>
      </w:r>
      <w:r w:rsidRPr="00690AC0">
        <w:rPr>
          <w:color w:val="000000"/>
          <w:vertAlign w:val="superscript"/>
          <w:lang w:val="id-ID"/>
        </w:rPr>
        <w:t>o</w:t>
      </w:r>
      <w:r w:rsidRPr="00690AC0">
        <w:rPr>
          <w:color w:val="000000"/>
          <w:lang w:val="id-ID"/>
        </w:rPr>
        <w:t> pada stator untuk mendeteksi bagian rotor yang mana akan terimbas oleh fluks magnet. Sensor Hall adalah suatu tranduser yang menghasilkan tegangan bervariasi ketika terjadi perbedaan medan magnet. Ketika rotor berputar, perubahan besar medan magnet antara magnet permanen dan gaya elektromagnetik dari lilitan kawat akan dideteksi oleh sensor Hall sebagai input kontroler. Sehingga proses komutasi dapat berjala</w:t>
      </w:r>
      <w:r w:rsidR="005F63F8" w:rsidRPr="00690AC0">
        <w:rPr>
          <w:color w:val="000000"/>
          <w:lang w:val="id-ID"/>
        </w:rPr>
        <w:t xml:space="preserve">n secara simultan dan </w:t>
      </w:r>
      <w:r w:rsidR="008D2CD4" w:rsidRPr="00690AC0">
        <w:rPr>
          <w:color w:val="000000"/>
          <w:lang w:val="id-ID"/>
        </w:rPr>
        <w:t>kontinu</w:t>
      </w:r>
      <w:r w:rsidR="005F63F8" w:rsidRPr="00690AC0">
        <w:rPr>
          <w:color w:val="000000"/>
          <w:lang w:val="id-ID"/>
        </w:rPr>
        <w:t>.</w:t>
      </w:r>
    </w:p>
    <w:p w14:paraId="34EF2A18" w14:textId="77777777" w:rsidR="006A0EA1" w:rsidRPr="00690AC0" w:rsidRDefault="006A0EA1" w:rsidP="000E0A35">
      <w:pPr>
        <w:pStyle w:val="ListParagraph"/>
        <w:numPr>
          <w:ilvl w:val="0"/>
          <w:numId w:val="9"/>
        </w:numPr>
        <w:spacing w:after="0" w:line="480" w:lineRule="auto"/>
        <w:ind w:left="284" w:hanging="284"/>
        <w:rPr>
          <w:b/>
          <w:lang w:val="id-ID"/>
        </w:rPr>
      </w:pPr>
      <w:r w:rsidRPr="00690AC0">
        <w:rPr>
          <w:b/>
          <w:lang w:val="id-ID"/>
        </w:rPr>
        <w:t xml:space="preserve"> </w:t>
      </w:r>
      <w:r w:rsidRPr="00690AC0">
        <w:rPr>
          <w:b/>
          <w:i/>
          <w:lang w:val="id-ID"/>
        </w:rPr>
        <w:t>Propeller</w:t>
      </w:r>
      <w:r w:rsidRPr="00690AC0">
        <w:rPr>
          <w:b/>
          <w:lang w:val="id-ID"/>
        </w:rPr>
        <w:t xml:space="preserve"> </w:t>
      </w:r>
    </w:p>
    <w:p w14:paraId="562EA4D2" w14:textId="77777777" w:rsidR="006A0EA1" w:rsidRPr="00690AC0" w:rsidRDefault="006A0EA1" w:rsidP="006A0EA1">
      <w:pPr>
        <w:pStyle w:val="ListParagraph"/>
        <w:spacing w:line="480" w:lineRule="auto"/>
        <w:ind w:left="284" w:firstLine="567"/>
        <w:jc w:val="both"/>
        <w:rPr>
          <w:i/>
          <w:lang w:val="id-ID"/>
        </w:rPr>
      </w:pPr>
      <w:r w:rsidRPr="00690AC0">
        <w:rPr>
          <w:i/>
          <w:lang w:val="id-ID"/>
        </w:rPr>
        <w:t>Propeller</w:t>
      </w:r>
      <w:r w:rsidRPr="00690AC0">
        <w:rPr>
          <w:lang w:val="id-ID"/>
        </w:rPr>
        <w:t xml:space="preserve"> atau baling-baling adalah alat yang terdiri dari dua bagian yaitu hub dan bilah. Hub terletak di tengah baling-baling yang minimal terdiri dari dua bilah dengan bentuk memilin. </w:t>
      </w:r>
      <w:r w:rsidRPr="00690AC0">
        <w:rPr>
          <w:i/>
          <w:lang w:val="id-ID"/>
        </w:rPr>
        <w:t>Propeller</w:t>
      </w:r>
      <w:r w:rsidRPr="00690AC0">
        <w:rPr>
          <w:lang w:val="id-ID"/>
        </w:rPr>
        <w:t xml:space="preserve"> terdiri dari serangkaian airfoil dikelompokkan dengan posisi yang berbeda. </w:t>
      </w:r>
      <w:r w:rsidRPr="00690AC0">
        <w:rPr>
          <w:i/>
          <w:lang w:val="id-ID"/>
        </w:rPr>
        <w:t>Airfoil</w:t>
      </w:r>
      <w:r w:rsidRPr="00690AC0">
        <w:rPr>
          <w:lang w:val="id-ID"/>
        </w:rPr>
        <w:t xml:space="preserve"> dapat divariasikan dengan </w:t>
      </w:r>
      <w:r w:rsidRPr="00690AC0">
        <w:rPr>
          <w:i/>
          <w:lang w:val="id-ID"/>
        </w:rPr>
        <w:t>chord</w:t>
      </w:r>
      <w:r w:rsidRPr="00690AC0">
        <w:rPr>
          <w:lang w:val="id-ID"/>
        </w:rPr>
        <w:t xml:space="preserve"> dan </w:t>
      </w:r>
      <w:r w:rsidRPr="00690AC0">
        <w:rPr>
          <w:i/>
          <w:lang w:val="id-ID"/>
        </w:rPr>
        <w:t>angle of attack</w:t>
      </w:r>
      <w:r w:rsidRPr="00690AC0">
        <w:rPr>
          <w:lang w:val="id-ID"/>
        </w:rPr>
        <w:t xml:space="preserve"> yang berbeda yang menghasilkan </w:t>
      </w:r>
      <w:r w:rsidRPr="00690AC0">
        <w:rPr>
          <w:i/>
          <w:lang w:val="id-ID"/>
        </w:rPr>
        <w:t>angle of twist</w:t>
      </w:r>
    </w:p>
    <w:p w14:paraId="5675FEC7" w14:textId="77777777" w:rsidR="00852136" w:rsidRPr="00690AC0" w:rsidRDefault="00852136" w:rsidP="00672B1C">
      <w:pPr>
        <w:pStyle w:val="ListParagraph"/>
        <w:keepNext/>
        <w:spacing w:after="0" w:line="240" w:lineRule="auto"/>
        <w:ind w:left="0"/>
        <w:jc w:val="center"/>
        <w:rPr>
          <w:lang w:val="id-ID"/>
        </w:rPr>
      </w:pPr>
      <w:r w:rsidRPr="00690AC0">
        <w:rPr>
          <w:noProof/>
        </w:rPr>
        <w:drawing>
          <wp:inline distT="0" distB="0" distL="0" distR="0" wp14:anchorId="2063746B" wp14:editId="2275FA33">
            <wp:extent cx="2819400" cy="212031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22621" cy="2122734"/>
                    </a:xfrm>
                    <a:prstGeom prst="rect">
                      <a:avLst/>
                    </a:prstGeom>
                  </pic:spPr>
                </pic:pic>
              </a:graphicData>
            </a:graphic>
          </wp:inline>
        </w:drawing>
      </w:r>
    </w:p>
    <w:p w14:paraId="07BC071E" w14:textId="670AEAE4" w:rsidR="00852136" w:rsidRPr="00690AC0" w:rsidRDefault="00852136" w:rsidP="00852136">
      <w:pPr>
        <w:pStyle w:val="Caption"/>
        <w:spacing w:after="0"/>
        <w:jc w:val="center"/>
        <w:rPr>
          <w:lang w:val="id-ID"/>
        </w:rPr>
      </w:pPr>
      <w:bookmarkStart w:id="137" w:name="_Toc145425813"/>
      <w:bookmarkStart w:id="138" w:name="_Toc145534198"/>
      <w:bookmarkStart w:id="139" w:name="_Toc146562490"/>
      <w:bookmarkStart w:id="140" w:name="_Toc146703291"/>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B671A4">
        <w:rPr>
          <w:noProof/>
          <w:lang w:val="id-ID"/>
        </w:rPr>
        <w:t>16</w:t>
      </w:r>
      <w:r w:rsidRPr="00690AC0">
        <w:rPr>
          <w:lang w:val="id-ID"/>
        </w:rPr>
        <w:fldChar w:fldCharType="end"/>
      </w:r>
      <w:r w:rsidRPr="00690AC0">
        <w:rPr>
          <w:lang w:val="id-ID"/>
        </w:rPr>
        <w:t xml:space="preserve"> Sistem Kerja Propeller</w:t>
      </w:r>
      <w:bookmarkEnd w:id="137"/>
      <w:bookmarkEnd w:id="138"/>
      <w:bookmarkEnd w:id="139"/>
      <w:bookmarkEnd w:id="140"/>
    </w:p>
    <w:p w14:paraId="5369AFD0" w14:textId="6B5A450E" w:rsidR="00852136" w:rsidRPr="00690AC0" w:rsidRDefault="00852136" w:rsidP="00852136">
      <w:pPr>
        <w:spacing w:after="0" w:line="480" w:lineRule="auto"/>
        <w:jc w:val="center"/>
        <w:rPr>
          <w:lang w:val="id-ID"/>
        </w:rPr>
      </w:pPr>
      <w:r w:rsidRPr="00690AC0">
        <w:rPr>
          <w:lang w:val="id-ID"/>
        </w:rPr>
        <w:t xml:space="preserve">(Sumber : </w:t>
      </w:r>
      <w:r w:rsidRPr="00690AC0">
        <w:rPr>
          <w:lang w:val="id-ID"/>
        </w:rPr>
        <w:fldChar w:fldCharType="begin" w:fldLock="1"/>
      </w:r>
      <w:r w:rsidR="00467DB8">
        <w:rPr>
          <w:lang w:val="id-ID"/>
        </w:rPr>
        <w:instrText xml:space="preserve">ADDIN CSL_CITATION {"citationItems":[{"id":"ITEM-1","itemData":{"ISBN":"9786029933413","abstract":"Abstrak Propeller adalah salah satu bagian mesin yang berfungsi sebagai alat penggerak mekanik, misalnya pada pesawat terbang, kapal laut, hovercraft dan lain-lain. Propeller dibedakan menjadi dua jenis yaitu Fixed Pitch Propeller (FPP) dan Controllable Pitch Propeller (CPP). Propeller jenis CPP dirancang agar besar sudut pitch dari propeller dapat diatur walaupun propeller dalam keadaan berputar. Tujuan penelitian ini merancang mekanisme pengontrol CPP yaitu mesin yang digunakan untuk mengatur serempak yang sama besar sudut pitch dari 3 propeller blade agar menghasilkan gaya dorong (thrust) yang bervariasi ketika propeller blade dalam keadaan berputar konstan yang diputarkan oleh motor penggerak listrik arus bolak-balik melalui transmisi sabuk dan puli. Propeller blade yang digunakan pada mekanisme ini adalah tipe airfoil ukuran medium seri TR11W untuk penggerak hovercraft. Rentang pengaturan sudut pitch antara </w:instrText>
      </w:r>
      <w:r w:rsidR="00467DB8">
        <w:rPr>
          <w:lang w:val="id-ID"/>
        </w:rPr>
        <w:instrText>45</w:instrText>
      </w:r>
      <w:r w:rsidR="00467DB8">
        <w:rPr>
          <w:lang w:val="id-ID"/>
        </w:rPr>
        <w:instrText xml:space="preserve"> s.d. </w:instrText>
      </w:r>
      <w:r w:rsidR="00467DB8">
        <w:rPr>
          <w:lang w:val="id-ID"/>
        </w:rPr>
        <w:instrText>45</w:instrText>
      </w:r>
      <w:r w:rsidR="00467DB8">
        <w:rPr>
          <w:lang w:val="id-ID"/>
        </w:rPr>
        <w:instrText>. Berbagai perancangan mekanisme pengontrol CPP menggunakan gabungan sistem mekanik dengan komponen utama pasangan pin-slot eksentrik dan hidrolik, gabungan sistem mekanik dengan komponen utama pasangan roda gigi dan hidrolik serta sistem mekanik saja dengan penggerak manual. Pada perancangan ini menggunakan sistem mekanik dengan komponen utama pasangan pin engkol silindris dan piringan beralur (crank pin in slot disc) dengan penggerak manual. Kata kunci: perancangan, mekanisme pengontrol CPP, pena engkol, piringan beralur, manual 1. PENDAHULUAN Propeller adalah salah satu bagian mesin yang berfungsi sebagai alat penggerak mekanik, misalnya pada pesawat terbang, kapal laut, hovercraft dan lain-lain. Propeller dibedakan menjadi dua jenis yaitu Fixed Pitch Propeller (FPP) dan Controllable Pitch Propeller (CPP). Propeller dengan pitch tetap (FPP) dicetak dalam satu blok yang tetap sehingga sudut pitch propeller tidak dapat diatur namun dirancang agar berfungsi optimum, sedangkan propeller jenis CPP dirancang agar sudut pitch dari propeller dapat diatur walaupun propeller dalam keadaan berputar. Jumlah propeller blade biasanya lebih dari satu yang terpasang pada hub poros pemutar propeller tersebut. Tujuan pengaturan pitch propeller untuk mendapatkan gaya dorong (thrust) yang besarnya bervariasi dari minimum hingga maksimum pada kecepatan putar poros propeller konstan. 2. TINJAUAN PUSTAKA 2. 1. Definisi dan Istilah Dasar Propeller Propeller berbentuk baling-baling yang mentransmisikan daya dengan cara mengkonversi gerak putar menjadi g…","author":[{"dropping-particle":"","family":"Sutadi","given":"Lorentius Yosef","non-dropping-particle":"","parse-names":false,"suffix":""},{"dropping-particle":"","family":"Widyanto","given":"Susilo Adi","non-dropping-particle":"","parse-names":false,"suffix":""},{"dropping-particle":"","family":"Haryanto","given":"Ismoyo","non-dropping-particle":"","parse-names":false,"suffix":""}],"id":"ITEM-1","issued":{"date-parts":[["2012"]]},"page":"12-17","title":"Perancangan Mekanisme Pengontrol Controllable Pitch Propeller","type":"article-journal"},"uris":["http://www.mendeley.com/documents/?uuid=a87df2a7-099d-43d2-8c31-ab10fc5a9952","http://www.mendeley.com/documents/?uuid=7b4fa198-3bfe-4b9e-a5e2-8c9ab80bc2f3"]}],"mendeley":{"formattedCitation":"(Sutadi et al., 2012)","plainTextFormattedCitation":"(Sutadi et al., 2012)","previouslyFormattedCitation":"(Sutadi et al., 2012)"},"properties":{"noteIndex":0},"schema":"https://github.com/citation-style-language/schema/raw/master/csl-citation.json"}</w:instrText>
      </w:r>
      <w:r w:rsidRPr="00690AC0">
        <w:rPr>
          <w:lang w:val="id-ID"/>
        </w:rPr>
        <w:fldChar w:fldCharType="separate"/>
      </w:r>
      <w:r w:rsidRPr="00690AC0">
        <w:rPr>
          <w:noProof/>
          <w:lang w:val="id-ID"/>
        </w:rPr>
        <w:t>(Sutadi et al., 2012)</w:t>
      </w:r>
      <w:r w:rsidRPr="00690AC0">
        <w:rPr>
          <w:lang w:val="id-ID"/>
        </w:rPr>
        <w:fldChar w:fldCharType="end"/>
      </w:r>
      <w:r w:rsidRPr="00690AC0">
        <w:rPr>
          <w:lang w:val="id-ID"/>
        </w:rPr>
        <w:t>)</w:t>
      </w:r>
    </w:p>
    <w:p w14:paraId="188A94F5" w14:textId="736C2777" w:rsidR="00852136" w:rsidRPr="008D2CD4" w:rsidRDefault="00852136" w:rsidP="00852136">
      <w:pPr>
        <w:pStyle w:val="ListParagraph"/>
        <w:spacing w:line="480" w:lineRule="auto"/>
        <w:ind w:left="284" w:firstLine="567"/>
        <w:jc w:val="both"/>
      </w:pPr>
      <w:r w:rsidRPr="00690AC0">
        <w:rPr>
          <w:lang w:val="id-ID"/>
        </w:rPr>
        <w:t xml:space="preserve">Tekanan yang lebih rendah di daerah depan memaksa UAV multirotor untuk bergerak maju karena efek gaya reaksi. Perbedaan tekanan antara bagian </w:t>
      </w:r>
      <w:r w:rsidRPr="00690AC0">
        <w:rPr>
          <w:lang w:val="id-ID"/>
        </w:rPr>
        <w:lastRenderedPageBreak/>
        <w:t>belakang dan depan baling-baling menciptakan gaya dorong ke arah depan dan dengan demikian dapat melawan hambatan. Airfoil memutar bilah baling-baling menciptakan bentuk ruang yang menyebabkan aliran udara di depan bilah bergerak dengan kecepatan lebih tinggi.</w:t>
      </w:r>
    </w:p>
    <w:p w14:paraId="17813F0B" w14:textId="77777777" w:rsidR="00700E09" w:rsidRPr="00690AC0" w:rsidRDefault="00700E09" w:rsidP="000E0A35">
      <w:pPr>
        <w:pStyle w:val="ListParagraph"/>
        <w:numPr>
          <w:ilvl w:val="0"/>
          <w:numId w:val="9"/>
        </w:numPr>
        <w:spacing w:after="0" w:line="480" w:lineRule="auto"/>
        <w:ind w:left="284" w:hanging="284"/>
        <w:rPr>
          <w:b/>
          <w:lang w:val="id-ID"/>
        </w:rPr>
      </w:pPr>
      <w:r w:rsidRPr="00690AC0">
        <w:rPr>
          <w:b/>
          <w:i/>
          <w:lang w:val="id-ID"/>
        </w:rPr>
        <w:t>Power Distribution Board</w:t>
      </w:r>
      <w:r w:rsidRPr="00690AC0">
        <w:rPr>
          <w:b/>
          <w:lang w:val="id-ID"/>
        </w:rPr>
        <w:t xml:space="preserve"> (PDB)</w:t>
      </w:r>
    </w:p>
    <w:p w14:paraId="545C39C6" w14:textId="77777777" w:rsidR="007B718C" w:rsidRPr="00690AC0" w:rsidRDefault="00E25E08" w:rsidP="00422370">
      <w:pPr>
        <w:pStyle w:val="ListParagraph"/>
        <w:spacing w:line="480" w:lineRule="auto"/>
        <w:ind w:left="284" w:firstLine="567"/>
        <w:jc w:val="both"/>
        <w:rPr>
          <w:lang w:val="id-ID"/>
        </w:rPr>
      </w:pPr>
      <w:r w:rsidRPr="00690AC0">
        <w:rPr>
          <w:i/>
          <w:lang w:val="id-ID"/>
        </w:rPr>
        <w:t>Power Distribution Board</w:t>
      </w:r>
      <w:r w:rsidRPr="00690AC0">
        <w:rPr>
          <w:lang w:val="id-ID"/>
        </w:rPr>
        <w:t xml:space="preserve"> yang dikenal sebagai PDB adalah komponen yang digunakan sebagai mendistribusikan daya batterai ke ESC </w:t>
      </w:r>
      <w:r w:rsidR="002C0ED0" w:rsidRPr="00690AC0">
        <w:rPr>
          <w:i/>
          <w:lang w:val="id-ID"/>
        </w:rPr>
        <w:t>drone</w:t>
      </w:r>
      <w:r w:rsidRPr="00690AC0">
        <w:rPr>
          <w:lang w:val="id-ID"/>
        </w:rPr>
        <w:t xml:space="preserve">. Teknologi PDB </w:t>
      </w:r>
      <w:r w:rsidR="00336A1E" w:rsidRPr="00690AC0">
        <w:rPr>
          <w:lang w:val="id-ID"/>
        </w:rPr>
        <w:t xml:space="preserve">telah meningkat pesat dalam beberapa hari terakhir sehingga PDB juga dapat mendistribusikan daya ke beberapa </w:t>
      </w:r>
      <w:r w:rsidR="00623E9F" w:rsidRPr="00690AC0">
        <w:rPr>
          <w:lang w:val="id-ID"/>
        </w:rPr>
        <w:t>perif</w:t>
      </w:r>
      <w:r w:rsidR="00336A1E" w:rsidRPr="00690AC0">
        <w:rPr>
          <w:lang w:val="id-ID"/>
        </w:rPr>
        <w:t xml:space="preserve">eral lain seperti  </w:t>
      </w:r>
      <w:r w:rsidR="00336A1E" w:rsidRPr="00690AC0">
        <w:rPr>
          <w:i/>
          <w:lang w:val="id-ID"/>
        </w:rPr>
        <w:t>FPV Video Transmitters</w:t>
      </w:r>
      <w:r w:rsidR="00336A1E" w:rsidRPr="00690AC0">
        <w:rPr>
          <w:lang w:val="id-ID"/>
        </w:rPr>
        <w:t xml:space="preserve">, </w:t>
      </w:r>
      <w:r w:rsidR="00336A1E" w:rsidRPr="00690AC0">
        <w:rPr>
          <w:i/>
          <w:lang w:val="id-ID"/>
        </w:rPr>
        <w:t xml:space="preserve">FPV Cameras </w:t>
      </w:r>
      <w:r w:rsidR="00336A1E" w:rsidRPr="00690AC0">
        <w:rPr>
          <w:lang w:val="id-ID"/>
        </w:rPr>
        <w:t xml:space="preserve">dan Flight controller pada </w:t>
      </w:r>
      <w:r w:rsidR="002C0ED0" w:rsidRPr="00690AC0">
        <w:rPr>
          <w:i/>
          <w:lang w:val="id-ID"/>
        </w:rPr>
        <w:t>drone</w:t>
      </w:r>
      <w:r w:rsidR="00336A1E" w:rsidRPr="00690AC0">
        <w:rPr>
          <w:lang w:val="id-ID"/>
        </w:rPr>
        <w:t>.</w:t>
      </w:r>
      <w:r w:rsidR="00916A7B" w:rsidRPr="00690AC0">
        <w:rPr>
          <w:lang w:val="id-ID"/>
        </w:rPr>
        <w:t xml:space="preserve"> </w:t>
      </w:r>
    </w:p>
    <w:p w14:paraId="71214448" w14:textId="77777777" w:rsidR="00336A1E" w:rsidRPr="00690AC0" w:rsidRDefault="00336A1E" w:rsidP="00336A1E">
      <w:pPr>
        <w:pStyle w:val="ListParagraph"/>
        <w:keepNext/>
        <w:spacing w:after="0" w:line="480" w:lineRule="auto"/>
        <w:ind w:left="0"/>
        <w:jc w:val="center"/>
        <w:rPr>
          <w:lang w:val="id-ID"/>
        </w:rPr>
      </w:pPr>
      <w:r w:rsidRPr="00690AC0">
        <w:rPr>
          <w:noProof/>
        </w:rPr>
        <w:drawing>
          <wp:inline distT="0" distB="0" distL="0" distR="0" wp14:anchorId="230C3B63" wp14:editId="274F1C09">
            <wp:extent cx="2705100" cy="253846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19015" cy="2551521"/>
                    </a:xfrm>
                    <a:prstGeom prst="rect">
                      <a:avLst/>
                    </a:prstGeom>
                  </pic:spPr>
                </pic:pic>
              </a:graphicData>
            </a:graphic>
          </wp:inline>
        </w:drawing>
      </w:r>
    </w:p>
    <w:p w14:paraId="244578D1" w14:textId="299A2954" w:rsidR="00336A1E" w:rsidRPr="00690AC0" w:rsidRDefault="00336A1E" w:rsidP="00336A1E">
      <w:pPr>
        <w:pStyle w:val="Caption"/>
        <w:spacing w:after="0"/>
        <w:jc w:val="center"/>
        <w:rPr>
          <w:lang w:val="id-ID"/>
        </w:rPr>
      </w:pPr>
      <w:bookmarkStart w:id="141" w:name="_Toc140191659"/>
      <w:bookmarkStart w:id="142" w:name="_Toc140198341"/>
      <w:bookmarkStart w:id="143" w:name="_Toc141311665"/>
      <w:bookmarkStart w:id="144" w:name="_Toc143784872"/>
      <w:bookmarkStart w:id="145" w:name="_Toc145425814"/>
      <w:bookmarkStart w:id="146" w:name="_Toc145534199"/>
      <w:bookmarkStart w:id="147" w:name="_Toc146562491"/>
      <w:bookmarkStart w:id="148" w:name="_Toc14670329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7</w:t>
      </w:r>
      <w:r w:rsidR="006A0EA1" w:rsidRPr="00690AC0">
        <w:rPr>
          <w:lang w:val="id-ID"/>
        </w:rPr>
        <w:fldChar w:fldCharType="end"/>
      </w:r>
      <w:r w:rsidRPr="00690AC0">
        <w:rPr>
          <w:lang w:val="id-ID"/>
        </w:rPr>
        <w:t xml:space="preserve"> Power Distribution Board</w:t>
      </w:r>
      <w:bookmarkEnd w:id="141"/>
      <w:bookmarkEnd w:id="142"/>
      <w:bookmarkEnd w:id="143"/>
      <w:bookmarkEnd w:id="144"/>
      <w:bookmarkEnd w:id="145"/>
      <w:bookmarkEnd w:id="146"/>
      <w:bookmarkEnd w:id="147"/>
      <w:bookmarkEnd w:id="148"/>
    </w:p>
    <w:p w14:paraId="1838AABE" w14:textId="77777777" w:rsidR="00336A1E" w:rsidRPr="00690AC0" w:rsidRDefault="00336A1E" w:rsidP="00336A1E">
      <w:pPr>
        <w:spacing w:after="0" w:line="480" w:lineRule="auto"/>
        <w:jc w:val="center"/>
        <w:rPr>
          <w:lang w:val="id-ID"/>
        </w:rPr>
      </w:pPr>
      <w:r w:rsidRPr="00690AC0">
        <w:rPr>
          <w:lang w:val="id-ID"/>
        </w:rPr>
        <w:t xml:space="preserve">(Sumber : </w:t>
      </w:r>
      <w:r w:rsidR="002C0ED0" w:rsidRPr="00690AC0">
        <w:rPr>
          <w:i/>
          <w:lang w:val="id-ID"/>
        </w:rPr>
        <w:t>drone</w:t>
      </w:r>
      <w:r w:rsidRPr="00690AC0">
        <w:rPr>
          <w:lang w:val="id-ID"/>
        </w:rPr>
        <w:t>nodes.com)</w:t>
      </w:r>
    </w:p>
    <w:p w14:paraId="50FAF312" w14:textId="77777777" w:rsidR="00422370" w:rsidRPr="00C32215" w:rsidRDefault="002F2D98" w:rsidP="004F7D93">
      <w:pPr>
        <w:pStyle w:val="ListParagraph"/>
        <w:spacing w:line="480" w:lineRule="auto"/>
        <w:ind w:left="284" w:firstLine="567"/>
        <w:jc w:val="both"/>
      </w:pPr>
      <w:r w:rsidRPr="00690AC0">
        <w:rPr>
          <w:lang w:val="id-ID"/>
        </w:rPr>
        <w:t>Berdasarka</w:t>
      </w:r>
      <w:r w:rsidR="00BC08FC" w:rsidRPr="00690AC0">
        <w:rPr>
          <w:lang w:val="id-ID"/>
        </w:rPr>
        <w:t>n konfigurasi PDB pada gambar 17</w:t>
      </w:r>
      <w:r w:rsidRPr="00690AC0">
        <w:rPr>
          <w:lang w:val="id-ID"/>
        </w:rPr>
        <w:t xml:space="preserve"> diatas </w:t>
      </w:r>
      <w:r w:rsidR="00BC08FC" w:rsidRPr="00690AC0">
        <w:rPr>
          <w:lang w:val="id-ID"/>
        </w:rPr>
        <w:t>pada</w:t>
      </w:r>
      <w:r w:rsidRPr="00690AC0">
        <w:rPr>
          <w:lang w:val="id-ID"/>
        </w:rPr>
        <w:t xml:space="preserve"> PDB terdapat </w:t>
      </w:r>
      <w:r w:rsidR="00336A1E" w:rsidRPr="00690AC0">
        <w:rPr>
          <w:lang w:val="id-ID"/>
        </w:rPr>
        <w:t>tab untuk menyolder baterai</w:t>
      </w:r>
      <w:r w:rsidRPr="00690AC0">
        <w:rPr>
          <w:lang w:val="id-ID"/>
        </w:rPr>
        <w:t xml:space="preserve"> untuk kabel ESC</w:t>
      </w:r>
      <w:r w:rsidR="00336A1E" w:rsidRPr="00690AC0">
        <w:rPr>
          <w:lang w:val="id-ID"/>
        </w:rPr>
        <w:t>. PDB memiliki 4 set (PDB mendukung 4 ESC) atau 6 set (PDB mendukung 6 ESC)</w:t>
      </w:r>
      <w:r w:rsidRPr="00690AC0">
        <w:rPr>
          <w:lang w:val="id-ID"/>
        </w:rPr>
        <w:t xml:space="preserve"> masing-masing 2 bantalan</w:t>
      </w:r>
      <w:r w:rsidR="00BC08FC" w:rsidRPr="00690AC0">
        <w:rPr>
          <w:lang w:val="id-ID"/>
        </w:rPr>
        <w:t xml:space="preserve"> (terminal negatif dan positif)</w:t>
      </w:r>
      <w:r w:rsidRPr="00690AC0">
        <w:rPr>
          <w:lang w:val="id-ID"/>
        </w:rPr>
        <w:t xml:space="preserve"> untuk</w:t>
      </w:r>
      <w:r w:rsidR="00916A7B" w:rsidRPr="00690AC0">
        <w:rPr>
          <w:lang w:val="id-ID"/>
        </w:rPr>
        <w:t xml:space="preserve"> tempat </w:t>
      </w:r>
      <w:r w:rsidR="00336A1E" w:rsidRPr="00690AC0">
        <w:rPr>
          <w:lang w:val="id-ID"/>
        </w:rPr>
        <w:t>menyolder</w:t>
      </w:r>
      <w:r w:rsidR="00916A7B" w:rsidRPr="00690AC0">
        <w:rPr>
          <w:lang w:val="id-ID"/>
        </w:rPr>
        <w:t xml:space="preserve"> </w:t>
      </w:r>
      <w:r w:rsidR="00A26DDA" w:rsidRPr="00690AC0">
        <w:rPr>
          <w:lang w:val="id-ID"/>
        </w:rPr>
        <w:t>k</w:t>
      </w:r>
      <w:r w:rsidR="00916A7B" w:rsidRPr="00690AC0">
        <w:rPr>
          <w:lang w:val="id-ID"/>
        </w:rPr>
        <w:t>abel ke</w:t>
      </w:r>
      <w:r w:rsidR="00336A1E" w:rsidRPr="00690AC0">
        <w:rPr>
          <w:lang w:val="id-ID"/>
        </w:rPr>
        <w:t xml:space="preserve"> ESC. </w:t>
      </w:r>
      <w:r w:rsidR="00336A1E" w:rsidRPr="00690AC0">
        <w:rPr>
          <w:lang w:val="id-ID"/>
        </w:rPr>
        <w:lastRenderedPageBreak/>
        <w:t>Papa</w:t>
      </w:r>
      <w:r w:rsidR="00916A7B" w:rsidRPr="00690AC0">
        <w:rPr>
          <w:lang w:val="id-ID"/>
        </w:rPr>
        <w:t>n distribusi d</w:t>
      </w:r>
      <w:r w:rsidR="00336A1E" w:rsidRPr="00690AC0">
        <w:rPr>
          <w:lang w:val="id-ID"/>
        </w:rPr>
        <w:t xml:space="preserve">aya </w:t>
      </w:r>
      <w:r w:rsidR="00916A7B" w:rsidRPr="00690AC0">
        <w:rPr>
          <w:lang w:val="id-ID"/>
        </w:rPr>
        <w:t>ditunjukkan pada</w:t>
      </w:r>
      <w:r w:rsidR="00336A1E" w:rsidRPr="00690AC0">
        <w:rPr>
          <w:lang w:val="id-ID"/>
        </w:rPr>
        <w:t xml:space="preserve"> tab bertanda S1, S2, S3 dan S4 yang menunjukkan tab sinyal untuk </w:t>
      </w:r>
      <w:r w:rsidR="00916A7B" w:rsidRPr="00690AC0">
        <w:rPr>
          <w:lang w:val="id-ID"/>
        </w:rPr>
        <w:t xml:space="preserve">ESC pada </w:t>
      </w:r>
      <w:r w:rsidR="00336A1E" w:rsidRPr="00690AC0">
        <w:rPr>
          <w:lang w:val="id-ID"/>
        </w:rPr>
        <w:t>motor 1, 2, 3 dan 4. Beberapa PDB mungkin memiliki sensor arus dan biasanya berisi 2 jenis pengatur tegangan untu</w:t>
      </w:r>
      <w:r w:rsidR="00C32215">
        <w:rPr>
          <w:lang w:val="id-ID"/>
        </w:rPr>
        <w:t>k menyalakan kamera FPV dan VTx.</w:t>
      </w:r>
    </w:p>
    <w:p w14:paraId="464BCE48" w14:textId="77777777" w:rsidR="00F964FE" w:rsidRPr="00690AC0" w:rsidRDefault="00F964FE" w:rsidP="000E0A35">
      <w:pPr>
        <w:pStyle w:val="ListParagraph"/>
        <w:numPr>
          <w:ilvl w:val="0"/>
          <w:numId w:val="9"/>
        </w:numPr>
        <w:spacing w:after="0" w:line="480" w:lineRule="auto"/>
        <w:ind w:left="284" w:hanging="284"/>
        <w:rPr>
          <w:b/>
          <w:lang w:val="id-ID"/>
        </w:rPr>
      </w:pPr>
      <w:r w:rsidRPr="00690AC0">
        <w:rPr>
          <w:b/>
          <w:i/>
          <w:lang w:val="id-ID"/>
        </w:rPr>
        <w:t>Lithium Polimer Battery (Li-Po)</w:t>
      </w:r>
    </w:p>
    <w:p w14:paraId="65358AB4" w14:textId="77777777" w:rsidR="003D1641" w:rsidRPr="00690AC0" w:rsidRDefault="00BE170B" w:rsidP="00422370">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Salah satunya yaitu didesain dengan </w:t>
      </w:r>
      <w:r w:rsidR="003D1641" w:rsidRPr="00690AC0">
        <w:rPr>
          <w:lang w:val="id-ID"/>
        </w:rPr>
        <w:t>model</w:t>
      </w:r>
      <w:r w:rsidR="00017FF6" w:rsidRPr="00690AC0">
        <w:rPr>
          <w:lang w:val="id-ID"/>
        </w:rPr>
        <w:t xml:space="preserve"> yang ramping namun spesifikasinya tergolong tinggi.</w:t>
      </w:r>
    </w:p>
    <w:p w14:paraId="52170078" w14:textId="496A13A9" w:rsidR="0074019F" w:rsidRPr="00690AC0" w:rsidRDefault="00AB5C07" w:rsidP="0074019F">
      <w:pPr>
        <w:pStyle w:val="ListParagraph"/>
        <w:keepNext/>
        <w:spacing w:after="0" w:line="480" w:lineRule="auto"/>
        <w:ind w:left="0"/>
        <w:jc w:val="center"/>
        <w:rPr>
          <w:lang w:val="id-ID"/>
        </w:rPr>
      </w:pPr>
      <w:r>
        <w:rPr>
          <w:noProof/>
        </w:rPr>
        <w:drawing>
          <wp:inline distT="0" distB="0" distL="0" distR="0" wp14:anchorId="08D167A7" wp14:editId="3FB8C7E1">
            <wp:extent cx="2009775" cy="1486396"/>
            <wp:effectExtent l="0" t="0" r="0" b="0"/>
            <wp:docPr id="23" name="Picture 23" descr="Promo Hardcase Lipo 4s 14.8v 7200mah 80c Onbo Power. - Multivariasi  Multicolor Diskon 23% di Seller Marimain Store - Duren Tiga, Kota Jakarta  Selatan | Blib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mo Hardcase Lipo 4s 14.8v 7200mah 80c Onbo Power. - Multivariasi  Multicolor Diskon 23% di Seller Marimain Store - Duren Tiga, Kota Jakarta  Selatan | Blibli"/>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062" b="11980"/>
                    <a:stretch/>
                  </pic:blipFill>
                  <pic:spPr bwMode="auto">
                    <a:xfrm>
                      <a:off x="0" y="0"/>
                      <a:ext cx="2014839" cy="1490141"/>
                    </a:xfrm>
                    <a:prstGeom prst="rect">
                      <a:avLst/>
                    </a:prstGeom>
                    <a:noFill/>
                    <a:ln>
                      <a:noFill/>
                    </a:ln>
                    <a:extLst>
                      <a:ext uri="{53640926-AAD7-44D8-BBD7-CCE9431645EC}">
                        <a14:shadowObscured xmlns:a14="http://schemas.microsoft.com/office/drawing/2010/main"/>
                      </a:ext>
                    </a:extLst>
                  </pic:spPr>
                </pic:pic>
              </a:graphicData>
            </a:graphic>
          </wp:inline>
        </w:drawing>
      </w:r>
    </w:p>
    <w:p w14:paraId="5779D6B5" w14:textId="3DAB0FBC" w:rsidR="0074019F" w:rsidRPr="00690AC0" w:rsidRDefault="0074019F" w:rsidP="0074019F">
      <w:pPr>
        <w:pStyle w:val="Caption"/>
        <w:spacing w:after="0"/>
        <w:jc w:val="center"/>
        <w:rPr>
          <w:lang w:val="id-ID"/>
        </w:rPr>
      </w:pPr>
      <w:bookmarkStart w:id="149" w:name="_Toc140191660"/>
      <w:bookmarkStart w:id="150" w:name="_Toc140198342"/>
      <w:bookmarkStart w:id="151" w:name="_Toc141311666"/>
      <w:bookmarkStart w:id="152" w:name="_Toc143784873"/>
      <w:bookmarkStart w:id="153" w:name="_Toc145425815"/>
      <w:bookmarkStart w:id="154" w:name="_Toc145534200"/>
      <w:bookmarkStart w:id="155" w:name="_Toc146562492"/>
      <w:bookmarkStart w:id="156" w:name="_Toc14670329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8</w:t>
      </w:r>
      <w:r w:rsidR="006A0EA1" w:rsidRPr="00690AC0">
        <w:rPr>
          <w:lang w:val="id-ID"/>
        </w:rPr>
        <w:fldChar w:fldCharType="end"/>
      </w:r>
      <w:r w:rsidRPr="00690AC0">
        <w:rPr>
          <w:lang w:val="id-ID"/>
        </w:rPr>
        <w:t xml:space="preserve"> Li-Po Battery</w:t>
      </w:r>
      <w:bookmarkEnd w:id="149"/>
      <w:bookmarkEnd w:id="150"/>
      <w:bookmarkEnd w:id="151"/>
      <w:bookmarkEnd w:id="152"/>
      <w:bookmarkEnd w:id="153"/>
      <w:bookmarkEnd w:id="154"/>
      <w:bookmarkEnd w:id="155"/>
      <w:bookmarkEnd w:id="156"/>
    </w:p>
    <w:p w14:paraId="782EB2CB" w14:textId="77777777" w:rsidR="0074019F" w:rsidRPr="00690AC0" w:rsidRDefault="0074019F" w:rsidP="0074019F">
      <w:pPr>
        <w:spacing w:after="0" w:line="480" w:lineRule="auto"/>
        <w:jc w:val="center"/>
        <w:rPr>
          <w:lang w:val="id-ID"/>
        </w:rPr>
      </w:pPr>
      <w:r w:rsidRPr="00690AC0">
        <w:rPr>
          <w:lang w:val="id-ID"/>
        </w:rPr>
        <w:t>(Sumber : Tokopedia.com)</w:t>
      </w:r>
    </w:p>
    <w:p w14:paraId="328E1C2B" w14:textId="77777777" w:rsidR="00C63448" w:rsidRPr="00690AC0" w:rsidRDefault="00C63448" w:rsidP="000E0A35">
      <w:pPr>
        <w:pStyle w:val="ListParagraph"/>
        <w:numPr>
          <w:ilvl w:val="2"/>
          <w:numId w:val="9"/>
        </w:numPr>
        <w:spacing w:after="0" w:line="480" w:lineRule="auto"/>
        <w:ind w:left="709"/>
        <w:jc w:val="both"/>
        <w:rPr>
          <w:b/>
          <w:lang w:val="id-ID"/>
        </w:rPr>
      </w:pPr>
      <w:r w:rsidRPr="00690AC0">
        <w:rPr>
          <w:b/>
          <w:lang w:val="id-ID"/>
        </w:rPr>
        <w:t xml:space="preserve">Spesifikasi </w:t>
      </w:r>
      <w:r w:rsidR="00BE170B" w:rsidRPr="00690AC0">
        <w:rPr>
          <w:b/>
          <w:lang w:val="id-ID"/>
        </w:rPr>
        <w:t>Baterai</w:t>
      </w:r>
      <w:r w:rsidRPr="00690AC0">
        <w:rPr>
          <w:b/>
          <w:lang w:val="id-ID"/>
        </w:rPr>
        <w:t xml:space="preserve"> Li-Po</w:t>
      </w:r>
    </w:p>
    <w:p w14:paraId="10DB725E" w14:textId="77777777" w:rsidR="00C63448" w:rsidRPr="00690AC0" w:rsidRDefault="00C63448" w:rsidP="00422370">
      <w:pPr>
        <w:pStyle w:val="ListParagraph"/>
        <w:spacing w:after="0" w:line="480" w:lineRule="auto"/>
        <w:ind w:left="709"/>
        <w:jc w:val="both"/>
        <w:rPr>
          <w:lang w:val="id-ID"/>
        </w:rPr>
      </w:pPr>
      <w:r w:rsidRPr="00690AC0">
        <w:rPr>
          <w:lang w:val="id-ID"/>
        </w:rPr>
        <w:t>Baterai Li-po merupakan jenis baterai yang banyak digunakan oleh peralatan elektronik modern yang berfungsi  sebagai sumber daya listrik yang membantu perangkat elektronik untuk bekerja. Baterai Li-po terdiri dari beberapa komponen penyusun seperti :</w:t>
      </w:r>
    </w:p>
    <w:p w14:paraId="4DBF4455" w14:textId="77777777" w:rsidR="00C63448" w:rsidRPr="00690AC0" w:rsidRDefault="00BE170B" w:rsidP="00F45B5A">
      <w:pPr>
        <w:pStyle w:val="ListParagraph"/>
        <w:numPr>
          <w:ilvl w:val="0"/>
          <w:numId w:val="15"/>
        </w:numPr>
        <w:spacing w:after="0" w:line="480" w:lineRule="auto"/>
        <w:ind w:left="1134" w:hanging="425"/>
        <w:jc w:val="both"/>
        <w:rPr>
          <w:lang w:val="id-ID"/>
        </w:rPr>
      </w:pPr>
      <w:r w:rsidRPr="00690AC0">
        <w:rPr>
          <w:lang w:val="id-ID"/>
        </w:rPr>
        <w:lastRenderedPageBreak/>
        <w:t>Elektrode</w:t>
      </w:r>
      <w:r w:rsidR="00C63448" w:rsidRPr="00690AC0">
        <w:rPr>
          <w:lang w:val="id-ID"/>
        </w:rPr>
        <w:t xml:space="preserve"> positif adalah komponen baterai Li-po yang menggunakan material </w:t>
      </w:r>
      <w:r w:rsidR="00FA2064" w:rsidRPr="00690AC0">
        <w:rPr>
          <w:lang w:val="id-ID"/>
        </w:rPr>
        <w:t>litium</w:t>
      </w:r>
      <w:r w:rsidR="00C63448" w:rsidRPr="00690AC0">
        <w:rPr>
          <w:lang w:val="id-ID"/>
        </w:rPr>
        <w:t>.</w:t>
      </w:r>
    </w:p>
    <w:p w14:paraId="3DAD55F5" w14:textId="77777777" w:rsidR="00C63448" w:rsidRPr="00690AC0" w:rsidRDefault="00FA2064" w:rsidP="00F45B5A">
      <w:pPr>
        <w:pStyle w:val="ListParagraph"/>
        <w:numPr>
          <w:ilvl w:val="0"/>
          <w:numId w:val="15"/>
        </w:numPr>
        <w:spacing w:after="0" w:line="480" w:lineRule="auto"/>
        <w:ind w:left="1134" w:hanging="425"/>
        <w:jc w:val="both"/>
        <w:rPr>
          <w:lang w:val="id-ID"/>
        </w:rPr>
      </w:pPr>
      <w:r w:rsidRPr="00690AC0">
        <w:rPr>
          <w:lang w:val="id-ID"/>
        </w:rPr>
        <w:t>Elektrode</w:t>
      </w:r>
      <w:r w:rsidR="00C63448" w:rsidRPr="00690AC0">
        <w:rPr>
          <w:lang w:val="id-ID"/>
        </w:rPr>
        <w:t xml:space="preserve"> negatif, yaitu komponen yang memakai media grafit.</w:t>
      </w:r>
    </w:p>
    <w:p w14:paraId="3DC7731E" w14:textId="77777777" w:rsidR="00C63448" w:rsidRPr="00690AC0" w:rsidRDefault="00C63448" w:rsidP="00F45B5A">
      <w:pPr>
        <w:pStyle w:val="ListParagraph"/>
        <w:numPr>
          <w:ilvl w:val="0"/>
          <w:numId w:val="15"/>
        </w:numPr>
        <w:spacing w:after="0" w:line="480" w:lineRule="auto"/>
        <w:ind w:left="1134" w:hanging="425"/>
        <w:jc w:val="both"/>
        <w:rPr>
          <w:lang w:val="id-ID"/>
        </w:rPr>
      </w:pPr>
      <w:r w:rsidRPr="00690AC0">
        <w:rPr>
          <w:lang w:val="id-ID"/>
        </w:rPr>
        <w:t xml:space="preserve">Elektrolit pada baterai memakai cairan </w:t>
      </w:r>
      <w:r w:rsidR="00FA2064" w:rsidRPr="00690AC0">
        <w:rPr>
          <w:lang w:val="id-ID"/>
        </w:rPr>
        <w:t>polimer</w:t>
      </w:r>
      <w:r w:rsidRPr="00690AC0">
        <w:rPr>
          <w:lang w:val="id-ID"/>
        </w:rPr>
        <w:t>.</w:t>
      </w:r>
    </w:p>
    <w:p w14:paraId="27981AF2" w14:textId="77777777" w:rsidR="00C63448" w:rsidRPr="00690AC0" w:rsidRDefault="00C63448" w:rsidP="004F7D93">
      <w:pPr>
        <w:spacing w:after="0" w:line="480" w:lineRule="auto"/>
        <w:ind w:left="709"/>
        <w:jc w:val="both"/>
        <w:rPr>
          <w:lang w:val="id-ID"/>
        </w:rPr>
      </w:pPr>
      <w:r w:rsidRPr="00690AC0">
        <w:rPr>
          <w:lang w:val="id-ID"/>
        </w:rPr>
        <w:t>Pada baterai Li-po, te</w:t>
      </w:r>
      <w:r w:rsidR="00FA2064">
        <w:t>r</w:t>
      </w:r>
      <w:r w:rsidRPr="00690AC0">
        <w:rPr>
          <w:lang w:val="id-ID"/>
        </w:rPr>
        <w:t xml:space="preserve">dapat juga penggunaan bahan pemisah yang terbuat dari </w:t>
      </w:r>
      <w:r w:rsidR="001D77BC" w:rsidRPr="00690AC0">
        <w:rPr>
          <w:lang w:val="id-ID"/>
        </w:rPr>
        <w:t>litium</w:t>
      </w:r>
      <w:r w:rsidRPr="00690AC0">
        <w:rPr>
          <w:lang w:val="id-ID"/>
        </w:rPr>
        <w:t xml:space="preserve"> mikro-pori. Bahan pemisah ini fungsinya adalah untuk membatasi ion yang bergerak di antara </w:t>
      </w:r>
      <w:r w:rsidR="001D77BC" w:rsidRPr="00690AC0">
        <w:rPr>
          <w:lang w:val="id-ID"/>
        </w:rPr>
        <w:t>elektrode</w:t>
      </w:r>
      <w:r w:rsidRPr="00690AC0">
        <w:rPr>
          <w:lang w:val="id-ID"/>
        </w:rPr>
        <w:t>. Selain itu, pada baterai ini juga bisa menemukan perlindungan sirkuit. Perlindungan sirkuit inilah yang menjaga benda tersebut agar tetap berada pada batas tegangan aman dan terhi</w:t>
      </w:r>
      <w:r w:rsidR="004F7D93" w:rsidRPr="00690AC0">
        <w:rPr>
          <w:lang w:val="id-ID"/>
        </w:rPr>
        <w:t xml:space="preserve">ndar dari </w:t>
      </w:r>
      <w:r w:rsidR="001D77BC" w:rsidRPr="00690AC0">
        <w:rPr>
          <w:lang w:val="id-ID"/>
        </w:rPr>
        <w:t>risiko</w:t>
      </w:r>
      <w:r w:rsidR="004F7D93" w:rsidRPr="00690AC0">
        <w:rPr>
          <w:lang w:val="id-ID"/>
        </w:rPr>
        <w:t xml:space="preserve"> </w:t>
      </w:r>
      <w:r w:rsidR="004F7D93" w:rsidRPr="001D77BC">
        <w:rPr>
          <w:i/>
          <w:lang w:val="id-ID"/>
        </w:rPr>
        <w:t>over charging</w:t>
      </w:r>
      <w:r w:rsidR="004F7D93" w:rsidRPr="00690AC0">
        <w:rPr>
          <w:lang w:val="id-ID"/>
        </w:rPr>
        <w:t>.</w:t>
      </w:r>
    </w:p>
    <w:p w14:paraId="114E6F9D" w14:textId="77777777" w:rsidR="00C63448" w:rsidRPr="00690AC0" w:rsidRDefault="008819A6" w:rsidP="000E0A35">
      <w:pPr>
        <w:pStyle w:val="ListParagraph"/>
        <w:numPr>
          <w:ilvl w:val="2"/>
          <w:numId w:val="9"/>
        </w:numPr>
        <w:spacing w:after="0" w:line="480" w:lineRule="auto"/>
        <w:ind w:left="709"/>
        <w:jc w:val="both"/>
        <w:rPr>
          <w:b/>
          <w:lang w:val="id-ID"/>
        </w:rPr>
      </w:pPr>
      <w:r w:rsidRPr="001D77BC">
        <w:rPr>
          <w:b/>
          <w:i/>
          <w:lang w:val="id-ID"/>
        </w:rPr>
        <w:t>Rating Batterai</w:t>
      </w:r>
      <w:r w:rsidRPr="00690AC0">
        <w:rPr>
          <w:b/>
          <w:lang w:val="id-ID"/>
        </w:rPr>
        <w:t xml:space="preserve"> Li-Po</w:t>
      </w:r>
    </w:p>
    <w:p w14:paraId="091C8845" w14:textId="77777777" w:rsidR="00784EB9" w:rsidRPr="00690AC0" w:rsidRDefault="00784EB9" w:rsidP="00784EB9">
      <w:pPr>
        <w:pStyle w:val="ListParagraph"/>
        <w:keepNext/>
        <w:spacing w:after="0" w:line="240" w:lineRule="auto"/>
        <w:ind w:left="709"/>
        <w:jc w:val="center"/>
        <w:rPr>
          <w:lang w:val="id-ID"/>
        </w:rPr>
      </w:pPr>
      <w:r w:rsidRPr="00690AC0">
        <w:rPr>
          <w:noProof/>
        </w:rPr>
        <w:drawing>
          <wp:inline distT="0" distB="0" distL="0" distR="0" wp14:anchorId="7C8C2E1E" wp14:editId="28D2363A">
            <wp:extent cx="2514600" cy="2111871"/>
            <wp:effectExtent l="0" t="0" r="0" b="3175"/>
            <wp:docPr id="59" name="Picture 59" descr="lipo batter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ipo battery guid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20168" cy="2116547"/>
                    </a:xfrm>
                    <a:prstGeom prst="rect">
                      <a:avLst/>
                    </a:prstGeom>
                    <a:noFill/>
                    <a:ln>
                      <a:noFill/>
                    </a:ln>
                  </pic:spPr>
                </pic:pic>
              </a:graphicData>
            </a:graphic>
          </wp:inline>
        </w:drawing>
      </w:r>
    </w:p>
    <w:p w14:paraId="26A47551" w14:textId="60AE3D54" w:rsidR="00784EB9" w:rsidRPr="00690AC0" w:rsidRDefault="00784EB9" w:rsidP="00784EB9">
      <w:pPr>
        <w:pStyle w:val="Caption"/>
        <w:spacing w:after="0"/>
        <w:jc w:val="center"/>
        <w:rPr>
          <w:lang w:val="id-ID"/>
        </w:rPr>
      </w:pPr>
      <w:bookmarkStart w:id="157" w:name="_Toc143784874"/>
      <w:bookmarkStart w:id="158" w:name="_Toc145425816"/>
      <w:bookmarkStart w:id="159" w:name="_Toc145534201"/>
      <w:bookmarkStart w:id="160" w:name="_Toc146562493"/>
      <w:bookmarkStart w:id="161" w:name="_Toc14670329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19</w:t>
      </w:r>
      <w:r w:rsidR="006A0EA1" w:rsidRPr="00690AC0">
        <w:rPr>
          <w:lang w:val="id-ID"/>
        </w:rPr>
        <w:fldChar w:fldCharType="end"/>
      </w:r>
      <w:r w:rsidRPr="00690AC0">
        <w:rPr>
          <w:lang w:val="id-ID"/>
        </w:rPr>
        <w:t xml:space="preserve"> Rating Lipo Battery</w:t>
      </w:r>
      <w:bookmarkEnd w:id="157"/>
      <w:bookmarkEnd w:id="158"/>
      <w:bookmarkEnd w:id="159"/>
      <w:bookmarkEnd w:id="160"/>
      <w:bookmarkEnd w:id="161"/>
    </w:p>
    <w:p w14:paraId="0E356B63" w14:textId="77777777" w:rsidR="00784EB9" w:rsidRPr="00690AC0" w:rsidRDefault="00784EB9" w:rsidP="00784EB9">
      <w:pPr>
        <w:spacing w:after="0" w:line="480" w:lineRule="auto"/>
        <w:jc w:val="center"/>
        <w:rPr>
          <w:lang w:val="id-ID"/>
        </w:rPr>
      </w:pPr>
      <w:r w:rsidRPr="00690AC0">
        <w:rPr>
          <w:lang w:val="id-ID"/>
        </w:rPr>
        <w:t>(Sumber : genstattu.com)</w:t>
      </w:r>
    </w:p>
    <w:p w14:paraId="326568F7" w14:textId="19813C5F" w:rsidR="00E26136" w:rsidRPr="00690AC0" w:rsidRDefault="00E26136" w:rsidP="00E26136">
      <w:pPr>
        <w:pStyle w:val="ListParagraph"/>
        <w:spacing w:after="0" w:line="480" w:lineRule="auto"/>
        <w:ind w:left="709"/>
        <w:jc w:val="both"/>
        <w:rPr>
          <w:lang w:val="id-ID"/>
        </w:rPr>
      </w:pPr>
      <w:r w:rsidRPr="0078208B">
        <w:rPr>
          <w:i/>
          <w:lang w:val="id-ID"/>
        </w:rPr>
        <w:t>Li</w:t>
      </w:r>
      <w:r w:rsidR="0078208B">
        <w:rPr>
          <w:i/>
        </w:rPr>
        <w:t>P</w:t>
      </w:r>
      <w:r w:rsidRPr="0078208B">
        <w:rPr>
          <w:i/>
          <w:lang w:val="id-ID"/>
        </w:rPr>
        <w:t>o battery</w:t>
      </w:r>
      <w:r w:rsidRPr="00690AC0">
        <w:rPr>
          <w:lang w:val="id-ID"/>
        </w:rPr>
        <w:t xml:space="preserve"> memiliki nilai </w:t>
      </w:r>
      <w:r w:rsidRPr="00690AC0">
        <w:rPr>
          <w:i/>
          <w:lang w:val="id-ID"/>
        </w:rPr>
        <w:t>rate</w:t>
      </w:r>
      <w:r w:rsidRPr="00690AC0">
        <w:rPr>
          <w:lang w:val="id-ID"/>
        </w:rPr>
        <w:t xml:space="preserve"> spesifikasi yang terdapat pada </w:t>
      </w:r>
      <w:r w:rsidRPr="0078208B">
        <w:rPr>
          <w:i/>
          <w:lang w:val="id-ID"/>
        </w:rPr>
        <w:t>body</w:t>
      </w:r>
      <w:r w:rsidRPr="00690AC0">
        <w:rPr>
          <w:lang w:val="id-ID"/>
        </w:rPr>
        <w:t xml:space="preserve"> batterai sepe</w:t>
      </w:r>
      <w:r w:rsidR="00672B1C">
        <w:rPr>
          <w:lang w:val="id-ID"/>
        </w:rPr>
        <w:t xml:space="preserve">rti yang terlihat pada </w:t>
      </w:r>
      <w:r w:rsidR="00BD37F2">
        <w:t>G</w:t>
      </w:r>
      <w:r w:rsidR="00672B1C">
        <w:rPr>
          <w:lang w:val="id-ID"/>
        </w:rPr>
        <w:t>ambar 19</w:t>
      </w:r>
      <w:r w:rsidRPr="00690AC0">
        <w:rPr>
          <w:lang w:val="id-ID"/>
        </w:rPr>
        <w:t xml:space="preserve">. Adapun </w:t>
      </w:r>
      <w:r w:rsidRPr="00690AC0">
        <w:rPr>
          <w:i/>
          <w:lang w:val="id-ID"/>
        </w:rPr>
        <w:t>rate</w:t>
      </w:r>
      <w:r w:rsidRPr="00690AC0">
        <w:rPr>
          <w:lang w:val="id-ID"/>
        </w:rPr>
        <w:t xml:space="preserve"> yang terdapat pada </w:t>
      </w:r>
      <w:r w:rsidRPr="0078208B">
        <w:rPr>
          <w:i/>
          <w:lang w:val="id-ID"/>
        </w:rPr>
        <w:t>batterai LiPo</w:t>
      </w:r>
      <w:r w:rsidRPr="00690AC0">
        <w:rPr>
          <w:lang w:val="id-ID"/>
        </w:rPr>
        <w:t xml:space="preserve"> yaitu :</w:t>
      </w:r>
    </w:p>
    <w:p w14:paraId="7778A7D0" w14:textId="77777777" w:rsidR="008819A6" w:rsidRPr="00690AC0" w:rsidRDefault="008819A6" w:rsidP="00F45B5A">
      <w:pPr>
        <w:pStyle w:val="ListParagraph"/>
        <w:numPr>
          <w:ilvl w:val="0"/>
          <w:numId w:val="16"/>
        </w:numPr>
        <w:spacing w:after="0" w:line="480" w:lineRule="auto"/>
        <w:ind w:left="1134"/>
        <w:jc w:val="both"/>
        <w:rPr>
          <w:b/>
          <w:lang w:val="id-ID"/>
        </w:rPr>
      </w:pPr>
      <w:r w:rsidRPr="00690AC0">
        <w:rPr>
          <w:b/>
          <w:lang w:val="id-ID"/>
        </w:rPr>
        <w:t>Tegangan (</w:t>
      </w:r>
      <w:r w:rsidRPr="00690AC0">
        <w:rPr>
          <w:b/>
          <w:i/>
          <w:lang w:val="id-ID"/>
        </w:rPr>
        <w:t>Voltage</w:t>
      </w:r>
      <w:r w:rsidRPr="00690AC0">
        <w:rPr>
          <w:b/>
          <w:lang w:val="id-ID"/>
        </w:rPr>
        <w:t>)</w:t>
      </w:r>
    </w:p>
    <w:p w14:paraId="03F9BF3B" w14:textId="63A886BD" w:rsidR="00202084" w:rsidRPr="00BD37F2" w:rsidRDefault="008819A6" w:rsidP="00BD37F2">
      <w:pPr>
        <w:pStyle w:val="ListParagraph"/>
        <w:spacing w:after="0" w:line="480" w:lineRule="auto"/>
        <w:ind w:left="1134"/>
        <w:jc w:val="both"/>
        <w:rPr>
          <w:lang w:val="id-ID"/>
        </w:rPr>
      </w:pPr>
      <w:r w:rsidRPr="00690AC0">
        <w:rPr>
          <w:lang w:val="id-ID"/>
        </w:rPr>
        <w:lastRenderedPageBreak/>
        <w:t xml:space="preserve">Pada </w:t>
      </w:r>
      <w:r w:rsidR="00220547" w:rsidRPr="00690AC0">
        <w:rPr>
          <w:lang w:val="id-ID"/>
        </w:rPr>
        <w:t>baterai</w:t>
      </w:r>
      <w:r w:rsidRPr="00690AC0">
        <w:rPr>
          <w:lang w:val="id-ID"/>
        </w:rPr>
        <w:t xml:space="preserve"> Li-Po memiliki rata-rata tegangan 3,7V per sel. Keuntungannya adalah tegangan baterai yang tinggi dapat dicapai dengan menggunakan jumlah sel yang lebih sedikit. Pada setiap paket baterai LiPo selain tegangan ada label yang disimbolkan dengan “S”. Disini “S” berarti sel yang dimiliki sebuah paket baterai (</w:t>
      </w:r>
      <w:r w:rsidRPr="00690AC0">
        <w:rPr>
          <w:i/>
          <w:lang w:val="id-ID"/>
        </w:rPr>
        <w:t>battery pack</w:t>
      </w:r>
      <w:r w:rsidRPr="00690AC0">
        <w:rPr>
          <w:lang w:val="id-ID"/>
        </w:rPr>
        <w:t xml:space="preserve">). Sementara bilangan yang berada didepan simbol menandakan jumlah sel dan biasanya berkisar antar 2-6S. Berikut adalah </w:t>
      </w:r>
      <w:r w:rsidR="00202084" w:rsidRPr="00690AC0">
        <w:rPr>
          <w:lang w:val="id-ID"/>
        </w:rPr>
        <w:t>tabel</w:t>
      </w:r>
      <w:r w:rsidRPr="00690AC0">
        <w:rPr>
          <w:lang w:val="id-ID"/>
        </w:rPr>
        <w:t xml:space="preserve"> notasi</w:t>
      </w:r>
      <w:r w:rsidR="00202084" w:rsidRPr="00690AC0">
        <w:rPr>
          <w:lang w:val="id-ID"/>
        </w:rPr>
        <w:t xml:space="preserve"> tegangan pada</w:t>
      </w:r>
      <w:r w:rsidRPr="00690AC0">
        <w:rPr>
          <w:lang w:val="id-ID"/>
        </w:rPr>
        <w:t xml:space="preserve"> baterai LiPo :</w:t>
      </w:r>
    </w:p>
    <w:p w14:paraId="1F29ED9D" w14:textId="4C03DAC4" w:rsidR="00202084" w:rsidRPr="00690AC0" w:rsidRDefault="00202084" w:rsidP="006009ED">
      <w:pPr>
        <w:pStyle w:val="Caption"/>
        <w:keepNext/>
        <w:ind w:left="1418"/>
        <w:rPr>
          <w:lang w:val="id-ID"/>
        </w:rPr>
      </w:pPr>
      <w:bookmarkStart w:id="162" w:name="_Toc145425970"/>
      <w:bookmarkStart w:id="163" w:name="_Toc146562521"/>
      <w:bookmarkStart w:id="164" w:name="_Toc146703322"/>
      <w:r w:rsidRPr="00690AC0">
        <w:rPr>
          <w:lang w:val="id-ID"/>
        </w:rPr>
        <w:t xml:space="preserve">Tabel </w:t>
      </w:r>
      <w:r w:rsidR="006A0EA1" w:rsidRPr="00690AC0">
        <w:rPr>
          <w:lang w:val="id-ID"/>
        </w:rPr>
        <w:fldChar w:fldCharType="begin"/>
      </w:r>
      <w:r w:rsidR="006A0EA1" w:rsidRPr="00690AC0">
        <w:rPr>
          <w:lang w:val="id-ID"/>
        </w:rPr>
        <w:instrText xml:space="preserve"> SEQ Tabel \* ARABIC </w:instrText>
      </w:r>
      <w:r w:rsidR="006A0EA1" w:rsidRPr="00690AC0">
        <w:rPr>
          <w:lang w:val="id-ID"/>
        </w:rPr>
        <w:fldChar w:fldCharType="separate"/>
      </w:r>
      <w:r w:rsidR="00B671A4">
        <w:rPr>
          <w:noProof/>
          <w:lang w:val="id-ID"/>
        </w:rPr>
        <w:t>1</w:t>
      </w:r>
      <w:r w:rsidR="006A0EA1" w:rsidRPr="00690AC0">
        <w:rPr>
          <w:lang w:val="id-ID"/>
        </w:rPr>
        <w:fldChar w:fldCharType="end"/>
      </w:r>
      <w:r w:rsidRPr="00690AC0">
        <w:rPr>
          <w:lang w:val="id-ID"/>
        </w:rPr>
        <w:t xml:space="preserve"> Notasi tegangan batterai Li-Po</w:t>
      </w:r>
      <w:bookmarkEnd w:id="162"/>
      <w:bookmarkEnd w:id="163"/>
      <w:bookmarkEnd w:id="164"/>
    </w:p>
    <w:tbl>
      <w:tblPr>
        <w:tblStyle w:val="TableGrid"/>
        <w:tblW w:w="5670" w:type="dxa"/>
        <w:tblInd w:w="1413" w:type="dxa"/>
        <w:tblLook w:val="04A0" w:firstRow="1" w:lastRow="0" w:firstColumn="1" w:lastColumn="0" w:noHBand="0" w:noVBand="1"/>
      </w:tblPr>
      <w:tblGrid>
        <w:gridCol w:w="1701"/>
        <w:gridCol w:w="1985"/>
        <w:gridCol w:w="1984"/>
      </w:tblGrid>
      <w:tr w:rsidR="00202084" w:rsidRPr="00690AC0" w14:paraId="5F64EB71" w14:textId="77777777" w:rsidTr="006009ED">
        <w:tc>
          <w:tcPr>
            <w:tcW w:w="1701" w:type="dxa"/>
          </w:tcPr>
          <w:p w14:paraId="268D55D6" w14:textId="77777777" w:rsidR="00202084" w:rsidRPr="00690AC0" w:rsidRDefault="00202084" w:rsidP="00202084">
            <w:pPr>
              <w:pStyle w:val="ListParagraph"/>
              <w:spacing w:line="276" w:lineRule="auto"/>
              <w:ind w:left="0"/>
              <w:jc w:val="center"/>
              <w:rPr>
                <w:lang w:val="id-ID"/>
              </w:rPr>
            </w:pPr>
            <w:r w:rsidRPr="00690AC0">
              <w:rPr>
                <w:lang w:val="id-ID"/>
              </w:rPr>
              <w:t>Sel Batterai (S)</w:t>
            </w:r>
          </w:p>
        </w:tc>
        <w:tc>
          <w:tcPr>
            <w:tcW w:w="1985" w:type="dxa"/>
          </w:tcPr>
          <w:p w14:paraId="1722B641" w14:textId="77777777" w:rsidR="00202084" w:rsidRPr="00690AC0" w:rsidRDefault="00202084" w:rsidP="00202084">
            <w:pPr>
              <w:pStyle w:val="ListParagraph"/>
              <w:spacing w:line="276" w:lineRule="auto"/>
              <w:ind w:left="0"/>
              <w:jc w:val="center"/>
              <w:rPr>
                <w:lang w:val="id-ID"/>
              </w:rPr>
            </w:pPr>
            <w:r w:rsidRPr="00690AC0">
              <w:rPr>
                <w:lang w:val="id-ID"/>
              </w:rPr>
              <w:t>Tegangan Kondisi Kosong (Volt)</w:t>
            </w:r>
          </w:p>
        </w:tc>
        <w:tc>
          <w:tcPr>
            <w:tcW w:w="1984" w:type="dxa"/>
          </w:tcPr>
          <w:p w14:paraId="29B6A857" w14:textId="77777777" w:rsidR="00202084" w:rsidRPr="00690AC0" w:rsidRDefault="00202084" w:rsidP="00202084">
            <w:pPr>
              <w:pStyle w:val="ListParagraph"/>
              <w:spacing w:line="276" w:lineRule="auto"/>
              <w:ind w:left="0"/>
              <w:jc w:val="center"/>
              <w:rPr>
                <w:lang w:val="id-ID"/>
              </w:rPr>
            </w:pPr>
            <w:r w:rsidRPr="00690AC0">
              <w:rPr>
                <w:lang w:val="id-ID"/>
              </w:rPr>
              <w:t>Tegangan Kondisi Penuh (Volt)</w:t>
            </w:r>
          </w:p>
        </w:tc>
      </w:tr>
      <w:tr w:rsidR="00202084" w:rsidRPr="00690AC0" w14:paraId="73B364C4" w14:textId="77777777" w:rsidTr="006009ED">
        <w:tc>
          <w:tcPr>
            <w:tcW w:w="1701" w:type="dxa"/>
          </w:tcPr>
          <w:p w14:paraId="3DA94616" w14:textId="77777777" w:rsidR="00202084" w:rsidRPr="00690AC0" w:rsidRDefault="00202084" w:rsidP="00202084">
            <w:pPr>
              <w:pStyle w:val="ListParagraph"/>
              <w:spacing w:line="276" w:lineRule="auto"/>
              <w:ind w:left="0"/>
              <w:jc w:val="center"/>
              <w:rPr>
                <w:lang w:val="id-ID"/>
              </w:rPr>
            </w:pPr>
            <w:r w:rsidRPr="00690AC0">
              <w:rPr>
                <w:lang w:val="id-ID"/>
              </w:rPr>
              <w:t>1</w:t>
            </w:r>
          </w:p>
        </w:tc>
        <w:tc>
          <w:tcPr>
            <w:tcW w:w="1985" w:type="dxa"/>
          </w:tcPr>
          <w:p w14:paraId="21F29362" w14:textId="77777777" w:rsidR="00202084" w:rsidRPr="00690AC0" w:rsidRDefault="00202084" w:rsidP="00202084">
            <w:pPr>
              <w:pStyle w:val="ListParagraph"/>
              <w:spacing w:line="276" w:lineRule="auto"/>
              <w:ind w:left="0"/>
              <w:jc w:val="center"/>
              <w:rPr>
                <w:lang w:val="id-ID"/>
              </w:rPr>
            </w:pPr>
            <w:r w:rsidRPr="00690AC0">
              <w:rPr>
                <w:lang w:val="id-ID"/>
              </w:rPr>
              <w:t>3,7</w:t>
            </w:r>
          </w:p>
        </w:tc>
        <w:tc>
          <w:tcPr>
            <w:tcW w:w="1984" w:type="dxa"/>
          </w:tcPr>
          <w:p w14:paraId="720CE4D3" w14:textId="77777777" w:rsidR="00202084" w:rsidRPr="00690AC0" w:rsidRDefault="00202084" w:rsidP="00202084">
            <w:pPr>
              <w:pStyle w:val="ListParagraph"/>
              <w:spacing w:line="276" w:lineRule="auto"/>
              <w:ind w:left="0"/>
              <w:jc w:val="center"/>
              <w:rPr>
                <w:lang w:val="id-ID"/>
              </w:rPr>
            </w:pPr>
            <w:r w:rsidRPr="00690AC0">
              <w:rPr>
                <w:lang w:val="id-ID"/>
              </w:rPr>
              <w:t>4,2</w:t>
            </w:r>
          </w:p>
        </w:tc>
      </w:tr>
      <w:tr w:rsidR="00202084" w:rsidRPr="00690AC0" w14:paraId="2D5FC137" w14:textId="77777777" w:rsidTr="006009ED">
        <w:tc>
          <w:tcPr>
            <w:tcW w:w="1701" w:type="dxa"/>
          </w:tcPr>
          <w:p w14:paraId="442DA59E" w14:textId="77777777" w:rsidR="00202084" w:rsidRPr="00690AC0" w:rsidRDefault="00202084" w:rsidP="00202084">
            <w:pPr>
              <w:pStyle w:val="ListParagraph"/>
              <w:spacing w:line="276" w:lineRule="auto"/>
              <w:ind w:left="0"/>
              <w:jc w:val="center"/>
              <w:rPr>
                <w:lang w:val="id-ID"/>
              </w:rPr>
            </w:pPr>
            <w:r w:rsidRPr="00690AC0">
              <w:rPr>
                <w:lang w:val="id-ID"/>
              </w:rPr>
              <w:t>2</w:t>
            </w:r>
          </w:p>
        </w:tc>
        <w:tc>
          <w:tcPr>
            <w:tcW w:w="1985" w:type="dxa"/>
          </w:tcPr>
          <w:p w14:paraId="26378653" w14:textId="77777777" w:rsidR="00202084" w:rsidRPr="00690AC0" w:rsidRDefault="00202084" w:rsidP="00202084">
            <w:pPr>
              <w:pStyle w:val="ListParagraph"/>
              <w:spacing w:line="276" w:lineRule="auto"/>
              <w:ind w:left="0"/>
              <w:jc w:val="center"/>
              <w:rPr>
                <w:lang w:val="id-ID"/>
              </w:rPr>
            </w:pPr>
            <w:r w:rsidRPr="00690AC0">
              <w:rPr>
                <w:lang w:val="id-ID"/>
              </w:rPr>
              <w:t>7,4</w:t>
            </w:r>
          </w:p>
        </w:tc>
        <w:tc>
          <w:tcPr>
            <w:tcW w:w="1984" w:type="dxa"/>
          </w:tcPr>
          <w:p w14:paraId="3B28F585" w14:textId="77777777" w:rsidR="00202084" w:rsidRPr="00690AC0" w:rsidRDefault="00202084" w:rsidP="00202084">
            <w:pPr>
              <w:pStyle w:val="ListParagraph"/>
              <w:spacing w:line="276" w:lineRule="auto"/>
              <w:ind w:left="0"/>
              <w:jc w:val="center"/>
              <w:rPr>
                <w:lang w:val="id-ID"/>
              </w:rPr>
            </w:pPr>
            <w:r w:rsidRPr="00690AC0">
              <w:rPr>
                <w:lang w:val="id-ID"/>
              </w:rPr>
              <w:t>8,4</w:t>
            </w:r>
          </w:p>
        </w:tc>
      </w:tr>
      <w:tr w:rsidR="00202084" w:rsidRPr="00690AC0" w14:paraId="6FDD733D" w14:textId="77777777" w:rsidTr="006009ED">
        <w:tc>
          <w:tcPr>
            <w:tcW w:w="1701" w:type="dxa"/>
          </w:tcPr>
          <w:p w14:paraId="4D8422E9" w14:textId="77777777" w:rsidR="00202084" w:rsidRPr="00690AC0" w:rsidRDefault="00202084" w:rsidP="00202084">
            <w:pPr>
              <w:pStyle w:val="ListParagraph"/>
              <w:spacing w:line="276" w:lineRule="auto"/>
              <w:ind w:left="0"/>
              <w:jc w:val="center"/>
              <w:rPr>
                <w:lang w:val="id-ID"/>
              </w:rPr>
            </w:pPr>
            <w:r w:rsidRPr="00690AC0">
              <w:rPr>
                <w:lang w:val="id-ID"/>
              </w:rPr>
              <w:t>3</w:t>
            </w:r>
          </w:p>
        </w:tc>
        <w:tc>
          <w:tcPr>
            <w:tcW w:w="1985" w:type="dxa"/>
          </w:tcPr>
          <w:p w14:paraId="613C2CDE" w14:textId="77777777" w:rsidR="00202084" w:rsidRPr="00690AC0" w:rsidRDefault="00202084" w:rsidP="00202084">
            <w:pPr>
              <w:pStyle w:val="ListParagraph"/>
              <w:spacing w:line="276" w:lineRule="auto"/>
              <w:ind w:left="0"/>
              <w:jc w:val="center"/>
              <w:rPr>
                <w:lang w:val="id-ID"/>
              </w:rPr>
            </w:pPr>
            <w:r w:rsidRPr="00690AC0">
              <w:rPr>
                <w:lang w:val="id-ID"/>
              </w:rPr>
              <w:t>11,1</w:t>
            </w:r>
          </w:p>
        </w:tc>
        <w:tc>
          <w:tcPr>
            <w:tcW w:w="1984" w:type="dxa"/>
          </w:tcPr>
          <w:p w14:paraId="5C9233E3" w14:textId="77777777" w:rsidR="00202084" w:rsidRPr="00690AC0" w:rsidRDefault="00202084" w:rsidP="00202084">
            <w:pPr>
              <w:pStyle w:val="ListParagraph"/>
              <w:spacing w:line="276" w:lineRule="auto"/>
              <w:ind w:left="0"/>
              <w:jc w:val="center"/>
              <w:rPr>
                <w:lang w:val="id-ID"/>
              </w:rPr>
            </w:pPr>
            <w:r w:rsidRPr="00690AC0">
              <w:rPr>
                <w:lang w:val="id-ID"/>
              </w:rPr>
              <w:t>12,6</w:t>
            </w:r>
          </w:p>
        </w:tc>
      </w:tr>
      <w:tr w:rsidR="00202084" w:rsidRPr="00690AC0" w14:paraId="7972E002" w14:textId="77777777" w:rsidTr="006009ED">
        <w:tc>
          <w:tcPr>
            <w:tcW w:w="1701" w:type="dxa"/>
          </w:tcPr>
          <w:p w14:paraId="1D9ADAF5" w14:textId="77777777" w:rsidR="00202084" w:rsidRPr="00690AC0" w:rsidRDefault="00202084" w:rsidP="00202084">
            <w:pPr>
              <w:pStyle w:val="ListParagraph"/>
              <w:spacing w:line="276" w:lineRule="auto"/>
              <w:ind w:left="0"/>
              <w:jc w:val="center"/>
              <w:rPr>
                <w:lang w:val="id-ID"/>
              </w:rPr>
            </w:pPr>
            <w:r w:rsidRPr="00690AC0">
              <w:rPr>
                <w:lang w:val="id-ID"/>
              </w:rPr>
              <w:t>4</w:t>
            </w:r>
          </w:p>
        </w:tc>
        <w:tc>
          <w:tcPr>
            <w:tcW w:w="1985" w:type="dxa"/>
          </w:tcPr>
          <w:p w14:paraId="58CE9CC7" w14:textId="77777777" w:rsidR="00202084" w:rsidRPr="00690AC0" w:rsidRDefault="00202084" w:rsidP="00202084">
            <w:pPr>
              <w:pStyle w:val="ListParagraph"/>
              <w:spacing w:line="276" w:lineRule="auto"/>
              <w:ind w:left="0"/>
              <w:jc w:val="center"/>
              <w:rPr>
                <w:lang w:val="id-ID"/>
              </w:rPr>
            </w:pPr>
            <w:r w:rsidRPr="00690AC0">
              <w:rPr>
                <w:lang w:val="id-ID"/>
              </w:rPr>
              <w:t>14,8</w:t>
            </w:r>
          </w:p>
        </w:tc>
        <w:tc>
          <w:tcPr>
            <w:tcW w:w="1984" w:type="dxa"/>
          </w:tcPr>
          <w:p w14:paraId="09616BD7" w14:textId="77777777" w:rsidR="00202084" w:rsidRPr="00690AC0" w:rsidRDefault="00202084" w:rsidP="00202084">
            <w:pPr>
              <w:pStyle w:val="ListParagraph"/>
              <w:spacing w:line="276" w:lineRule="auto"/>
              <w:ind w:left="0"/>
              <w:jc w:val="center"/>
              <w:rPr>
                <w:lang w:val="id-ID"/>
              </w:rPr>
            </w:pPr>
            <w:r w:rsidRPr="00690AC0">
              <w:rPr>
                <w:lang w:val="id-ID"/>
              </w:rPr>
              <w:t>16,8</w:t>
            </w:r>
          </w:p>
        </w:tc>
      </w:tr>
      <w:tr w:rsidR="00202084" w:rsidRPr="00690AC0" w14:paraId="735E40DF" w14:textId="77777777" w:rsidTr="006009ED">
        <w:tc>
          <w:tcPr>
            <w:tcW w:w="1701" w:type="dxa"/>
          </w:tcPr>
          <w:p w14:paraId="4708A2D0" w14:textId="77777777" w:rsidR="00202084" w:rsidRPr="00690AC0" w:rsidRDefault="00202084" w:rsidP="00202084">
            <w:pPr>
              <w:pStyle w:val="ListParagraph"/>
              <w:spacing w:line="276" w:lineRule="auto"/>
              <w:ind w:left="0"/>
              <w:jc w:val="center"/>
              <w:rPr>
                <w:lang w:val="id-ID"/>
              </w:rPr>
            </w:pPr>
            <w:r w:rsidRPr="00690AC0">
              <w:rPr>
                <w:lang w:val="id-ID"/>
              </w:rPr>
              <w:t>5</w:t>
            </w:r>
          </w:p>
        </w:tc>
        <w:tc>
          <w:tcPr>
            <w:tcW w:w="1985" w:type="dxa"/>
          </w:tcPr>
          <w:p w14:paraId="315AE998" w14:textId="77777777" w:rsidR="00202084" w:rsidRPr="00690AC0" w:rsidRDefault="00202084" w:rsidP="00202084">
            <w:pPr>
              <w:pStyle w:val="ListParagraph"/>
              <w:spacing w:line="276" w:lineRule="auto"/>
              <w:ind w:left="0"/>
              <w:jc w:val="center"/>
              <w:rPr>
                <w:lang w:val="id-ID"/>
              </w:rPr>
            </w:pPr>
            <w:r w:rsidRPr="00690AC0">
              <w:rPr>
                <w:lang w:val="id-ID"/>
              </w:rPr>
              <w:t>18,5</w:t>
            </w:r>
          </w:p>
        </w:tc>
        <w:tc>
          <w:tcPr>
            <w:tcW w:w="1984" w:type="dxa"/>
          </w:tcPr>
          <w:p w14:paraId="07C03281" w14:textId="77777777" w:rsidR="00202084" w:rsidRPr="00690AC0" w:rsidRDefault="00202084" w:rsidP="00202084">
            <w:pPr>
              <w:pStyle w:val="ListParagraph"/>
              <w:spacing w:line="276" w:lineRule="auto"/>
              <w:ind w:left="0"/>
              <w:jc w:val="center"/>
              <w:rPr>
                <w:lang w:val="id-ID"/>
              </w:rPr>
            </w:pPr>
            <w:r w:rsidRPr="00690AC0">
              <w:rPr>
                <w:lang w:val="id-ID"/>
              </w:rPr>
              <w:t>21,0</w:t>
            </w:r>
          </w:p>
        </w:tc>
      </w:tr>
      <w:tr w:rsidR="00202084" w:rsidRPr="00690AC0" w14:paraId="5ABFB550" w14:textId="77777777" w:rsidTr="006009ED">
        <w:tc>
          <w:tcPr>
            <w:tcW w:w="1701" w:type="dxa"/>
          </w:tcPr>
          <w:p w14:paraId="01EBAC31" w14:textId="77777777" w:rsidR="00202084" w:rsidRPr="00690AC0" w:rsidRDefault="00202084" w:rsidP="00202084">
            <w:pPr>
              <w:pStyle w:val="ListParagraph"/>
              <w:spacing w:line="276" w:lineRule="auto"/>
              <w:ind w:left="0"/>
              <w:jc w:val="center"/>
              <w:rPr>
                <w:lang w:val="id-ID"/>
              </w:rPr>
            </w:pPr>
            <w:r w:rsidRPr="00690AC0">
              <w:rPr>
                <w:lang w:val="id-ID"/>
              </w:rPr>
              <w:t>6</w:t>
            </w:r>
          </w:p>
        </w:tc>
        <w:tc>
          <w:tcPr>
            <w:tcW w:w="1985" w:type="dxa"/>
          </w:tcPr>
          <w:p w14:paraId="49398CF9" w14:textId="77777777" w:rsidR="00202084" w:rsidRPr="00690AC0" w:rsidRDefault="00202084" w:rsidP="00202084">
            <w:pPr>
              <w:pStyle w:val="ListParagraph"/>
              <w:spacing w:line="276" w:lineRule="auto"/>
              <w:ind w:left="0"/>
              <w:jc w:val="center"/>
              <w:rPr>
                <w:lang w:val="id-ID"/>
              </w:rPr>
            </w:pPr>
            <w:r w:rsidRPr="00690AC0">
              <w:rPr>
                <w:lang w:val="id-ID"/>
              </w:rPr>
              <w:t>22,2</w:t>
            </w:r>
          </w:p>
        </w:tc>
        <w:tc>
          <w:tcPr>
            <w:tcW w:w="1984" w:type="dxa"/>
          </w:tcPr>
          <w:p w14:paraId="3FE1F6A4" w14:textId="77777777" w:rsidR="00202084" w:rsidRPr="00690AC0" w:rsidRDefault="00202084" w:rsidP="00202084">
            <w:pPr>
              <w:pStyle w:val="ListParagraph"/>
              <w:spacing w:line="276" w:lineRule="auto"/>
              <w:ind w:left="0"/>
              <w:jc w:val="center"/>
              <w:rPr>
                <w:lang w:val="id-ID"/>
              </w:rPr>
            </w:pPr>
            <w:r w:rsidRPr="00690AC0">
              <w:rPr>
                <w:lang w:val="id-ID"/>
              </w:rPr>
              <w:t>25,2</w:t>
            </w:r>
          </w:p>
        </w:tc>
      </w:tr>
    </w:tbl>
    <w:p w14:paraId="079B9FB3" w14:textId="77777777" w:rsidR="00202084" w:rsidRPr="00690AC0" w:rsidRDefault="00202084" w:rsidP="00422370">
      <w:pPr>
        <w:pStyle w:val="ListParagraph"/>
        <w:spacing w:after="0" w:line="480" w:lineRule="auto"/>
        <w:ind w:left="1134"/>
        <w:jc w:val="both"/>
        <w:rPr>
          <w:lang w:val="id-ID"/>
        </w:rPr>
      </w:pPr>
    </w:p>
    <w:p w14:paraId="784A3D23" w14:textId="77777777" w:rsidR="008819A6" w:rsidRPr="00690AC0" w:rsidRDefault="008819A6" w:rsidP="00F45B5A">
      <w:pPr>
        <w:pStyle w:val="ListParagraph"/>
        <w:numPr>
          <w:ilvl w:val="0"/>
          <w:numId w:val="16"/>
        </w:numPr>
        <w:spacing w:after="0" w:line="480" w:lineRule="auto"/>
        <w:ind w:left="1134"/>
        <w:jc w:val="both"/>
        <w:rPr>
          <w:b/>
          <w:lang w:val="id-ID"/>
        </w:rPr>
      </w:pPr>
      <w:r w:rsidRPr="00690AC0">
        <w:rPr>
          <w:b/>
          <w:lang w:val="id-ID"/>
        </w:rPr>
        <w:t>Kapasitas (</w:t>
      </w:r>
      <w:r w:rsidRPr="00690AC0">
        <w:rPr>
          <w:b/>
          <w:i/>
          <w:lang w:val="id-ID"/>
        </w:rPr>
        <w:t>Capacity</w:t>
      </w:r>
      <w:r w:rsidRPr="00690AC0">
        <w:rPr>
          <w:b/>
          <w:lang w:val="id-ID"/>
        </w:rPr>
        <w:t>)</w:t>
      </w:r>
    </w:p>
    <w:p w14:paraId="21400EC5" w14:textId="67465681" w:rsidR="00BD37F2" w:rsidRPr="00AB5C07" w:rsidRDefault="008819A6" w:rsidP="00AB5C07">
      <w:pPr>
        <w:pStyle w:val="ListParagraph"/>
        <w:spacing w:after="0" w:line="480" w:lineRule="auto"/>
        <w:ind w:left="1134"/>
        <w:jc w:val="both"/>
        <w:rPr>
          <w:lang w:val="id-ID"/>
        </w:rPr>
      </w:pPr>
      <w:r w:rsidRPr="00690AC0">
        <w:rPr>
          <w:lang w:val="id-ID"/>
        </w:rPr>
        <w:t xml:space="preserve">Kapasitas baterai menunjukkan seberapa banyak energi yang dapat disimpan oleh sebuah baterai dan diindikasikan dalam miliampere hours (mAh). Notasi ini adalah cara lain untuk mengatakan </w:t>
      </w:r>
      <w:r w:rsidR="00220547">
        <w:rPr>
          <w:lang w:val="id-ID"/>
        </w:rPr>
        <w:t>seberapa banyak beban yang dapat</w:t>
      </w:r>
      <w:r w:rsidRPr="00690AC0">
        <w:rPr>
          <w:lang w:val="id-ID"/>
        </w:rPr>
        <w:t xml:space="preserve"> diberikan kepada sebuah baterai selama 1 jam, dimana setelah 1 jam baterai akan benar-benar habis.</w:t>
      </w:r>
    </w:p>
    <w:p w14:paraId="69494046" w14:textId="77777777" w:rsidR="008819A6" w:rsidRPr="00690AC0" w:rsidRDefault="008819A6" w:rsidP="00F45B5A">
      <w:pPr>
        <w:pStyle w:val="ListParagraph"/>
        <w:numPr>
          <w:ilvl w:val="0"/>
          <w:numId w:val="16"/>
        </w:numPr>
        <w:spacing w:after="0" w:line="480" w:lineRule="auto"/>
        <w:ind w:left="1134"/>
        <w:jc w:val="both"/>
        <w:rPr>
          <w:b/>
          <w:i/>
          <w:lang w:val="id-ID"/>
        </w:rPr>
      </w:pPr>
      <w:r w:rsidRPr="00690AC0">
        <w:rPr>
          <w:b/>
          <w:i/>
          <w:lang w:val="id-ID"/>
        </w:rPr>
        <w:t>Discharge rate</w:t>
      </w:r>
    </w:p>
    <w:p w14:paraId="3A33A189" w14:textId="77777777" w:rsidR="008819A6" w:rsidRPr="00690AC0" w:rsidRDefault="008819A6" w:rsidP="00422370">
      <w:pPr>
        <w:pStyle w:val="ListParagraph"/>
        <w:spacing w:after="0" w:line="480" w:lineRule="auto"/>
        <w:ind w:left="1134"/>
        <w:jc w:val="both"/>
        <w:rPr>
          <w:b/>
          <w:i/>
          <w:lang w:val="id-ID"/>
        </w:rPr>
      </w:pPr>
      <w:r w:rsidRPr="00220547">
        <w:rPr>
          <w:i/>
          <w:lang w:val="id-ID"/>
        </w:rPr>
        <w:t>Discharge rate</w:t>
      </w:r>
      <w:r w:rsidRPr="00690AC0">
        <w:rPr>
          <w:lang w:val="id-ID"/>
        </w:rPr>
        <w:t xml:space="preserve"> biasa disimbolkan dengan “C” merupakan notasi yang menyatakan  sebarapa cepat sebuah baterai untuk dapat dikosongkan </w:t>
      </w:r>
      <w:r w:rsidRPr="00690AC0">
        <w:rPr>
          <w:lang w:val="id-ID"/>
        </w:rPr>
        <w:lastRenderedPageBreak/>
        <w:t xml:space="preserve">(discharge) secara aman. Sesuai dengan penjelasan diatas bahwa energi listrik pada baterai LiPo berasal dari pertukaran ion dari anoda ke katoda. Semakin cepat pertukaran ion yang dapat terjadi maka berarti semakin </w:t>
      </w:r>
      <w:r w:rsidR="00846B20" w:rsidRPr="00690AC0">
        <w:rPr>
          <w:lang w:val="id-ID"/>
        </w:rPr>
        <w:t xml:space="preserve">besar </w:t>
      </w:r>
      <w:r w:rsidRPr="00690AC0">
        <w:rPr>
          <w:lang w:val="id-ID"/>
        </w:rPr>
        <w:t>nilai dari “C”.</w:t>
      </w:r>
    </w:p>
    <w:p w14:paraId="69C8D205" w14:textId="77777777" w:rsidR="008819A6" w:rsidRPr="00690AC0" w:rsidRDefault="008819A6" w:rsidP="00F45B5A">
      <w:pPr>
        <w:pStyle w:val="ListParagraph"/>
        <w:numPr>
          <w:ilvl w:val="0"/>
          <w:numId w:val="16"/>
        </w:numPr>
        <w:spacing w:after="0" w:line="480" w:lineRule="auto"/>
        <w:ind w:left="1134"/>
        <w:jc w:val="both"/>
        <w:rPr>
          <w:b/>
          <w:i/>
          <w:lang w:val="id-ID"/>
        </w:rPr>
      </w:pPr>
      <w:r w:rsidRPr="00690AC0">
        <w:rPr>
          <w:b/>
          <w:lang w:val="id-ID"/>
        </w:rPr>
        <w:t>Hambatan dalam (</w:t>
      </w:r>
      <w:r w:rsidRPr="00690AC0">
        <w:rPr>
          <w:b/>
          <w:i/>
          <w:lang w:val="id-ID"/>
        </w:rPr>
        <w:t>Internal Resistance</w:t>
      </w:r>
      <w:r w:rsidRPr="00690AC0">
        <w:rPr>
          <w:b/>
          <w:lang w:val="id-ID"/>
        </w:rPr>
        <w:t>)</w:t>
      </w:r>
    </w:p>
    <w:p w14:paraId="582DEE12" w14:textId="77777777" w:rsidR="008B10BA" w:rsidRPr="00690AC0" w:rsidRDefault="008819A6" w:rsidP="00C44A08">
      <w:pPr>
        <w:pStyle w:val="ListParagraph"/>
        <w:spacing w:after="0" w:line="480" w:lineRule="auto"/>
        <w:ind w:left="1134"/>
        <w:jc w:val="both"/>
        <w:rPr>
          <w:lang w:val="id-ID"/>
        </w:rPr>
      </w:pPr>
      <w:r w:rsidRPr="00690AC0">
        <w:rPr>
          <w:lang w:val="id-ID"/>
        </w:rPr>
        <w:t>Hambatan dalam (Internal Resistance) adalah</w:t>
      </w:r>
      <w:r w:rsidR="00C44A08" w:rsidRPr="00690AC0">
        <w:rPr>
          <w:lang w:val="id-ID"/>
        </w:rPr>
        <w:t xml:space="preserve"> bilangan yang menyatakan nilai</w:t>
      </w:r>
      <w:r w:rsidRPr="00690AC0">
        <w:rPr>
          <w:lang w:val="id-ID"/>
        </w:rPr>
        <w:t xml:space="preserve"> tahanan yang ada didalam komponen baterai. Hambatan ini akan menentukan kecepatan pertuakan ion dari anoda ke katoda.</w:t>
      </w:r>
    </w:p>
    <w:p w14:paraId="751303B9" w14:textId="77777777" w:rsidR="00F964FE" w:rsidRPr="00690AC0" w:rsidRDefault="00F964FE" w:rsidP="000E0A35">
      <w:pPr>
        <w:pStyle w:val="ListParagraph"/>
        <w:numPr>
          <w:ilvl w:val="0"/>
          <w:numId w:val="9"/>
        </w:numPr>
        <w:spacing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7582D294" w14:textId="77777777" w:rsidR="00451F08" w:rsidRPr="00690AC0" w:rsidRDefault="00451F08" w:rsidP="00451F08">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posisi dengan cepat, menentukan rute perjalanan, mengetahui ketinggian suatu tempat, bahkan untuk melihat situasi lalu lintas terkini.</w:t>
      </w:r>
    </w:p>
    <w:p w14:paraId="36D57A11" w14:textId="77777777" w:rsidR="009D0C72" w:rsidRPr="00690AC0" w:rsidRDefault="009D0C72" w:rsidP="009D0C72">
      <w:pPr>
        <w:pStyle w:val="ListParagraph"/>
        <w:keepNext/>
        <w:spacing w:after="0" w:line="480" w:lineRule="auto"/>
        <w:ind w:left="0"/>
        <w:jc w:val="center"/>
        <w:rPr>
          <w:lang w:val="id-ID"/>
        </w:rPr>
      </w:pPr>
      <w:r w:rsidRPr="00690AC0">
        <w:rPr>
          <w:noProof/>
        </w:rPr>
        <w:drawing>
          <wp:inline distT="0" distB="0" distL="0" distR="0" wp14:anchorId="23771654" wp14:editId="2AA06464">
            <wp:extent cx="1800225" cy="1800225"/>
            <wp:effectExtent l="0" t="0" r="9525" b="9525"/>
            <wp:docPr id="11" name="Picture 11" descr="GPS, Maps, Navigate, Traffic &amp; - Aplikasi di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S, Maps, Navigate, Traffic &amp; - Aplikasi di Google Play"/>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36B8B338" w14:textId="5CB8FC29" w:rsidR="00F371AF" w:rsidRPr="00690AC0" w:rsidRDefault="009D0C72" w:rsidP="009D0C72">
      <w:pPr>
        <w:pStyle w:val="Caption"/>
        <w:spacing w:after="0"/>
        <w:jc w:val="center"/>
        <w:rPr>
          <w:lang w:val="id-ID"/>
        </w:rPr>
      </w:pPr>
      <w:bookmarkStart w:id="165" w:name="_Toc141311667"/>
      <w:bookmarkStart w:id="166" w:name="_Toc143784875"/>
      <w:bookmarkStart w:id="167" w:name="_Toc145425817"/>
      <w:bookmarkStart w:id="168" w:name="_Toc145534202"/>
      <w:bookmarkStart w:id="169" w:name="_Toc146562494"/>
      <w:bookmarkStart w:id="170" w:name="_Toc14670329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0</w:t>
      </w:r>
      <w:r w:rsidR="006A0EA1" w:rsidRPr="00690AC0">
        <w:rPr>
          <w:lang w:val="id-ID"/>
        </w:rPr>
        <w:fldChar w:fldCharType="end"/>
      </w:r>
      <w:r w:rsidRPr="00690AC0">
        <w:rPr>
          <w:lang w:val="id-ID"/>
        </w:rPr>
        <w:t xml:space="preserve"> Global Positioning Systems (GPS)</w:t>
      </w:r>
      <w:bookmarkEnd w:id="165"/>
      <w:bookmarkEnd w:id="166"/>
      <w:bookmarkEnd w:id="167"/>
      <w:bookmarkEnd w:id="168"/>
      <w:bookmarkEnd w:id="169"/>
      <w:bookmarkEnd w:id="170"/>
    </w:p>
    <w:p w14:paraId="66C04B66" w14:textId="77777777" w:rsidR="00F371AF" w:rsidRPr="00690AC0" w:rsidRDefault="009D0C72" w:rsidP="009D0C72">
      <w:pPr>
        <w:jc w:val="center"/>
        <w:rPr>
          <w:lang w:val="id-ID"/>
        </w:rPr>
      </w:pPr>
      <w:r w:rsidRPr="00690AC0">
        <w:rPr>
          <w:lang w:val="id-ID"/>
        </w:rPr>
        <w:t xml:space="preserve"> (Sumber : play</w:t>
      </w:r>
      <w:r w:rsidR="00F371AF" w:rsidRPr="00690AC0">
        <w:rPr>
          <w:lang w:val="id-ID"/>
        </w:rPr>
        <w:t>.</w:t>
      </w:r>
      <w:r w:rsidRPr="00690AC0">
        <w:rPr>
          <w:lang w:val="id-ID"/>
        </w:rPr>
        <w:t>google</w:t>
      </w:r>
      <w:r w:rsidR="00F371AF" w:rsidRPr="00690AC0">
        <w:rPr>
          <w:lang w:val="id-ID"/>
        </w:rPr>
        <w:t>.com)</w:t>
      </w:r>
    </w:p>
    <w:p w14:paraId="7A198302" w14:textId="77777777" w:rsidR="00451F08" w:rsidRPr="00690AC0" w:rsidRDefault="00451F08" w:rsidP="00451F08">
      <w:pPr>
        <w:pStyle w:val="ListParagraph"/>
        <w:spacing w:line="480" w:lineRule="auto"/>
        <w:ind w:left="284" w:firstLine="567"/>
        <w:jc w:val="both"/>
        <w:rPr>
          <w:lang w:val="id-ID"/>
        </w:rPr>
      </w:pPr>
      <w:r w:rsidRPr="00690AC0">
        <w:rPr>
          <w:lang w:val="id-ID"/>
        </w:rPr>
        <w:lastRenderedPageBreak/>
        <w:t>Dalam penyusunan sistem GPS, dibutuhkan komponen-komponen pendukung yang bisa digunakan untuk mendukung cara kerja yang dilakukan oleh GPS. Sama halnya dengan sistem lain yang memiliki komponen pendukung untuk menjalankan sistem, GPS pun memiliki komponen penyusun tersebut. Komponen pen</w:t>
      </w:r>
      <w:r w:rsidR="00140417" w:rsidRPr="00690AC0">
        <w:rPr>
          <w:lang w:val="id-ID"/>
        </w:rPr>
        <w:t>yusun GPS yaitu</w:t>
      </w:r>
      <w:r w:rsidRPr="00690AC0">
        <w:rPr>
          <w:lang w:val="id-ID"/>
        </w:rPr>
        <w:t xml:space="preserve"> :</w:t>
      </w:r>
    </w:p>
    <w:p w14:paraId="3FC3E6B4" w14:textId="77777777" w:rsidR="00451F08" w:rsidRPr="00690AC0" w:rsidRDefault="00451F08" w:rsidP="00F45B5A">
      <w:pPr>
        <w:pStyle w:val="ListParagraph"/>
        <w:numPr>
          <w:ilvl w:val="0"/>
          <w:numId w:val="17"/>
        </w:numPr>
        <w:spacing w:line="480" w:lineRule="auto"/>
        <w:ind w:left="709" w:hanging="425"/>
        <w:jc w:val="both"/>
        <w:rPr>
          <w:b/>
          <w:lang w:val="id-ID"/>
        </w:rPr>
      </w:pPr>
      <w:r w:rsidRPr="00690AC0">
        <w:rPr>
          <w:b/>
          <w:lang w:val="id-ID"/>
        </w:rPr>
        <w:t xml:space="preserve">Satelit </w:t>
      </w:r>
    </w:p>
    <w:p w14:paraId="59764E59" w14:textId="77777777" w:rsidR="00451F08" w:rsidRPr="00690AC0" w:rsidRDefault="00451F08" w:rsidP="00451F08">
      <w:pPr>
        <w:pStyle w:val="ListParagraph"/>
        <w:spacing w:line="480" w:lineRule="auto"/>
        <w:ind w:left="709"/>
        <w:jc w:val="both"/>
        <w:rPr>
          <w:b/>
          <w:lang w:val="id-ID"/>
        </w:rPr>
      </w:pPr>
      <w:r w:rsidRPr="00690AC0">
        <w:rPr>
          <w:lang w:val="id-ID"/>
        </w:rPr>
        <w:t>Satelit merupakan komponen utama yang sangat penting dalam GPS. Dengan adanya satelit, semua posisi permukaan bumi bisa diketahui dengan jelas. Hal ini yang menyebabkan GPS bisa menampilkan gambaran lokasi dengan detail karena satelit berfungsi dengan baik untuk memantau posisi permukaan bumi.</w:t>
      </w:r>
    </w:p>
    <w:p w14:paraId="2AA886B2" w14:textId="77777777" w:rsidR="00451F08" w:rsidRPr="00690AC0" w:rsidRDefault="00F371AF" w:rsidP="00F45B5A">
      <w:pPr>
        <w:pStyle w:val="ListParagraph"/>
        <w:numPr>
          <w:ilvl w:val="0"/>
          <w:numId w:val="17"/>
        </w:numPr>
        <w:spacing w:line="480" w:lineRule="auto"/>
        <w:ind w:left="709" w:hanging="425"/>
        <w:jc w:val="both"/>
        <w:rPr>
          <w:b/>
          <w:lang w:val="id-ID"/>
        </w:rPr>
      </w:pPr>
      <w:r w:rsidRPr="00690AC0">
        <w:rPr>
          <w:b/>
          <w:lang w:val="id-ID"/>
        </w:rPr>
        <w:t>Pengontrol</w:t>
      </w:r>
    </w:p>
    <w:p w14:paraId="1E4436C1" w14:textId="77777777" w:rsidR="00451F08" w:rsidRPr="00690AC0" w:rsidRDefault="00F371AF" w:rsidP="00451F08">
      <w:pPr>
        <w:pStyle w:val="ListParagraph"/>
        <w:spacing w:line="480" w:lineRule="auto"/>
        <w:ind w:left="709"/>
        <w:jc w:val="both"/>
        <w:rPr>
          <w:b/>
          <w:lang w:val="id-ID"/>
        </w:rPr>
      </w:pPr>
      <w:r w:rsidRPr="00690AC0">
        <w:rPr>
          <w:lang w:val="id-ID"/>
        </w:rPr>
        <w:t>Pengontrol memiliki fungsi yang sangat besar karena harus memantau kondisi satelit. Pengendalian satelit dilakukan oleh komponen pengontrol ini. Dengan dilakukan pengontrolan satelit secara berkala, kondisi terkini dari satelit bisa diketahui dengan cepat supaya ketika anda informasi apapun dari satelit bisa diterima oleh pengontrol.</w:t>
      </w:r>
    </w:p>
    <w:p w14:paraId="39F546A8" w14:textId="77777777" w:rsidR="00451F08" w:rsidRPr="00690AC0" w:rsidRDefault="00451F08" w:rsidP="00F45B5A">
      <w:pPr>
        <w:pStyle w:val="ListParagraph"/>
        <w:numPr>
          <w:ilvl w:val="0"/>
          <w:numId w:val="17"/>
        </w:numPr>
        <w:spacing w:line="480" w:lineRule="auto"/>
        <w:ind w:left="709" w:hanging="425"/>
        <w:jc w:val="both"/>
        <w:rPr>
          <w:b/>
          <w:lang w:val="id-ID"/>
        </w:rPr>
      </w:pPr>
      <w:r w:rsidRPr="00690AC0">
        <w:rPr>
          <w:b/>
          <w:lang w:val="id-ID"/>
        </w:rPr>
        <w:t xml:space="preserve">Receiver </w:t>
      </w:r>
    </w:p>
    <w:p w14:paraId="11A46BE2" w14:textId="77777777" w:rsidR="00F371AF" w:rsidRPr="00690AC0" w:rsidRDefault="00F371AF" w:rsidP="006E08D2">
      <w:pPr>
        <w:pStyle w:val="ListParagraph"/>
        <w:spacing w:line="480" w:lineRule="auto"/>
        <w:ind w:left="709"/>
        <w:jc w:val="both"/>
        <w:rPr>
          <w:lang w:val="id-ID"/>
        </w:rPr>
      </w:pPr>
      <w:r w:rsidRPr="00690AC0">
        <w:rPr>
          <w:lang w:val="id-ID"/>
        </w:rPr>
        <w:t>Receiver bertugas untuk mengolah data yang didapatkan dari satelit. Data dan informasi dari satelit akan diterjemahkan menjadi informasi letak, posi</w:t>
      </w:r>
      <w:r w:rsidR="00C44A08" w:rsidRPr="00690AC0">
        <w:rPr>
          <w:lang w:val="id-ID"/>
        </w:rPr>
        <w:t>si atau koordinat suatu wilayah</w:t>
      </w:r>
      <w:r w:rsidRPr="00690AC0">
        <w:rPr>
          <w:lang w:val="id-ID"/>
        </w:rPr>
        <w:t>. Peran receiver sangat penting karena receiver yang memproses data dan informasi yang diterima dari satelit untuk bisa diakses oleh pengguna.</w:t>
      </w:r>
    </w:p>
    <w:p w14:paraId="6BCB7033" w14:textId="77777777" w:rsidR="006E08D2" w:rsidRPr="00690AC0" w:rsidRDefault="006E08D2" w:rsidP="006E08D2">
      <w:pPr>
        <w:pStyle w:val="ListParagraph"/>
        <w:spacing w:line="480" w:lineRule="auto"/>
        <w:ind w:left="709"/>
        <w:jc w:val="both"/>
        <w:rPr>
          <w:lang w:val="id-ID"/>
        </w:rPr>
      </w:pPr>
    </w:p>
    <w:p w14:paraId="769C5015" w14:textId="68F2566F" w:rsidR="000602AE" w:rsidRPr="00EC3265" w:rsidRDefault="00C44A08" w:rsidP="00C44A08">
      <w:pPr>
        <w:pStyle w:val="ListParagraph"/>
        <w:spacing w:line="480" w:lineRule="auto"/>
        <w:ind w:left="284" w:firstLine="425"/>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Modul GPS yang digunakan pada penelitian ini yaitu menggunakan Modul GPS SE100 seperti yang terlihat pada Gambar 21.</w:t>
      </w:r>
    </w:p>
    <w:p w14:paraId="65B923B2" w14:textId="77777777" w:rsidR="00654C5F" w:rsidRPr="00690AC0" w:rsidRDefault="00654C5F" w:rsidP="00654C5F">
      <w:pPr>
        <w:pStyle w:val="ListParagraph"/>
        <w:keepNext/>
        <w:spacing w:after="0" w:line="240" w:lineRule="auto"/>
        <w:ind w:left="142"/>
        <w:jc w:val="center"/>
        <w:rPr>
          <w:lang w:val="id-ID"/>
        </w:rPr>
      </w:pPr>
      <w:r w:rsidRPr="00690AC0">
        <w:rPr>
          <w:noProof/>
        </w:rPr>
        <w:drawing>
          <wp:inline distT="0" distB="0" distL="0" distR="0" wp14:anchorId="66381BEE" wp14:editId="0F66A1D0">
            <wp:extent cx="1762125" cy="152301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72060" cy="1531605"/>
                    </a:xfrm>
                    <a:prstGeom prst="rect">
                      <a:avLst/>
                    </a:prstGeom>
                  </pic:spPr>
                </pic:pic>
              </a:graphicData>
            </a:graphic>
          </wp:inline>
        </w:drawing>
      </w:r>
    </w:p>
    <w:p w14:paraId="0A9B5D6D" w14:textId="615FA0F8" w:rsidR="00654C5F" w:rsidRPr="00690AC0" w:rsidRDefault="00654C5F" w:rsidP="00654C5F">
      <w:pPr>
        <w:pStyle w:val="Caption"/>
        <w:spacing w:after="0"/>
        <w:jc w:val="center"/>
        <w:rPr>
          <w:lang w:val="id-ID"/>
        </w:rPr>
      </w:pPr>
      <w:bookmarkStart w:id="171" w:name="_Toc145425818"/>
      <w:bookmarkStart w:id="172" w:name="_Toc145534203"/>
      <w:bookmarkStart w:id="173" w:name="_Toc146562495"/>
      <w:bookmarkStart w:id="174" w:name="_Toc14670329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1</w:t>
      </w:r>
      <w:r w:rsidR="006A0EA1" w:rsidRPr="00690AC0">
        <w:rPr>
          <w:lang w:val="id-ID"/>
        </w:rPr>
        <w:fldChar w:fldCharType="end"/>
      </w:r>
      <w:r w:rsidRPr="00690AC0">
        <w:rPr>
          <w:lang w:val="id-ID"/>
        </w:rPr>
        <w:t xml:space="preserve"> Modul GPS</w:t>
      </w:r>
      <w:bookmarkEnd w:id="171"/>
      <w:bookmarkEnd w:id="172"/>
      <w:bookmarkEnd w:id="173"/>
      <w:bookmarkEnd w:id="174"/>
    </w:p>
    <w:p w14:paraId="792ABA71" w14:textId="5BDDFA75" w:rsidR="00EC3265" w:rsidRDefault="000602AE" w:rsidP="00EC3265">
      <w:pPr>
        <w:jc w:val="center"/>
        <w:rPr>
          <w:lang w:val="id-ID"/>
        </w:rPr>
      </w:pPr>
      <w:r w:rsidRPr="00690AC0">
        <w:rPr>
          <w:lang w:val="id-ID"/>
        </w:rPr>
        <w:t xml:space="preserve">  (Sumber : radiolink.com</w:t>
      </w:r>
      <w:r w:rsidR="009015FD" w:rsidRPr="00690AC0">
        <w:rPr>
          <w:lang w:val="id-ID"/>
        </w:rPr>
        <w:t>)</w:t>
      </w:r>
    </w:p>
    <w:p w14:paraId="6DDE4486" w14:textId="6615B124" w:rsidR="00EC3265" w:rsidRPr="00EC3265" w:rsidRDefault="00FE5885" w:rsidP="00EC3265">
      <w:pPr>
        <w:pStyle w:val="ListParagraph"/>
        <w:spacing w:line="480" w:lineRule="auto"/>
        <w:ind w:left="284" w:firstLine="425"/>
        <w:jc w:val="both"/>
      </w:pPr>
      <w:r>
        <w:t xml:space="preserve">Penyambungan GPS module pada autopilot seperti Pixhawk memiliki tujuan utama dalam mendukung fungsi dasar drone, seperti navigasi, pemosisian, dan pengendalian penerbangan. GPS digunakan untuk menentukan posisi dan pergerakan drone dengan tingkat akurasi yang tinggi, yang penting untuk berbagai aplikasi. Selain itu, GPS juga memungkinkan fungsi fitur tambahan seperti Return to Launch (RTL), geofencing, dan pengaturan rute penerbangan yang dapat diprogram. Informasi GPS yang dikumpulkan selama penerbangan juga dapat digunakan untuk analisis kinerja, pemetaan, dan pemantauan penerbangan. Penyambungkan GPS modul ke Ardupilot Pixhawk menggunakan pin konektor DF13 pada port GPS dan I2C. Port GPS sebagai </w:t>
      </w:r>
      <w:r>
        <w:lastRenderedPageBreak/>
        <w:t>tempat pengiriman data berupa titik lokasi dan</w:t>
      </w:r>
      <w:r w:rsidR="00297234">
        <w:t xml:space="preserve"> port I2C untuk pembacaan data pada</w:t>
      </w:r>
      <w:r>
        <w:t xml:space="preserve"> sensor kompas</w:t>
      </w:r>
      <w:r w:rsidR="00297234">
        <w:t>.</w:t>
      </w:r>
    </w:p>
    <w:p w14:paraId="2F8B4995" w14:textId="77777777" w:rsidR="004B2BAC" w:rsidRPr="00690AC0" w:rsidRDefault="004B2BAC" w:rsidP="000E0A35">
      <w:pPr>
        <w:pStyle w:val="ListParagraph"/>
        <w:numPr>
          <w:ilvl w:val="0"/>
          <w:numId w:val="9"/>
        </w:numPr>
        <w:spacing w:line="480" w:lineRule="auto"/>
        <w:ind w:left="426" w:hanging="426"/>
        <w:rPr>
          <w:b/>
          <w:lang w:val="id-ID"/>
        </w:rPr>
      </w:pPr>
      <w:r w:rsidRPr="00690AC0">
        <w:rPr>
          <w:b/>
          <w:i/>
          <w:lang w:val="id-ID"/>
        </w:rPr>
        <w:t>Radio Telemetry</w:t>
      </w:r>
    </w:p>
    <w:p w14:paraId="0D92AD80" w14:textId="77777777" w:rsidR="007B44A2" w:rsidRPr="00690AC0" w:rsidRDefault="007B44A2" w:rsidP="00762D0F">
      <w:pPr>
        <w:pStyle w:val="ListParagraph"/>
        <w:spacing w:line="480" w:lineRule="auto"/>
        <w:ind w:left="426" w:firstLine="567"/>
        <w:jc w:val="both"/>
        <w:rPr>
          <w:lang w:val="id-ID"/>
        </w:rPr>
      </w:pPr>
      <w:r w:rsidRPr="00690AC0">
        <w:rPr>
          <w:lang w:val="id-ID"/>
        </w:rPr>
        <w:t xml:space="preserve">Telemetri adalah sebuah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4F16CF35" w14:textId="77777777" w:rsidR="00762D0F" w:rsidRPr="00690AC0" w:rsidRDefault="00245A38" w:rsidP="007B44A2">
      <w:pPr>
        <w:pStyle w:val="ListParagraph"/>
        <w:spacing w:line="480" w:lineRule="auto"/>
        <w:ind w:left="426" w:firstLine="567"/>
        <w:jc w:val="both"/>
        <w:rPr>
          <w:lang w:val="id-ID"/>
        </w:rPr>
      </w:pPr>
      <w:r w:rsidRPr="00690AC0">
        <w:rPr>
          <w:lang w:val="id-ID"/>
        </w:rPr>
        <w:t xml:space="preserve">Kata telemetri berasal dari bahasa yunani yaitu </w:t>
      </w:r>
      <w:r w:rsidRPr="00690AC0">
        <w:rPr>
          <w:i/>
          <w:lang w:val="id-ID"/>
        </w:rPr>
        <w:t>tele</w:t>
      </w:r>
      <w:r w:rsidRPr="00690AC0">
        <w:rPr>
          <w:lang w:val="id-ID"/>
        </w:rPr>
        <w:t xml:space="preserve"> artinya jarak jauh sedangkan </w:t>
      </w:r>
      <w:r w:rsidRPr="00690AC0">
        <w:rPr>
          <w:i/>
          <w:lang w:val="id-ID"/>
        </w:rPr>
        <w:t>metron</w:t>
      </w:r>
      <w:r w:rsidRPr="00690AC0">
        <w:rPr>
          <w:lang w:val="id-ID"/>
        </w:rPr>
        <w:t xml:space="preserve"> artinya pengukuran.</w:t>
      </w:r>
      <w:r w:rsidR="007B44A2" w:rsidRPr="00690AC0">
        <w:rPr>
          <w:lang w:val="id-ID"/>
        </w:rPr>
        <w:t xml:space="preserve"> </w:t>
      </w:r>
      <w:r w:rsidR="00762D0F" w:rsidRPr="00690AC0">
        <w:rPr>
          <w:lang w:val="id-ID"/>
        </w:rPr>
        <w:t>Modul telemetri yang digunaka</w:t>
      </w:r>
      <w:r w:rsidR="00623E9F" w:rsidRPr="00690AC0">
        <w:rPr>
          <w:lang w:val="id-ID"/>
        </w:rPr>
        <w:t>n menggunakan frekuensi radio. D</w:t>
      </w:r>
      <w:r w:rsidR="00762D0F" w:rsidRPr="00690AC0">
        <w:rPr>
          <w:lang w:val="id-ID"/>
        </w:rPr>
        <w:t>alam rangkaian sistem modul radio te</w:t>
      </w:r>
      <w:r w:rsidR="00623E9F" w:rsidRPr="00690AC0">
        <w:rPr>
          <w:lang w:val="id-ID"/>
        </w:rPr>
        <w:t>lemetri terdapat modulator GFSK, m</w:t>
      </w:r>
      <w:r w:rsidR="00762D0F" w:rsidRPr="00690AC0">
        <w:rPr>
          <w:lang w:val="id-ID"/>
        </w:rPr>
        <w:t xml:space="preserve">odulator GFSK ini merupakan pengembangan dari modulator FSK sebagai perangkat mengubah data digital menjadi sinyal analog. Modul radio ini dapat bekerja secara half duplex. Radio ini memiliki 8 kanal frekuensi yang berbeda dengan jarak jangkauan antara 500m – 800m dengan baudrate 9600, sementara frekuensi yang digunakan sebesar 436.0325 MHz, pada kanal 8. Radio ini dapat bekerja secara maksimal jika diuji atau digunakan pada area terbuka dan tidak terdapat penghalang yang dapat menggangu sinyal frekuensinya. </w:t>
      </w:r>
    </w:p>
    <w:p w14:paraId="3917F793" w14:textId="77777777" w:rsidR="005F63F8" w:rsidRPr="00690AC0" w:rsidRDefault="007B44A2" w:rsidP="00654C5F">
      <w:pPr>
        <w:pStyle w:val="ListParagraph"/>
        <w:spacing w:line="480" w:lineRule="auto"/>
        <w:ind w:left="426" w:firstLine="567"/>
        <w:jc w:val="both"/>
        <w:rPr>
          <w:lang w:val="id-ID"/>
        </w:rPr>
      </w:pPr>
      <w:r w:rsidRPr="00690AC0">
        <w:rPr>
          <w:lang w:val="id-ID"/>
        </w:rPr>
        <w:t xml:space="preserve">Radio Telemetri merupakan platform radio </w:t>
      </w:r>
      <w:r w:rsidRPr="00690AC0">
        <w:rPr>
          <w:i/>
          <w:lang w:val="id-ID"/>
        </w:rPr>
        <w:t>open source</w:t>
      </w:r>
      <w:r w:rsidRPr="00690AC0">
        <w:rPr>
          <w:lang w:val="id-ID"/>
        </w:rPr>
        <w:t xml:space="preserve"> yang kecil, ringan, dan murah yang biasanya memungkinkan jangkauan lebih baik dari </w:t>
      </w:r>
      <w:r w:rsidRPr="00690AC0">
        <w:rPr>
          <w:lang w:val="id-ID"/>
        </w:rPr>
        <w:lastRenderedPageBreak/>
        <w:t>300m. Radio menggunakan firmware open source yang telah dirancang khusus untuk bekerja dengan baik dengan paket MAVLink dan terintegrasi dengan Mission Planner,</w:t>
      </w:r>
      <w:r w:rsidR="00654C5F" w:rsidRPr="00690AC0">
        <w:rPr>
          <w:lang w:val="id-ID"/>
        </w:rPr>
        <w:t xml:space="preserve"> Copter, Rover dan Planer</w:t>
      </w:r>
    </w:p>
    <w:p w14:paraId="67819BA4" w14:textId="65BF741A" w:rsidR="00647465" w:rsidRPr="00690AC0" w:rsidRDefault="00C35B44" w:rsidP="00F45B5A">
      <w:pPr>
        <w:pStyle w:val="ListParagraph"/>
        <w:numPr>
          <w:ilvl w:val="0"/>
          <w:numId w:val="20"/>
        </w:numPr>
        <w:spacing w:line="480" w:lineRule="auto"/>
        <w:ind w:left="851"/>
        <w:jc w:val="both"/>
        <w:rPr>
          <w:b/>
          <w:lang w:val="id-ID"/>
        </w:rPr>
      </w:pPr>
      <w:r>
        <w:rPr>
          <w:b/>
        </w:rPr>
        <w:t>Struktur</w:t>
      </w:r>
      <w:r w:rsidR="00647465" w:rsidRPr="00690AC0">
        <w:rPr>
          <w:b/>
          <w:lang w:val="id-ID"/>
        </w:rPr>
        <w:t xml:space="preserve"> </w:t>
      </w:r>
      <w:r w:rsidR="00647465" w:rsidRPr="00C35B44">
        <w:rPr>
          <w:b/>
          <w:i/>
          <w:iCs/>
          <w:lang w:val="id-ID"/>
        </w:rPr>
        <w:t>Radio Telemetri</w:t>
      </w:r>
      <w:r w:rsidRPr="00C35B44">
        <w:rPr>
          <w:b/>
          <w:i/>
          <w:iCs/>
        </w:rPr>
        <w:t xml:space="preserve"> Module</w:t>
      </w:r>
    </w:p>
    <w:p w14:paraId="723CC93A" w14:textId="1802DF4D" w:rsidR="00647465" w:rsidRPr="00690AC0" w:rsidRDefault="00647465" w:rsidP="00647465">
      <w:pPr>
        <w:pStyle w:val="ListParagraph"/>
        <w:spacing w:line="480" w:lineRule="auto"/>
        <w:ind w:left="851"/>
        <w:jc w:val="both"/>
        <w:rPr>
          <w:lang w:val="id-ID"/>
        </w:rPr>
      </w:pPr>
      <w:r w:rsidRPr="00690AC0">
        <w:rPr>
          <w:lang w:val="id-ID"/>
        </w:rPr>
        <w:t xml:space="preserve">Radio telemetri memiliki modul udara dan darat yang dapat dipertukarkan, artinya untuk menggunakannya sebagai pasangan tetapi tidak masalah mana yang dipasang di kendaraan dan mana yang tetap di darat. Radio telemetri memiliki </w:t>
      </w:r>
      <w:r w:rsidRPr="00690AC0">
        <w:rPr>
          <w:i/>
          <w:lang w:val="id-ID"/>
        </w:rPr>
        <w:t>port</w:t>
      </w:r>
      <w:r w:rsidRPr="00690AC0">
        <w:rPr>
          <w:lang w:val="id-ID"/>
        </w:rPr>
        <w:t xml:space="preserve"> micro-USB, dan </w:t>
      </w:r>
      <w:r w:rsidRPr="00690AC0">
        <w:rPr>
          <w:i/>
          <w:lang w:val="id-ID"/>
        </w:rPr>
        <w:t>port</w:t>
      </w:r>
      <w:r w:rsidRPr="00690AC0">
        <w:rPr>
          <w:lang w:val="id-ID"/>
        </w:rPr>
        <w:t xml:space="preserve"> enam posisi DF13. Bagian </w:t>
      </w:r>
      <w:r w:rsidR="00F5733E" w:rsidRPr="00690AC0">
        <w:rPr>
          <w:lang w:val="id-ID"/>
        </w:rPr>
        <w:t xml:space="preserve">pada </w:t>
      </w:r>
      <w:r w:rsidR="00EC3265">
        <w:t>G</w:t>
      </w:r>
      <w:r w:rsidR="00F5733E" w:rsidRPr="00690AC0">
        <w:rPr>
          <w:lang w:val="id-ID"/>
        </w:rPr>
        <w:t>ambar</w:t>
      </w:r>
      <w:r w:rsidR="00553D42">
        <w:rPr>
          <w:lang w:val="id-ID"/>
        </w:rPr>
        <w:t xml:space="preserve"> 22</w:t>
      </w:r>
      <w:r w:rsidR="00F5733E" w:rsidRPr="00690AC0">
        <w:rPr>
          <w:lang w:val="id-ID"/>
        </w:rPr>
        <w:t xml:space="preserve"> </w:t>
      </w:r>
      <w:r w:rsidRPr="00690AC0">
        <w:rPr>
          <w:lang w:val="id-ID"/>
        </w:rPr>
        <w:t>menjelaskan cara men</w:t>
      </w:r>
      <w:r w:rsidR="00F5733E" w:rsidRPr="00690AC0">
        <w:rPr>
          <w:lang w:val="id-ID"/>
        </w:rPr>
        <w:t xml:space="preserve">ghubungkannya ke autopilot dan </w:t>
      </w:r>
      <w:r w:rsidR="00F5733E" w:rsidRPr="00690AC0">
        <w:rPr>
          <w:i/>
          <w:lang w:val="id-ID"/>
        </w:rPr>
        <w:t>Ground Station</w:t>
      </w:r>
      <w:r w:rsidRPr="00690AC0">
        <w:rPr>
          <w:lang w:val="id-ID"/>
        </w:rPr>
        <w:t>.</w:t>
      </w:r>
    </w:p>
    <w:p w14:paraId="2100B06E" w14:textId="77777777" w:rsidR="00F5733E" w:rsidRPr="00690AC0" w:rsidRDefault="00F5733E" w:rsidP="00F5733E">
      <w:pPr>
        <w:pStyle w:val="ListParagraph"/>
        <w:keepNext/>
        <w:spacing w:after="0" w:line="480" w:lineRule="auto"/>
        <w:ind w:left="0" w:firstLine="589"/>
        <w:jc w:val="center"/>
        <w:rPr>
          <w:lang w:val="id-ID"/>
        </w:rPr>
      </w:pPr>
      <w:r w:rsidRPr="00690AC0">
        <w:rPr>
          <w:noProof/>
        </w:rPr>
        <w:drawing>
          <wp:inline distT="0" distB="0" distL="0" distR="0" wp14:anchorId="03E1D06A" wp14:editId="09051FEB">
            <wp:extent cx="3467100" cy="183051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86737" cy="1840881"/>
                    </a:xfrm>
                    <a:prstGeom prst="rect">
                      <a:avLst/>
                    </a:prstGeom>
                  </pic:spPr>
                </pic:pic>
              </a:graphicData>
            </a:graphic>
          </wp:inline>
        </w:drawing>
      </w:r>
    </w:p>
    <w:p w14:paraId="327D3744" w14:textId="2EB6BA69" w:rsidR="00647465" w:rsidRPr="00690AC0" w:rsidRDefault="00F5733E" w:rsidP="00F5733E">
      <w:pPr>
        <w:pStyle w:val="Caption"/>
        <w:spacing w:after="0"/>
        <w:jc w:val="center"/>
        <w:rPr>
          <w:lang w:val="id-ID"/>
        </w:rPr>
      </w:pPr>
      <w:bookmarkStart w:id="175" w:name="_Toc141311672"/>
      <w:bookmarkStart w:id="176" w:name="_Toc143784880"/>
      <w:bookmarkStart w:id="177" w:name="_Toc145425819"/>
      <w:bookmarkStart w:id="178" w:name="_Toc145534204"/>
      <w:bookmarkStart w:id="179" w:name="_Toc146562496"/>
      <w:bookmarkStart w:id="180" w:name="_Toc14670329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2</w:t>
      </w:r>
      <w:r w:rsidR="006A0EA1" w:rsidRPr="00690AC0">
        <w:rPr>
          <w:lang w:val="id-ID"/>
        </w:rPr>
        <w:fldChar w:fldCharType="end"/>
      </w:r>
      <w:r w:rsidRPr="00690AC0">
        <w:rPr>
          <w:lang w:val="id-ID"/>
        </w:rPr>
        <w:t xml:space="preserve"> Bagian-bagian Radio Telemetry module</w:t>
      </w:r>
      <w:bookmarkEnd w:id="175"/>
      <w:bookmarkEnd w:id="176"/>
      <w:bookmarkEnd w:id="177"/>
      <w:bookmarkEnd w:id="178"/>
      <w:bookmarkEnd w:id="179"/>
      <w:bookmarkEnd w:id="180"/>
    </w:p>
    <w:p w14:paraId="08BDF43D" w14:textId="77777777" w:rsidR="00F5733E" w:rsidRPr="00690AC0" w:rsidRDefault="00F5733E" w:rsidP="00F5733E">
      <w:pPr>
        <w:jc w:val="center"/>
        <w:rPr>
          <w:lang w:val="id-ID"/>
        </w:rPr>
      </w:pPr>
      <w:r w:rsidRPr="00690AC0">
        <w:rPr>
          <w:lang w:val="id-ID"/>
        </w:rPr>
        <w:t xml:space="preserve"> (Sumber : Ardupilot.org)</w:t>
      </w:r>
    </w:p>
    <w:p w14:paraId="7A4F750A" w14:textId="77777777" w:rsidR="00F5733E" w:rsidRPr="00690AC0" w:rsidRDefault="002D6F12" w:rsidP="00F45B5A">
      <w:pPr>
        <w:pStyle w:val="ListParagraph"/>
        <w:numPr>
          <w:ilvl w:val="0"/>
          <w:numId w:val="21"/>
        </w:numPr>
        <w:spacing w:line="480" w:lineRule="auto"/>
        <w:rPr>
          <w:lang w:val="id-ID"/>
        </w:rPr>
      </w:pPr>
      <w:r w:rsidRPr="00690AC0">
        <w:rPr>
          <w:lang w:val="id-ID"/>
        </w:rPr>
        <w:t>Micro-USB port</w:t>
      </w:r>
    </w:p>
    <w:p w14:paraId="5549F944" w14:textId="77777777" w:rsidR="002D6F12" w:rsidRPr="00690AC0" w:rsidRDefault="002D6F12" w:rsidP="002D6F12">
      <w:pPr>
        <w:pStyle w:val="ListParagraph"/>
        <w:spacing w:line="480" w:lineRule="auto"/>
        <w:ind w:left="1309"/>
        <w:jc w:val="both"/>
        <w:rPr>
          <w:lang w:val="id-ID"/>
        </w:rPr>
      </w:pPr>
      <w:r w:rsidRPr="00690AC0">
        <w:rPr>
          <w:lang w:val="id-ID"/>
        </w:rPr>
        <w:t xml:space="preserve">Pada Micro USB port biasanya dihubungkan pada </w:t>
      </w:r>
      <w:r w:rsidRPr="00690AC0">
        <w:rPr>
          <w:i/>
          <w:lang w:val="id-ID"/>
        </w:rPr>
        <w:t>Ground Station</w:t>
      </w:r>
      <w:r w:rsidRPr="00690AC0">
        <w:rPr>
          <w:lang w:val="id-ID"/>
        </w:rPr>
        <w:t xml:space="preserve"> dengan </w:t>
      </w:r>
      <w:r w:rsidRPr="00690AC0">
        <w:rPr>
          <w:i/>
          <w:lang w:val="id-ID"/>
        </w:rPr>
        <w:t>Screen Display</w:t>
      </w:r>
      <w:r w:rsidRPr="00690AC0">
        <w:rPr>
          <w:lang w:val="id-ID"/>
        </w:rPr>
        <w:t xml:space="preserve"> untuk melakukan konrol dan monitoring pada kendaraan</w:t>
      </w:r>
    </w:p>
    <w:p w14:paraId="11EC90A1" w14:textId="77777777" w:rsidR="002D6F12" w:rsidRPr="00690AC0" w:rsidRDefault="002D6F12" w:rsidP="00F45B5A">
      <w:pPr>
        <w:pStyle w:val="ListParagraph"/>
        <w:numPr>
          <w:ilvl w:val="0"/>
          <w:numId w:val="21"/>
        </w:numPr>
        <w:spacing w:line="480" w:lineRule="auto"/>
        <w:rPr>
          <w:lang w:val="id-ID"/>
        </w:rPr>
      </w:pPr>
      <w:r w:rsidRPr="00690AC0">
        <w:rPr>
          <w:lang w:val="id-ID"/>
        </w:rPr>
        <w:t xml:space="preserve">DF13 </w:t>
      </w:r>
      <w:r w:rsidRPr="00690AC0">
        <w:rPr>
          <w:i/>
          <w:lang w:val="id-ID"/>
        </w:rPr>
        <w:t>six-position port</w:t>
      </w:r>
    </w:p>
    <w:p w14:paraId="3B752BAF" w14:textId="77777777" w:rsidR="002D6F12" w:rsidRPr="00690AC0" w:rsidRDefault="002D6F12" w:rsidP="002D6F12">
      <w:pPr>
        <w:pStyle w:val="ListParagraph"/>
        <w:spacing w:line="480" w:lineRule="auto"/>
        <w:ind w:left="1309"/>
        <w:jc w:val="both"/>
        <w:rPr>
          <w:lang w:val="id-ID"/>
        </w:rPr>
      </w:pPr>
      <w:r w:rsidRPr="00690AC0">
        <w:rPr>
          <w:lang w:val="id-ID"/>
        </w:rPr>
        <w:lastRenderedPageBreak/>
        <w:t xml:space="preserve">DF13 </w:t>
      </w:r>
      <w:r w:rsidRPr="00690AC0">
        <w:rPr>
          <w:i/>
          <w:lang w:val="id-ID"/>
        </w:rPr>
        <w:t>six-position port</w:t>
      </w:r>
      <w:r w:rsidRPr="00690AC0">
        <w:rPr>
          <w:lang w:val="id-ID"/>
        </w:rPr>
        <w:t xml:space="preserve"> dihubungkan pada konektor </w:t>
      </w:r>
      <w:r w:rsidRPr="008048CB">
        <w:rPr>
          <w:i/>
          <w:iCs/>
          <w:lang w:val="id-ID"/>
        </w:rPr>
        <w:t>serial port</w:t>
      </w:r>
      <w:r w:rsidRPr="00690AC0">
        <w:rPr>
          <w:lang w:val="id-ID"/>
        </w:rPr>
        <w:t xml:space="preserve"> telem1 </w:t>
      </w:r>
      <w:r w:rsidRPr="00690AC0">
        <w:rPr>
          <w:i/>
          <w:lang w:val="id-ID"/>
        </w:rPr>
        <w:t>flight controller</w:t>
      </w:r>
      <w:r w:rsidRPr="00690AC0">
        <w:rPr>
          <w:lang w:val="id-ID"/>
        </w:rPr>
        <w:t xml:space="preserve"> (Pixhawk)</w:t>
      </w:r>
      <w:r w:rsidR="00643356" w:rsidRPr="00690AC0">
        <w:rPr>
          <w:lang w:val="id-ID"/>
        </w:rPr>
        <w:t xml:space="preserve"> menggunakan pin konektor DF13. Fungsi penyambungan telemetri pada pixhawk ini</w:t>
      </w:r>
      <w:r w:rsidRPr="00690AC0">
        <w:rPr>
          <w:lang w:val="id-ID"/>
        </w:rPr>
        <w:t xml:space="preserve"> </w:t>
      </w:r>
      <w:r w:rsidR="00643356" w:rsidRPr="00690AC0">
        <w:rPr>
          <w:lang w:val="id-ID"/>
        </w:rPr>
        <w:t xml:space="preserve">yaitu untuk </w:t>
      </w:r>
      <w:r w:rsidRPr="00690AC0">
        <w:rPr>
          <w:lang w:val="id-ID"/>
        </w:rPr>
        <w:t xml:space="preserve"> mengirim dan menerima data sinyal frekuensi</w:t>
      </w:r>
      <w:r w:rsidR="00643356" w:rsidRPr="00690AC0">
        <w:rPr>
          <w:lang w:val="id-ID"/>
        </w:rPr>
        <w:t xml:space="preserve"> dari kendaraan udara ke </w:t>
      </w:r>
      <w:r w:rsidRPr="00690AC0">
        <w:rPr>
          <w:i/>
          <w:lang w:val="id-ID"/>
        </w:rPr>
        <w:t>Ground Station</w:t>
      </w:r>
    </w:p>
    <w:p w14:paraId="19199F16" w14:textId="77777777" w:rsidR="002D6F12" w:rsidRPr="00690AC0" w:rsidRDefault="002D6F12" w:rsidP="00F45B5A">
      <w:pPr>
        <w:pStyle w:val="ListParagraph"/>
        <w:numPr>
          <w:ilvl w:val="0"/>
          <w:numId w:val="21"/>
        </w:numPr>
        <w:spacing w:line="480" w:lineRule="auto"/>
        <w:rPr>
          <w:lang w:val="id-ID"/>
        </w:rPr>
      </w:pPr>
      <w:r w:rsidRPr="00690AC0">
        <w:rPr>
          <w:lang w:val="id-ID"/>
        </w:rPr>
        <w:t>Antenna</w:t>
      </w:r>
    </w:p>
    <w:p w14:paraId="06F8BF8D" w14:textId="77777777" w:rsidR="00515A4D" w:rsidRPr="00690AC0" w:rsidRDefault="002F5D15" w:rsidP="00AD2FF1">
      <w:pPr>
        <w:pStyle w:val="ListParagraph"/>
        <w:spacing w:line="480" w:lineRule="auto"/>
        <w:ind w:left="1309"/>
        <w:jc w:val="both"/>
        <w:rPr>
          <w:lang w:val="id-ID"/>
        </w:rPr>
      </w:pPr>
      <w:r w:rsidRPr="00690AC0">
        <w:rPr>
          <w:rFonts w:eastAsia="Times New Roman" w:cs="Times New Roman"/>
          <w:szCs w:val="24"/>
          <w:lang w:val="id-ID"/>
        </w:rPr>
        <w:t>Antena digunakan untuk menerima dan mengirimkan sinyal radio antara transmitter dan receiver. Antena pada transmitter dan receiver harus sesuai agar komunikasi nirkabel bisa dilakukan dengan baik.</w:t>
      </w:r>
      <w:r w:rsidRPr="00690AC0">
        <w:rPr>
          <w:lang w:val="id-ID"/>
        </w:rPr>
        <w:t xml:space="preserve"> </w:t>
      </w:r>
    </w:p>
    <w:p w14:paraId="0FD92C50" w14:textId="77777777" w:rsidR="002D6F12" w:rsidRPr="00690AC0" w:rsidRDefault="002D6F12" w:rsidP="00F45B5A">
      <w:pPr>
        <w:pStyle w:val="ListParagraph"/>
        <w:numPr>
          <w:ilvl w:val="0"/>
          <w:numId w:val="21"/>
        </w:numPr>
        <w:spacing w:line="480" w:lineRule="auto"/>
        <w:rPr>
          <w:lang w:val="id-ID"/>
        </w:rPr>
      </w:pPr>
      <w:r w:rsidRPr="00690AC0">
        <w:rPr>
          <w:lang w:val="id-ID"/>
        </w:rPr>
        <w:t>Frequency</w:t>
      </w:r>
    </w:p>
    <w:p w14:paraId="1985B35C" w14:textId="77777777" w:rsidR="00515A4D" w:rsidRPr="00690AC0" w:rsidRDefault="00AD2FF1" w:rsidP="00AD2FF1">
      <w:pPr>
        <w:pStyle w:val="ListParagraph"/>
        <w:spacing w:line="480" w:lineRule="auto"/>
        <w:ind w:left="1309"/>
        <w:jc w:val="both"/>
        <w:rPr>
          <w:lang w:val="id-ID"/>
        </w:rPr>
      </w:pPr>
      <w:r w:rsidRPr="00690AC0">
        <w:rPr>
          <w:lang w:val="id-ID"/>
        </w:rPr>
        <w:t>Frekuensi merupakan besar nilai gelombang frekuensi yang dikirimkan.</w:t>
      </w:r>
    </w:p>
    <w:p w14:paraId="393E9009" w14:textId="77777777" w:rsidR="002D6F12" w:rsidRPr="00690AC0" w:rsidRDefault="002D6F12" w:rsidP="00F45B5A">
      <w:pPr>
        <w:pStyle w:val="ListParagraph"/>
        <w:numPr>
          <w:ilvl w:val="0"/>
          <w:numId w:val="21"/>
        </w:numPr>
        <w:spacing w:line="480" w:lineRule="auto"/>
        <w:rPr>
          <w:lang w:val="id-ID"/>
        </w:rPr>
      </w:pPr>
      <w:r w:rsidRPr="00690AC0">
        <w:rPr>
          <w:lang w:val="id-ID"/>
        </w:rPr>
        <w:t>LED indicator</w:t>
      </w:r>
    </w:p>
    <w:p w14:paraId="30288B47" w14:textId="77777777" w:rsidR="00762D0F" w:rsidRPr="00690AC0" w:rsidRDefault="00AD2FF1" w:rsidP="006009ED">
      <w:pPr>
        <w:pStyle w:val="ListParagraph"/>
        <w:spacing w:line="480" w:lineRule="auto"/>
        <w:ind w:left="1309"/>
        <w:jc w:val="both"/>
        <w:rPr>
          <w:lang w:val="id-ID"/>
        </w:rPr>
      </w:pPr>
      <w:r w:rsidRPr="00690AC0">
        <w:rPr>
          <w:lang w:val="id-ID"/>
        </w:rPr>
        <w:t>LED indikator pada telemetri berfungsi sebagai pemberi indikator lampu.</w:t>
      </w:r>
    </w:p>
    <w:p w14:paraId="1E73ECC0" w14:textId="17326B83" w:rsidR="00AD2FF1" w:rsidRPr="00690AC0" w:rsidRDefault="00AD2FF1" w:rsidP="00F45B5A">
      <w:pPr>
        <w:pStyle w:val="ListParagraph"/>
        <w:numPr>
          <w:ilvl w:val="0"/>
          <w:numId w:val="20"/>
        </w:numPr>
        <w:spacing w:after="0" w:line="480" w:lineRule="auto"/>
        <w:ind w:left="851"/>
        <w:rPr>
          <w:b/>
          <w:lang w:val="id-ID"/>
        </w:rPr>
      </w:pPr>
      <w:r w:rsidRPr="00690AC0">
        <w:rPr>
          <w:b/>
          <w:lang w:val="id-ID"/>
        </w:rPr>
        <w:t xml:space="preserve">LED </w:t>
      </w:r>
      <w:r w:rsidR="00795863">
        <w:rPr>
          <w:b/>
        </w:rPr>
        <w:t>S</w:t>
      </w:r>
      <w:r w:rsidRPr="00690AC0">
        <w:rPr>
          <w:b/>
          <w:lang w:val="id-ID"/>
        </w:rPr>
        <w:t>tatus</w:t>
      </w:r>
      <w:r w:rsidR="00795863">
        <w:rPr>
          <w:b/>
        </w:rPr>
        <w:t xml:space="preserve"> </w:t>
      </w:r>
      <w:r w:rsidR="00795863" w:rsidRPr="00C35B44">
        <w:rPr>
          <w:b/>
          <w:i/>
          <w:iCs/>
          <w:lang w:val="id-ID"/>
        </w:rPr>
        <w:t>Radio Telemetri</w:t>
      </w:r>
      <w:r w:rsidR="00795863" w:rsidRPr="00C35B44">
        <w:rPr>
          <w:b/>
          <w:i/>
          <w:iCs/>
        </w:rPr>
        <w:t xml:space="preserve"> Module</w:t>
      </w:r>
    </w:p>
    <w:p w14:paraId="604E3FF0" w14:textId="77777777" w:rsidR="00AD2FF1" w:rsidRPr="00690AC0" w:rsidRDefault="006009ED" w:rsidP="00567F1D">
      <w:pPr>
        <w:pStyle w:val="NormalWeb"/>
        <w:spacing w:after="0" w:line="480" w:lineRule="auto"/>
        <w:ind w:left="851"/>
        <w:jc w:val="both"/>
        <w:rPr>
          <w:lang w:val="id-ID"/>
        </w:rPr>
      </w:pPr>
      <w:r w:rsidRPr="00690AC0">
        <w:rPr>
          <w:lang w:val="id-ID"/>
        </w:rPr>
        <w:t xml:space="preserve">LED status yang terdapat pada modul radio telemetri berfungsi untuk mengetahui status penyambungan antara modul radio telemetri dengan </w:t>
      </w:r>
      <w:r w:rsidRPr="00690AC0">
        <w:rPr>
          <w:i/>
          <w:lang w:val="id-ID"/>
        </w:rPr>
        <w:t>flight controller</w:t>
      </w:r>
      <w:r w:rsidRPr="00690AC0">
        <w:rPr>
          <w:lang w:val="id-ID"/>
        </w:rPr>
        <w:t xml:space="preserve">. </w:t>
      </w:r>
      <w:r w:rsidR="00AD2FF1" w:rsidRPr="00690AC0">
        <w:rPr>
          <w:lang w:val="id-ID"/>
        </w:rPr>
        <w:t xml:space="preserve">Radio </w:t>
      </w:r>
      <w:r w:rsidR="00567F1D" w:rsidRPr="00690AC0">
        <w:rPr>
          <w:lang w:val="id-ID"/>
        </w:rPr>
        <w:t xml:space="preserve">telemetri </w:t>
      </w:r>
      <w:r w:rsidR="00AD2FF1" w:rsidRPr="00690AC0">
        <w:rPr>
          <w:lang w:val="id-ID"/>
        </w:rPr>
        <w:t>memiliki 2 LED status, satu merah dan satu hijau. Arti dari status LED yang berbeda adalah:</w:t>
      </w:r>
    </w:p>
    <w:p w14:paraId="34F7D140" w14:textId="77777777" w:rsidR="00AD2FF1" w:rsidRPr="00690AC0" w:rsidRDefault="00AD2FF1" w:rsidP="00F45B5A">
      <w:pPr>
        <w:pStyle w:val="NormalWeb"/>
        <w:numPr>
          <w:ilvl w:val="0"/>
          <w:numId w:val="22"/>
        </w:numPr>
        <w:tabs>
          <w:tab w:val="clear" w:pos="720"/>
        </w:tabs>
        <w:spacing w:after="0" w:line="480" w:lineRule="auto"/>
        <w:ind w:left="1276" w:hanging="425"/>
        <w:rPr>
          <w:lang w:val="id-ID"/>
        </w:rPr>
      </w:pPr>
      <w:r w:rsidRPr="00690AC0">
        <w:rPr>
          <w:lang w:val="id-ID"/>
        </w:rPr>
        <w:t>LED hijau berkedip - mencari radio lain</w:t>
      </w:r>
    </w:p>
    <w:p w14:paraId="22234FC8" w14:textId="77777777" w:rsidR="00AD2FF1" w:rsidRPr="00690AC0" w:rsidRDefault="00AD2FF1" w:rsidP="00F45B5A">
      <w:pPr>
        <w:pStyle w:val="NormalWeb"/>
        <w:numPr>
          <w:ilvl w:val="0"/>
          <w:numId w:val="22"/>
        </w:numPr>
        <w:spacing w:after="0" w:line="480" w:lineRule="auto"/>
        <w:ind w:left="1276" w:hanging="425"/>
        <w:rPr>
          <w:lang w:val="id-ID"/>
        </w:rPr>
      </w:pPr>
      <w:r w:rsidRPr="00690AC0">
        <w:rPr>
          <w:lang w:val="id-ID"/>
        </w:rPr>
        <w:t>LED hijau solid - tautan dibuat dengan radio lain</w:t>
      </w:r>
    </w:p>
    <w:p w14:paraId="3FB862BB" w14:textId="77777777" w:rsidR="00AD2FF1" w:rsidRPr="00690AC0" w:rsidRDefault="00AD2FF1" w:rsidP="00F45B5A">
      <w:pPr>
        <w:pStyle w:val="NormalWeb"/>
        <w:numPr>
          <w:ilvl w:val="0"/>
          <w:numId w:val="22"/>
        </w:numPr>
        <w:spacing w:after="0" w:line="480" w:lineRule="auto"/>
        <w:ind w:left="1276" w:hanging="425"/>
        <w:rPr>
          <w:lang w:val="id-ID"/>
        </w:rPr>
      </w:pPr>
      <w:r w:rsidRPr="00690AC0">
        <w:rPr>
          <w:lang w:val="id-ID"/>
        </w:rPr>
        <w:t>LED merah berkedip - mentransmisikan data</w:t>
      </w:r>
    </w:p>
    <w:p w14:paraId="1FB066D1" w14:textId="77777777" w:rsidR="00AD2FF1" w:rsidRPr="00690AC0" w:rsidRDefault="00AD2FF1" w:rsidP="00F45B5A">
      <w:pPr>
        <w:pStyle w:val="NormalWeb"/>
        <w:numPr>
          <w:ilvl w:val="0"/>
          <w:numId w:val="22"/>
        </w:numPr>
        <w:spacing w:before="100" w:beforeAutospacing="1" w:after="100" w:afterAutospacing="1" w:line="480" w:lineRule="auto"/>
        <w:ind w:left="1276" w:hanging="425"/>
        <w:rPr>
          <w:lang w:val="id-ID"/>
        </w:rPr>
      </w:pPr>
      <w:r w:rsidRPr="00690AC0">
        <w:rPr>
          <w:lang w:val="id-ID"/>
        </w:rPr>
        <w:lastRenderedPageBreak/>
        <w:t>LED merah solid - dalam mode pembaruan firmware</w:t>
      </w:r>
    </w:p>
    <w:p w14:paraId="4D653352" w14:textId="1D6B9031" w:rsidR="00AD2FF1" w:rsidRPr="00690AC0" w:rsidRDefault="00795863" w:rsidP="00F45B5A">
      <w:pPr>
        <w:pStyle w:val="ListParagraph"/>
        <w:numPr>
          <w:ilvl w:val="0"/>
          <w:numId w:val="20"/>
        </w:numPr>
        <w:spacing w:line="480" w:lineRule="auto"/>
        <w:ind w:left="851"/>
        <w:rPr>
          <w:b/>
          <w:lang w:val="id-ID"/>
        </w:rPr>
      </w:pPr>
      <w:r>
        <w:rPr>
          <w:b/>
        </w:rPr>
        <w:t>Penyambungan</w:t>
      </w:r>
      <w:r w:rsidR="00BC68DC" w:rsidRPr="00690AC0">
        <w:rPr>
          <w:b/>
          <w:lang w:val="id-ID"/>
        </w:rPr>
        <w:t xml:space="preserve"> Telemetri  Dengan</w:t>
      </w:r>
      <w:r w:rsidR="00AD2FF1" w:rsidRPr="00690AC0">
        <w:rPr>
          <w:b/>
          <w:lang w:val="id-ID"/>
        </w:rPr>
        <w:t xml:space="preserve"> </w:t>
      </w:r>
      <w:r w:rsidR="00BC68DC" w:rsidRPr="00690AC0">
        <w:rPr>
          <w:b/>
          <w:lang w:val="id-ID"/>
        </w:rPr>
        <w:t xml:space="preserve"> </w:t>
      </w:r>
      <w:r w:rsidR="00AD2FF1" w:rsidRPr="00690AC0">
        <w:rPr>
          <w:b/>
          <w:lang w:val="id-ID"/>
        </w:rPr>
        <w:t>Pixhawk</w:t>
      </w:r>
    </w:p>
    <w:p w14:paraId="3E6EB0FF" w14:textId="371F6262" w:rsidR="00AD2FF1" w:rsidRPr="00690AC0" w:rsidRDefault="00471C6C" w:rsidP="00AD2FF1">
      <w:pPr>
        <w:pStyle w:val="ListParagraph"/>
        <w:spacing w:line="480" w:lineRule="auto"/>
        <w:ind w:left="851"/>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pixhawk dengan </w:t>
      </w:r>
      <w:r w:rsidRPr="00690AC0">
        <w:rPr>
          <w:i/>
          <w:lang w:val="id-ID"/>
        </w:rPr>
        <w:t>ground station</w:t>
      </w:r>
      <w:r w:rsidRPr="00690AC0">
        <w:rPr>
          <w:lang w:val="id-ID"/>
        </w:rPr>
        <w:t xml:space="preserve"> menggunakan </w:t>
      </w:r>
      <w:r w:rsidR="00AD2FF1" w:rsidRPr="00690AC0">
        <w:rPr>
          <w:lang w:val="id-ID"/>
        </w:rPr>
        <w:t xml:space="preserve"> konektor DF13 6 pin</w:t>
      </w:r>
      <w:r w:rsidRPr="00690AC0">
        <w:rPr>
          <w:lang w:val="id-ID"/>
        </w:rPr>
        <w:t>,</w:t>
      </w:r>
      <w:r w:rsidR="00AD2FF1" w:rsidRPr="00690AC0">
        <w:rPr>
          <w:lang w:val="id-ID"/>
        </w:rPr>
        <w:t xml:space="preserve">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display </w:t>
      </w:r>
      <w:r w:rsidRPr="00690AC0">
        <w:rPr>
          <w:i/>
          <w:lang w:val="id-ID"/>
        </w:rPr>
        <w:t>ground station</w:t>
      </w:r>
      <w:r w:rsidR="00D82755" w:rsidRPr="00690AC0">
        <w:rPr>
          <w:lang w:val="id-ID"/>
        </w:rPr>
        <w:t>. Penyambungan telemetri pada umumnya dihubungkan ke port konektor</w:t>
      </w:r>
      <w:r w:rsidR="00AD2FF1" w:rsidRPr="00690AC0">
        <w:rPr>
          <w:lang w:val="id-ID"/>
        </w:rPr>
        <w:t xml:space="preserve"> "</w:t>
      </w:r>
      <w:r w:rsidR="00AD2FF1" w:rsidRPr="00690AC0">
        <w:rPr>
          <w:i/>
          <w:lang w:val="id-ID"/>
        </w:rPr>
        <w:t>Telem</w:t>
      </w:r>
      <w:r w:rsidR="00AD2FF1" w:rsidRPr="00690AC0">
        <w:rPr>
          <w:lang w:val="id-ID"/>
        </w:rPr>
        <w:t xml:space="preserve"> 1" pada </w:t>
      </w:r>
      <w:r w:rsidR="00AD2FF1" w:rsidRPr="00690AC0">
        <w:rPr>
          <w:i/>
          <w:lang w:val="id-ID"/>
        </w:rPr>
        <w:t>Pixhawk</w:t>
      </w:r>
      <w:r w:rsidR="00553D42">
        <w:rPr>
          <w:lang w:val="id-ID"/>
        </w:rPr>
        <w:t xml:space="preserve"> seperti pada </w:t>
      </w:r>
      <w:r w:rsidR="00EC3265">
        <w:t>G</w:t>
      </w:r>
      <w:r w:rsidR="00553D42">
        <w:rPr>
          <w:lang w:val="id-ID"/>
        </w:rPr>
        <w:t>ambar 23</w:t>
      </w:r>
    </w:p>
    <w:p w14:paraId="3789092B" w14:textId="77777777" w:rsidR="00AD2FF1" w:rsidRPr="00690AC0" w:rsidRDefault="00237F21" w:rsidP="00567F1D">
      <w:pPr>
        <w:pStyle w:val="ListParagraph"/>
        <w:keepNext/>
        <w:spacing w:after="0" w:line="480" w:lineRule="auto"/>
        <w:ind w:left="0"/>
        <w:jc w:val="center"/>
        <w:rPr>
          <w:lang w:val="id-ID"/>
        </w:rPr>
      </w:pPr>
      <w:r w:rsidRPr="00690AC0">
        <w:rPr>
          <w:noProof/>
        </w:rPr>
        <mc:AlternateContent>
          <mc:Choice Requires="wps">
            <w:drawing>
              <wp:anchor distT="0" distB="0" distL="114300" distR="114300" simplePos="0" relativeHeight="251678720" behindDoc="0" locked="0" layoutInCell="1" allowOverlap="1" wp14:anchorId="24A630B2" wp14:editId="16A6EA98">
                <wp:simplePos x="0" y="0"/>
                <wp:positionH relativeFrom="column">
                  <wp:posOffset>1036320</wp:posOffset>
                </wp:positionH>
                <wp:positionV relativeFrom="paragraph">
                  <wp:posOffset>969645</wp:posOffset>
                </wp:positionV>
                <wp:extent cx="1085850" cy="13144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085850" cy="13144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29EE1F9" id="Rectangle 3" o:spid="_x0000_s1026" style="position:absolute;margin-left:81.6pt;margin-top:76.35pt;width:85.5pt;height:103.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" filled="f" strokecolor="red" strokeweight="1.5pt">
                <v:stroke dashstyle="dash"/>
              </v:rect>
            </w:pict>
          </mc:Fallback>
        </mc:AlternateContent>
      </w:r>
      <w:r w:rsidR="00AD2FF1" w:rsidRPr="00690AC0">
        <w:rPr>
          <w:noProof/>
        </w:rPr>
        <w:drawing>
          <wp:inline distT="0" distB="0" distL="0" distR="0" wp14:anchorId="1C82791A" wp14:editId="546C908B">
            <wp:extent cx="2715113" cy="2286000"/>
            <wp:effectExtent l="0" t="0" r="9525" b="0"/>
            <wp:docPr id="26" name="Picture 26" descr="https://ardupilot-org.translate.goog/copter/_images/Telemetry_3DR_Radio_Pixhawk.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ardupilot-org.translate.goog/copter/_images/Telemetry_3DR_Radio_Pixhawk.jpg?_x_tr_sl=en&amp;_x_tr_tl=id&amp;_x_tr_hl=id&amp;_x_tr_pto=wap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17831" cy="2288289"/>
                    </a:xfrm>
                    <a:prstGeom prst="rect">
                      <a:avLst/>
                    </a:prstGeom>
                    <a:noFill/>
                    <a:ln>
                      <a:noFill/>
                    </a:ln>
                  </pic:spPr>
                </pic:pic>
              </a:graphicData>
            </a:graphic>
          </wp:inline>
        </w:drawing>
      </w:r>
    </w:p>
    <w:p w14:paraId="1F318AFE" w14:textId="229BB613" w:rsidR="00AD2FF1" w:rsidRPr="00690AC0" w:rsidRDefault="00AD2FF1" w:rsidP="00567F1D">
      <w:pPr>
        <w:pStyle w:val="Caption"/>
        <w:spacing w:after="0"/>
        <w:jc w:val="center"/>
        <w:rPr>
          <w:lang w:val="id-ID"/>
        </w:rPr>
      </w:pPr>
      <w:bookmarkStart w:id="181" w:name="_Toc141311673"/>
      <w:bookmarkStart w:id="182" w:name="_Toc143784881"/>
      <w:bookmarkStart w:id="183" w:name="_Toc145425820"/>
      <w:bookmarkStart w:id="184" w:name="_Toc145534205"/>
      <w:bookmarkStart w:id="185" w:name="_Toc146562497"/>
      <w:bookmarkStart w:id="186" w:name="_Toc14670329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3</w:t>
      </w:r>
      <w:r w:rsidR="006A0EA1" w:rsidRPr="00690AC0">
        <w:rPr>
          <w:lang w:val="id-ID"/>
        </w:rPr>
        <w:fldChar w:fldCharType="end"/>
      </w:r>
      <w:r w:rsidRPr="00690AC0">
        <w:rPr>
          <w:lang w:val="id-ID"/>
        </w:rPr>
        <w:t xml:space="preserve"> </w:t>
      </w:r>
      <w:r w:rsidR="004855D0" w:rsidRPr="00690AC0">
        <w:rPr>
          <w:lang w:val="id-ID"/>
        </w:rPr>
        <w:t>Penyambungan</w:t>
      </w:r>
      <w:r w:rsidR="00FE5B56" w:rsidRPr="00690AC0">
        <w:rPr>
          <w:lang w:val="id-ID"/>
        </w:rPr>
        <w:t xml:space="preserve"> </w:t>
      </w:r>
      <w:r w:rsidR="004855D0" w:rsidRPr="00690AC0">
        <w:rPr>
          <w:lang w:val="id-ID"/>
        </w:rPr>
        <w:t xml:space="preserve"> telemetry </w:t>
      </w:r>
      <w:r w:rsidRPr="00690AC0">
        <w:rPr>
          <w:lang w:val="id-ID"/>
        </w:rPr>
        <w:t xml:space="preserve">ke </w:t>
      </w:r>
      <w:r w:rsidR="004855D0" w:rsidRPr="00690AC0">
        <w:rPr>
          <w:lang w:val="id-ID"/>
        </w:rPr>
        <w:t xml:space="preserve"> </w:t>
      </w:r>
      <w:r w:rsidRPr="00690AC0">
        <w:rPr>
          <w:lang w:val="id-ID"/>
        </w:rPr>
        <w:t>Pixhawk</w:t>
      </w:r>
      <w:bookmarkEnd w:id="181"/>
      <w:bookmarkEnd w:id="182"/>
      <w:bookmarkEnd w:id="183"/>
      <w:bookmarkEnd w:id="184"/>
      <w:bookmarkEnd w:id="185"/>
      <w:bookmarkEnd w:id="186"/>
    </w:p>
    <w:p w14:paraId="53805F1A" w14:textId="61DBAF78" w:rsidR="00BC68DC" w:rsidRPr="00690AC0" w:rsidRDefault="00567F1D" w:rsidP="00297234">
      <w:pPr>
        <w:jc w:val="center"/>
        <w:rPr>
          <w:lang w:val="id-ID"/>
        </w:rPr>
      </w:pPr>
      <w:r w:rsidRPr="00690AC0">
        <w:rPr>
          <w:lang w:val="id-ID"/>
        </w:rPr>
        <w:t>(Sumber : Ardupilot.org)</w:t>
      </w:r>
    </w:p>
    <w:p w14:paraId="7ECD4F18" w14:textId="1C703739" w:rsidR="00567F1D" w:rsidRPr="00690AC0" w:rsidRDefault="00297234" w:rsidP="00F45B5A">
      <w:pPr>
        <w:pStyle w:val="ListParagraph"/>
        <w:numPr>
          <w:ilvl w:val="0"/>
          <w:numId w:val="20"/>
        </w:numPr>
        <w:spacing w:line="480" w:lineRule="auto"/>
        <w:ind w:left="851"/>
        <w:rPr>
          <w:b/>
          <w:lang w:val="id-ID"/>
        </w:rPr>
      </w:pPr>
      <w:r>
        <w:rPr>
          <w:b/>
        </w:rPr>
        <w:t>Penyambungan</w:t>
      </w:r>
      <w:r w:rsidR="00567F1D" w:rsidRPr="00690AC0">
        <w:rPr>
          <w:b/>
          <w:lang w:val="id-ID"/>
        </w:rPr>
        <w:t xml:space="preserve"> </w:t>
      </w:r>
      <w:r w:rsidR="00BC68DC" w:rsidRPr="00690AC0">
        <w:rPr>
          <w:b/>
          <w:lang w:val="id-ID"/>
        </w:rPr>
        <w:t>Telemetri  dengan</w:t>
      </w:r>
      <w:r w:rsidR="00567F1D" w:rsidRPr="00690AC0">
        <w:rPr>
          <w:b/>
          <w:lang w:val="id-ID"/>
        </w:rPr>
        <w:t xml:space="preserve"> </w:t>
      </w:r>
      <w:r w:rsidR="00BC68DC" w:rsidRPr="00690AC0">
        <w:rPr>
          <w:b/>
          <w:lang w:val="id-ID"/>
        </w:rPr>
        <w:t>Ground Station</w:t>
      </w:r>
    </w:p>
    <w:p w14:paraId="25604614" w14:textId="0EDE33B9" w:rsidR="00567F1D" w:rsidRPr="00690AC0" w:rsidRDefault="00297234" w:rsidP="00567F1D">
      <w:pPr>
        <w:pStyle w:val="ListParagraph"/>
        <w:spacing w:line="480" w:lineRule="auto"/>
        <w:ind w:left="851"/>
        <w:jc w:val="both"/>
        <w:rPr>
          <w:lang w:val="id-ID"/>
        </w:rPr>
      </w:pPr>
      <w:r>
        <w:t>Penyambungan</w:t>
      </w:r>
      <w:r w:rsidR="006009ED" w:rsidRPr="00690AC0">
        <w:rPr>
          <w:lang w:val="id-ID"/>
        </w:rPr>
        <w:t xml:space="preserve"> modul</w:t>
      </w:r>
      <w:r w:rsidR="00567F1D" w:rsidRPr="00690AC0">
        <w:rPr>
          <w:lang w:val="id-ID"/>
        </w:rPr>
        <w:t xml:space="preserve"> radio</w:t>
      </w:r>
      <w:r w:rsidR="006009ED" w:rsidRPr="00690AC0">
        <w:rPr>
          <w:lang w:val="id-ID"/>
        </w:rPr>
        <w:t xml:space="preserve"> telemetri</w:t>
      </w:r>
      <w:r w:rsidR="00567F1D" w:rsidRPr="00690AC0">
        <w:rPr>
          <w:lang w:val="id-ID"/>
        </w:rPr>
        <w:t xml:space="preserve"> ke</w:t>
      </w:r>
      <w:r w:rsidR="00BC68DC" w:rsidRPr="00690AC0">
        <w:rPr>
          <w:lang w:val="id-ID"/>
        </w:rPr>
        <w:t xml:space="preserve"> </w:t>
      </w:r>
      <w:r w:rsidR="00BC68DC" w:rsidRPr="00690AC0">
        <w:rPr>
          <w:i/>
          <w:lang w:val="id-ID"/>
        </w:rPr>
        <w:t>ground station</w:t>
      </w:r>
      <w:r w:rsidR="00567F1D" w:rsidRPr="00690AC0">
        <w:rPr>
          <w:lang w:val="id-ID"/>
        </w:rPr>
        <w:t xml:space="preserve"> </w:t>
      </w:r>
      <w:r w:rsidR="006009ED" w:rsidRPr="00690AC0">
        <w:rPr>
          <w:lang w:val="id-ID"/>
        </w:rPr>
        <w:t>bisa</w:t>
      </w:r>
      <w:r w:rsidR="00567F1D" w:rsidRPr="00690AC0">
        <w:rPr>
          <w:lang w:val="id-ID"/>
        </w:rPr>
        <w:t xml:space="preserve"> dengan  menyambungkan kabel micro</w:t>
      </w:r>
      <w:r w:rsidR="006A5A79" w:rsidRPr="00690AC0">
        <w:rPr>
          <w:lang w:val="id-ID"/>
        </w:rPr>
        <w:t>-USB</w:t>
      </w:r>
      <w:r w:rsidR="00567F1D" w:rsidRPr="00690AC0">
        <w:rPr>
          <w:lang w:val="id-ID"/>
        </w:rPr>
        <w:t xml:space="preserve"> ke PC. Driver yang diperlukan harus diinstal secara otomatis dan </w:t>
      </w:r>
      <w:r w:rsidR="00BC68DC" w:rsidRPr="00690AC0">
        <w:rPr>
          <w:lang w:val="id-ID"/>
        </w:rPr>
        <w:t>port telemetri</w:t>
      </w:r>
      <w:r w:rsidR="00567F1D" w:rsidRPr="00690AC0">
        <w:rPr>
          <w:lang w:val="id-ID"/>
        </w:rPr>
        <w:t xml:space="preserve"> akan muncul sebagai "</w:t>
      </w:r>
      <w:r w:rsidR="00567F1D" w:rsidRPr="00690AC0">
        <w:rPr>
          <w:i/>
          <w:lang w:val="id-ID"/>
        </w:rPr>
        <w:t>Port Serial USB</w:t>
      </w:r>
      <w:r w:rsidR="00567F1D" w:rsidRPr="00690AC0">
        <w:rPr>
          <w:lang w:val="id-ID"/>
        </w:rPr>
        <w:t xml:space="preserve">" baru </w:t>
      </w:r>
      <w:r w:rsidR="00BC68DC" w:rsidRPr="00690AC0">
        <w:rPr>
          <w:lang w:val="id-ID"/>
        </w:rPr>
        <w:t>pada</w:t>
      </w:r>
      <w:r w:rsidR="00567F1D" w:rsidRPr="00690AC0">
        <w:rPr>
          <w:lang w:val="id-ID"/>
        </w:rPr>
        <w:t xml:space="preserve"> </w:t>
      </w:r>
      <w:r w:rsidR="00567F1D" w:rsidRPr="00690AC0">
        <w:rPr>
          <w:i/>
          <w:lang w:val="id-ID"/>
        </w:rPr>
        <w:t>D</w:t>
      </w:r>
      <w:r w:rsidR="00FE5B56" w:rsidRPr="00690AC0">
        <w:rPr>
          <w:i/>
          <w:lang w:val="id-ID"/>
        </w:rPr>
        <w:t>evice Manager Windows</w:t>
      </w:r>
      <w:r w:rsidR="00FE5B56" w:rsidRPr="00690AC0">
        <w:rPr>
          <w:lang w:val="id-ID"/>
        </w:rPr>
        <w:t xml:space="preserve"> di bawah p</w:t>
      </w:r>
      <w:r w:rsidR="00567F1D" w:rsidRPr="00690AC0">
        <w:rPr>
          <w:lang w:val="id-ID"/>
        </w:rPr>
        <w:t xml:space="preserve">orts (COM </w:t>
      </w:r>
      <w:r w:rsidR="00567F1D" w:rsidRPr="00690AC0">
        <w:rPr>
          <w:lang w:val="id-ID"/>
        </w:rPr>
        <w:lastRenderedPageBreak/>
        <w:t xml:space="preserve">&amp; LPT). </w:t>
      </w:r>
      <w:r w:rsidR="00567F1D" w:rsidRPr="00690AC0">
        <w:rPr>
          <w:i/>
          <w:lang w:val="id-ID"/>
        </w:rPr>
        <w:t>Drop-down</w:t>
      </w:r>
      <w:r w:rsidR="00567F1D" w:rsidRPr="00690AC0">
        <w:rPr>
          <w:lang w:val="id-ID"/>
        </w:rPr>
        <w:t xml:space="preserve"> pemilihan Port COM </w:t>
      </w:r>
      <w:r w:rsidR="00567F1D" w:rsidRPr="00690AC0">
        <w:rPr>
          <w:i/>
          <w:lang w:val="id-ID"/>
        </w:rPr>
        <w:t>Mission Planner</w:t>
      </w:r>
      <w:r w:rsidR="00567F1D" w:rsidRPr="00690AC0">
        <w:rPr>
          <w:lang w:val="id-ID"/>
        </w:rPr>
        <w:t xml:space="preserve"> juga harus berisi port COM baru yang sama</w:t>
      </w:r>
      <w:r w:rsidR="007A3924">
        <w:t xml:space="preserve"> sep</w:t>
      </w:r>
      <w:r w:rsidR="00EC3265">
        <w:t>erti pada Gambar 24</w:t>
      </w:r>
      <w:r w:rsidR="00567F1D" w:rsidRPr="00690AC0">
        <w:rPr>
          <w:lang w:val="id-ID"/>
        </w:rPr>
        <w:t>.</w:t>
      </w:r>
    </w:p>
    <w:p w14:paraId="796D3891" w14:textId="77777777" w:rsidR="006A5A79" w:rsidRPr="00690AC0" w:rsidRDefault="006A5A79" w:rsidP="006A5A79">
      <w:pPr>
        <w:pStyle w:val="ListParagraph"/>
        <w:keepNext/>
        <w:spacing w:after="0" w:line="480" w:lineRule="auto"/>
        <w:ind w:left="0"/>
        <w:jc w:val="center"/>
        <w:rPr>
          <w:lang w:val="id-ID"/>
        </w:rPr>
      </w:pPr>
      <w:r w:rsidRPr="00690AC0">
        <w:rPr>
          <w:lang w:val="id-ID"/>
        </w:rPr>
        <w:t xml:space="preserve">           </w:t>
      </w:r>
      <w:r w:rsidRPr="00690AC0">
        <w:rPr>
          <w:noProof/>
        </w:rPr>
        <w:drawing>
          <wp:inline distT="0" distB="0" distL="0" distR="0" wp14:anchorId="63F203E1" wp14:editId="568BB158">
            <wp:extent cx="4507434" cy="1847850"/>
            <wp:effectExtent l="0" t="0" r="7620" b="0"/>
            <wp:docPr id="39" name="Picture 39" descr="https://ardupilot-org.translate.goog/copter/_images/Telemetry_3drRadio_DeviceManagerAndMP.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ardupilot-org.translate.goog/copter/_images/Telemetry_3drRadio_DeviceManagerAndMP.jpg?_x_tr_sl=en&amp;_x_tr_tl=id&amp;_x_tr_hl=id&amp;_x_tr_pto=wap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07434" cy="1847850"/>
                    </a:xfrm>
                    <a:prstGeom prst="rect">
                      <a:avLst/>
                    </a:prstGeom>
                    <a:noFill/>
                    <a:ln>
                      <a:noFill/>
                    </a:ln>
                  </pic:spPr>
                </pic:pic>
              </a:graphicData>
            </a:graphic>
          </wp:inline>
        </w:drawing>
      </w:r>
    </w:p>
    <w:p w14:paraId="6E200191" w14:textId="73097536" w:rsidR="006A5A79" w:rsidRPr="00690AC0" w:rsidRDefault="006A5A79" w:rsidP="006A5A79">
      <w:pPr>
        <w:pStyle w:val="Caption"/>
        <w:spacing w:after="0"/>
        <w:jc w:val="center"/>
        <w:rPr>
          <w:lang w:val="id-ID"/>
        </w:rPr>
      </w:pPr>
      <w:bookmarkStart w:id="187" w:name="_Toc141311674"/>
      <w:bookmarkStart w:id="188" w:name="_Toc143784882"/>
      <w:bookmarkStart w:id="189" w:name="_Toc145425821"/>
      <w:bookmarkStart w:id="190" w:name="_Toc145534206"/>
      <w:bookmarkStart w:id="191" w:name="_Toc146562498"/>
      <w:bookmarkStart w:id="192" w:name="_Toc14670329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4</w:t>
      </w:r>
      <w:r w:rsidR="006A0EA1" w:rsidRPr="00690AC0">
        <w:rPr>
          <w:lang w:val="id-ID"/>
        </w:rPr>
        <w:fldChar w:fldCharType="end"/>
      </w:r>
      <w:r w:rsidRPr="00690AC0">
        <w:rPr>
          <w:lang w:val="id-ID"/>
        </w:rPr>
        <w:t xml:space="preserve"> Menghubungkan radio telemetri ke PC</w:t>
      </w:r>
      <w:bookmarkEnd w:id="187"/>
      <w:bookmarkEnd w:id="188"/>
      <w:bookmarkEnd w:id="189"/>
      <w:bookmarkEnd w:id="190"/>
      <w:bookmarkEnd w:id="191"/>
      <w:bookmarkEnd w:id="192"/>
    </w:p>
    <w:p w14:paraId="5CE91148" w14:textId="77777777" w:rsidR="00335E62" w:rsidRPr="00690AC0" w:rsidRDefault="006A5A79" w:rsidP="008B10BA">
      <w:pPr>
        <w:jc w:val="center"/>
        <w:rPr>
          <w:lang w:val="id-ID"/>
        </w:rPr>
      </w:pPr>
      <w:r w:rsidRPr="00690AC0">
        <w:rPr>
          <w:lang w:val="id-ID"/>
        </w:rPr>
        <w:t>(Sumber : Ardupilot.org)</w:t>
      </w:r>
    </w:p>
    <w:p w14:paraId="7448EFDD" w14:textId="77777777" w:rsidR="004855D0" w:rsidRPr="00690AC0" w:rsidRDefault="004855D0" w:rsidP="008B10BA">
      <w:pPr>
        <w:jc w:val="center"/>
        <w:rPr>
          <w:lang w:val="id-ID"/>
        </w:rPr>
      </w:pPr>
    </w:p>
    <w:p w14:paraId="2D26E307" w14:textId="77777777" w:rsidR="00700E09" w:rsidRPr="00690AC0" w:rsidRDefault="00E33D7C" w:rsidP="000E0A35">
      <w:pPr>
        <w:pStyle w:val="ListParagraph"/>
        <w:numPr>
          <w:ilvl w:val="0"/>
          <w:numId w:val="9"/>
        </w:numPr>
        <w:spacing w:line="480" w:lineRule="auto"/>
        <w:ind w:left="426" w:hanging="426"/>
        <w:rPr>
          <w:b/>
          <w:lang w:val="id-ID"/>
        </w:rPr>
      </w:pPr>
      <w:r w:rsidRPr="00690AC0">
        <w:rPr>
          <w:b/>
          <w:i/>
          <w:lang w:val="id-ID"/>
        </w:rPr>
        <w:t xml:space="preserve">Radio </w:t>
      </w:r>
      <w:r w:rsidR="0044362F" w:rsidRPr="00690AC0">
        <w:rPr>
          <w:b/>
          <w:i/>
          <w:lang w:val="id-ID"/>
        </w:rPr>
        <w:t>Control System</w:t>
      </w:r>
    </w:p>
    <w:p w14:paraId="47E05331" w14:textId="0FE0AB36" w:rsidR="006A5A79" w:rsidRPr="007714DC" w:rsidRDefault="0044362F" w:rsidP="0044362F">
      <w:pPr>
        <w:pStyle w:val="ListParagraph"/>
        <w:spacing w:line="480" w:lineRule="auto"/>
        <w:ind w:left="426" w:firstLine="567"/>
        <w:jc w:val="both"/>
      </w:pPr>
      <w:r w:rsidRPr="00690AC0">
        <w:rPr>
          <w:lang w:val="id-ID"/>
        </w:rPr>
        <w:t>Sistem radio kontrol (RC) adalah teknologi yang digunakan untuk mengontrol perangkat atau model jarak jauh menggunakan sinyal radio. Prinsip dasar dari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Gambar 25 Merupakan contoh dari </w:t>
      </w:r>
      <w:r w:rsidR="007714DC" w:rsidRPr="007714DC">
        <w:rPr>
          <w:i/>
          <w:iCs/>
        </w:rPr>
        <w:t>radio remote controller</w:t>
      </w:r>
      <w:r w:rsidR="007714DC">
        <w:t xml:space="preserve"> yang digunakan untuk mengendalikan drone secara manual.</w:t>
      </w:r>
    </w:p>
    <w:p w14:paraId="03E45BDE" w14:textId="77777777" w:rsidR="00634308" w:rsidRPr="00690AC0" w:rsidRDefault="00634308" w:rsidP="00634308">
      <w:pPr>
        <w:pStyle w:val="ListParagraph"/>
        <w:keepNext/>
        <w:spacing w:after="0" w:line="240" w:lineRule="auto"/>
        <w:ind w:left="0"/>
        <w:jc w:val="center"/>
        <w:rPr>
          <w:lang w:val="id-ID"/>
        </w:rPr>
      </w:pPr>
      <w:r w:rsidRPr="00690AC0">
        <w:rPr>
          <w:noProof/>
        </w:rPr>
        <w:lastRenderedPageBreak/>
        <w:drawing>
          <wp:inline distT="0" distB="0" distL="0" distR="0" wp14:anchorId="481F584E" wp14:editId="758B9248">
            <wp:extent cx="2762250" cy="2141745"/>
            <wp:effectExtent l="0" t="0" r="0" b="0"/>
            <wp:docPr id="73" name="Picture 73" descr="https://ardupilot.org/copter/_images/rc_syst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ardupilot.org/copter/_images/rc_systems.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69197" cy="2147131"/>
                    </a:xfrm>
                    <a:prstGeom prst="rect">
                      <a:avLst/>
                    </a:prstGeom>
                    <a:noFill/>
                    <a:ln>
                      <a:noFill/>
                    </a:ln>
                  </pic:spPr>
                </pic:pic>
              </a:graphicData>
            </a:graphic>
          </wp:inline>
        </w:drawing>
      </w:r>
    </w:p>
    <w:p w14:paraId="6AA4F7B0" w14:textId="7461F602" w:rsidR="00634308" w:rsidRPr="00690AC0" w:rsidRDefault="00634308" w:rsidP="00634308">
      <w:pPr>
        <w:pStyle w:val="Caption"/>
        <w:spacing w:after="0"/>
        <w:jc w:val="center"/>
        <w:rPr>
          <w:lang w:val="id-ID"/>
        </w:rPr>
      </w:pPr>
      <w:bookmarkStart w:id="193" w:name="_Toc141311675"/>
      <w:bookmarkStart w:id="194" w:name="_Toc143784883"/>
      <w:bookmarkStart w:id="195" w:name="_Toc145425822"/>
      <w:bookmarkStart w:id="196" w:name="_Toc145534207"/>
      <w:bookmarkStart w:id="197" w:name="_Toc146562499"/>
      <w:bookmarkStart w:id="198" w:name="_Toc14670330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5</w:t>
      </w:r>
      <w:r w:rsidR="006A0EA1" w:rsidRPr="00690AC0">
        <w:rPr>
          <w:lang w:val="id-ID"/>
        </w:rPr>
        <w:fldChar w:fldCharType="end"/>
      </w:r>
      <w:r w:rsidRPr="00690AC0">
        <w:rPr>
          <w:lang w:val="id-ID"/>
        </w:rPr>
        <w:t xml:space="preserve"> Radio Control System</w:t>
      </w:r>
      <w:bookmarkEnd w:id="193"/>
      <w:bookmarkEnd w:id="194"/>
      <w:bookmarkEnd w:id="195"/>
      <w:bookmarkEnd w:id="196"/>
      <w:bookmarkEnd w:id="197"/>
      <w:bookmarkEnd w:id="198"/>
    </w:p>
    <w:p w14:paraId="55BF02F0" w14:textId="77777777" w:rsidR="00634308" w:rsidRPr="00690AC0" w:rsidRDefault="00634308" w:rsidP="00634308">
      <w:pPr>
        <w:jc w:val="center"/>
        <w:rPr>
          <w:lang w:val="id-ID"/>
        </w:rPr>
      </w:pPr>
      <w:r w:rsidRPr="00690AC0">
        <w:rPr>
          <w:lang w:val="id-ID"/>
        </w:rPr>
        <w:t>(Sumber : Ardupilot.org)</w:t>
      </w:r>
    </w:p>
    <w:p w14:paraId="1BE08F86" w14:textId="7D6DCD2D" w:rsidR="00335E62" w:rsidRPr="00690AC0" w:rsidRDefault="007714DC" w:rsidP="0001333A">
      <w:pPr>
        <w:pStyle w:val="ListParagraph"/>
        <w:spacing w:line="480" w:lineRule="auto"/>
        <w:ind w:left="426" w:firstLine="567"/>
        <w:jc w:val="both"/>
        <w:rPr>
          <w:lang w:val="id-ID"/>
        </w:rPr>
      </w:pPr>
      <w:r>
        <w:rPr>
          <w:i/>
          <w:iCs/>
        </w:rPr>
        <w:t>R</w:t>
      </w:r>
      <w:r w:rsidR="00335E62" w:rsidRPr="007714DC">
        <w:rPr>
          <w:i/>
          <w:iCs/>
          <w:lang w:val="id-ID"/>
        </w:rPr>
        <w:t>emote</w:t>
      </w:r>
      <w:r w:rsidR="00335E62" w:rsidRPr="00690AC0">
        <w:rPr>
          <w:i/>
          <w:lang w:val="id-ID"/>
        </w:rPr>
        <w:t xml:space="preserve"> </w:t>
      </w:r>
      <w:r>
        <w:rPr>
          <w:i/>
        </w:rPr>
        <w:t>C</w:t>
      </w:r>
      <w:r w:rsidR="00335E62" w:rsidRPr="00690AC0">
        <w:rPr>
          <w:i/>
          <w:lang w:val="id-ID"/>
        </w:rPr>
        <w:t xml:space="preserve">ontroll </w:t>
      </w:r>
      <w:r w:rsidR="00335E62" w:rsidRPr="00690AC0">
        <w:rPr>
          <w:lang w:val="id-ID"/>
        </w:rPr>
        <w:t xml:space="preserve">memiliki beberapa </w:t>
      </w:r>
      <w:bookmarkStart w:id="199" w:name="_Hlk147248534"/>
      <w:r w:rsidR="00335E62" w:rsidRPr="00690AC0">
        <w:rPr>
          <w:lang w:val="id-ID"/>
        </w:rPr>
        <w:t>komponen utama yang diperlukan</w:t>
      </w:r>
      <w:r w:rsidR="0001333A" w:rsidRPr="00690AC0">
        <w:rPr>
          <w:lang w:val="id-ID"/>
        </w:rPr>
        <w:t xml:space="preserve"> agar dapat mengendalikan </w:t>
      </w:r>
      <w:r w:rsidR="002C0ED0" w:rsidRPr="00690AC0">
        <w:rPr>
          <w:i/>
          <w:lang w:val="id-ID"/>
        </w:rPr>
        <w:t>drone</w:t>
      </w:r>
      <w:r w:rsidR="0001333A" w:rsidRPr="00690AC0">
        <w:rPr>
          <w:lang w:val="id-ID"/>
        </w:rPr>
        <w:t xml:space="preserve"> dari </w:t>
      </w:r>
      <w:r w:rsidR="0001333A" w:rsidRPr="007714DC">
        <w:rPr>
          <w:i/>
          <w:iCs/>
          <w:lang w:val="id-ID"/>
        </w:rPr>
        <w:t>ground station</w:t>
      </w:r>
      <w:r w:rsidR="00335E62" w:rsidRPr="00690AC0">
        <w:rPr>
          <w:lang w:val="id-ID"/>
        </w:rPr>
        <w:t>, diantaranya yaitu :</w:t>
      </w:r>
    </w:p>
    <w:p w14:paraId="10EED575" w14:textId="77777777" w:rsidR="002F5D15" w:rsidRPr="00690AC0" w:rsidRDefault="002F5D15"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bookmarkStart w:id="200" w:name="_Hlk147248575"/>
      <w:bookmarkEnd w:id="199"/>
      <w:r w:rsidRPr="00690AC0">
        <w:rPr>
          <w:rFonts w:eastAsia="Times New Roman" w:cs="Times New Roman"/>
          <w:b/>
          <w:i/>
          <w:szCs w:val="24"/>
          <w:lang w:val="id-ID"/>
        </w:rPr>
        <w:t>T</w:t>
      </w:r>
      <w:r w:rsidR="00690E72" w:rsidRPr="00690AC0">
        <w:rPr>
          <w:rFonts w:eastAsia="Times New Roman" w:cs="Times New Roman"/>
          <w:b/>
          <w:i/>
          <w:szCs w:val="24"/>
          <w:lang w:val="id-ID"/>
        </w:rPr>
        <w:t>ransmitter</w:t>
      </w:r>
      <w:r w:rsidR="00690E72" w:rsidRPr="00690AC0">
        <w:rPr>
          <w:rFonts w:eastAsia="Times New Roman" w:cs="Times New Roman"/>
          <w:b/>
          <w:szCs w:val="24"/>
          <w:lang w:val="id-ID"/>
        </w:rPr>
        <w:t xml:space="preserve"> </w:t>
      </w:r>
      <w:bookmarkEnd w:id="200"/>
      <w:r w:rsidR="00690E72" w:rsidRPr="00690AC0">
        <w:rPr>
          <w:rFonts w:eastAsia="Times New Roman" w:cs="Times New Roman"/>
          <w:b/>
          <w:szCs w:val="24"/>
          <w:lang w:val="id-ID"/>
        </w:rPr>
        <w:t>(Pengendali)</w:t>
      </w:r>
      <w:r w:rsidRPr="00690AC0">
        <w:rPr>
          <w:rFonts w:eastAsia="Times New Roman" w:cs="Times New Roman"/>
          <w:b/>
          <w:szCs w:val="24"/>
          <w:lang w:val="id-ID"/>
        </w:rPr>
        <w:t xml:space="preserve">  </w:t>
      </w:r>
    </w:p>
    <w:p w14:paraId="357FB1D0" w14:textId="77777777" w:rsidR="00690E72" w:rsidRPr="00690AC0" w:rsidRDefault="002F5D15"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i/>
          <w:szCs w:val="24"/>
          <w:lang w:val="id-ID"/>
        </w:rPr>
        <w:t>Transmitter</w:t>
      </w:r>
      <w:r w:rsidRPr="00690AC0">
        <w:rPr>
          <w:rFonts w:eastAsia="Times New Roman" w:cs="Times New Roman"/>
          <w:szCs w:val="24"/>
          <w:lang w:val="id-ID"/>
        </w:rPr>
        <w:t xml:space="preserve"> </w:t>
      </w:r>
      <w:r w:rsidR="00690E72" w:rsidRPr="00690AC0">
        <w:rPr>
          <w:rFonts w:eastAsia="Times New Roman" w:cs="Times New Roman"/>
          <w:szCs w:val="24"/>
          <w:lang w:val="id-ID"/>
        </w:rPr>
        <w:t>adalah perangkat yang dipegang oleh pengguna atau pilot yang mengendalikan perangkat jarak jauh. Transmitter dilengkapi dengan berbagai tuas, tombol, dan kontrol yang digunakan untuk menggerakkan dan mengontrol perangkat yang dikendalikan. Pengguna menggerakkan tuas atau tombol pada transmitter, dan perangkat ini mengubah gerakan atau perintah tersebut menjadi sinyal radio yang akan dikirim ke receiver.</w:t>
      </w:r>
    </w:p>
    <w:p w14:paraId="7ED536E6" w14:textId="77777777" w:rsidR="002F5D15" w:rsidRPr="00690AC0" w:rsidRDefault="00690E72"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i/>
          <w:szCs w:val="24"/>
          <w:lang w:val="id-ID"/>
        </w:rPr>
        <w:t>Receiver</w:t>
      </w:r>
      <w:r w:rsidR="002F5D15" w:rsidRPr="00690AC0">
        <w:rPr>
          <w:rFonts w:eastAsia="Times New Roman" w:cs="Times New Roman"/>
          <w:b/>
          <w:szCs w:val="24"/>
          <w:lang w:val="id-ID"/>
        </w:rPr>
        <w:t xml:space="preserve"> (Penerima)</w:t>
      </w:r>
      <w:r w:rsidRPr="00690AC0">
        <w:rPr>
          <w:rFonts w:eastAsia="Times New Roman" w:cs="Times New Roman"/>
          <w:b/>
          <w:szCs w:val="24"/>
          <w:lang w:val="id-ID"/>
        </w:rPr>
        <w:t xml:space="preserve"> </w:t>
      </w:r>
    </w:p>
    <w:p w14:paraId="54A81A8D" w14:textId="77777777"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i/>
          <w:szCs w:val="24"/>
          <w:lang w:val="id-ID"/>
        </w:rPr>
        <w:t>Receiver</w:t>
      </w:r>
      <w:r w:rsidRPr="00690AC0">
        <w:rPr>
          <w:rFonts w:eastAsia="Times New Roman" w:cs="Times New Roman"/>
          <w:szCs w:val="24"/>
          <w:lang w:val="id-ID"/>
        </w:rPr>
        <w:t xml:space="preserve"> adalah perangkat yang ditempatkan di perangkat yang akan dikendalikan. </w:t>
      </w:r>
      <w:r w:rsidR="002F5D15" w:rsidRPr="00690AC0">
        <w:rPr>
          <w:rFonts w:eastAsia="Times New Roman" w:cs="Times New Roman"/>
          <w:szCs w:val="24"/>
          <w:lang w:val="id-ID"/>
        </w:rPr>
        <w:t>Fungsi</w:t>
      </w:r>
      <w:r w:rsidR="00FE5B56" w:rsidRPr="00690AC0">
        <w:rPr>
          <w:rFonts w:eastAsia="Times New Roman" w:cs="Times New Roman"/>
          <w:szCs w:val="24"/>
          <w:lang w:val="id-ID"/>
        </w:rPr>
        <w:t xml:space="preserve"> utama </w:t>
      </w:r>
      <w:r w:rsidR="00FE5B56" w:rsidRPr="00690AC0">
        <w:rPr>
          <w:rFonts w:eastAsia="Times New Roman" w:cs="Times New Roman"/>
          <w:i/>
          <w:szCs w:val="24"/>
          <w:lang w:val="id-ID"/>
        </w:rPr>
        <w:t>Receiver</w:t>
      </w:r>
      <w:r w:rsidRPr="00690AC0">
        <w:rPr>
          <w:rFonts w:eastAsia="Times New Roman" w:cs="Times New Roman"/>
          <w:szCs w:val="24"/>
          <w:lang w:val="id-ID"/>
        </w:rPr>
        <w:t xml:space="preserve"> adalah menerima sinyal radio dari </w:t>
      </w:r>
      <w:r w:rsidR="00FE5B56" w:rsidRPr="00690AC0">
        <w:rPr>
          <w:rFonts w:eastAsia="Times New Roman" w:cs="Times New Roman"/>
          <w:i/>
          <w:szCs w:val="24"/>
          <w:lang w:val="id-ID"/>
        </w:rPr>
        <w:t>T</w:t>
      </w:r>
      <w:r w:rsidRPr="00690AC0">
        <w:rPr>
          <w:rFonts w:eastAsia="Times New Roman" w:cs="Times New Roman"/>
          <w:i/>
          <w:szCs w:val="24"/>
          <w:lang w:val="id-ID"/>
        </w:rPr>
        <w:t>ransmitter</w:t>
      </w:r>
      <w:r w:rsidRPr="00690AC0">
        <w:rPr>
          <w:rFonts w:eastAsia="Times New Roman" w:cs="Times New Roman"/>
          <w:szCs w:val="24"/>
          <w:lang w:val="id-ID"/>
        </w:rPr>
        <w:t xml:space="preserve"> dan mengubahnya kembali menjadi perintah yang sesuai untuk mengontrol motor, servo, atau bagian lain dari perangkat.</w:t>
      </w:r>
    </w:p>
    <w:p w14:paraId="500F7CF2" w14:textId="77777777" w:rsidR="002F5D15" w:rsidRPr="00690AC0" w:rsidRDefault="002F5D15"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szCs w:val="24"/>
          <w:lang w:val="id-ID"/>
        </w:rPr>
        <w:t>Antena</w:t>
      </w:r>
    </w:p>
    <w:p w14:paraId="7D393510" w14:textId="77777777"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lastRenderedPageBreak/>
        <w:t>Antena digunakan untuk menerima dan mengirimkan sinyal radio antara transmitter dan receiver. Antena pada transmitter dan receiver harus sesuai agar komunikasi nirkabel bisa dilakukan dengan baik.</w:t>
      </w:r>
    </w:p>
    <w:p w14:paraId="16B5AF43" w14:textId="77777777" w:rsidR="002F5D15" w:rsidRPr="00690AC0" w:rsidRDefault="002F5D15" w:rsidP="00F45B5A">
      <w:pPr>
        <w:pStyle w:val="ListParagraph"/>
        <w:numPr>
          <w:ilvl w:val="0"/>
          <w:numId w:val="24"/>
        </w:numPr>
        <w:spacing w:before="100" w:beforeAutospacing="1" w:after="100" w:afterAutospacing="1" w:line="480" w:lineRule="auto"/>
        <w:ind w:left="851"/>
        <w:jc w:val="both"/>
        <w:rPr>
          <w:rFonts w:eastAsia="Times New Roman" w:cs="Times New Roman"/>
          <w:b/>
          <w:szCs w:val="24"/>
          <w:lang w:val="id-ID"/>
        </w:rPr>
      </w:pPr>
      <w:bookmarkStart w:id="201" w:name="_Hlk147248865"/>
      <w:r w:rsidRPr="00690AC0">
        <w:rPr>
          <w:rFonts w:eastAsia="Times New Roman" w:cs="Times New Roman"/>
          <w:b/>
          <w:szCs w:val="24"/>
          <w:lang w:val="id-ID"/>
        </w:rPr>
        <w:t>Sumber Daya</w:t>
      </w:r>
    </w:p>
    <w:bookmarkEnd w:id="201"/>
    <w:p w14:paraId="531147F9" w14:textId="77777777"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t xml:space="preserve">Sistem radio kontrol membutuhkan daya untuk </w:t>
      </w:r>
      <w:r w:rsidR="002F5D15" w:rsidRPr="00690AC0">
        <w:rPr>
          <w:rFonts w:eastAsia="Times New Roman" w:cs="Times New Roman"/>
          <w:szCs w:val="24"/>
          <w:lang w:val="id-ID"/>
        </w:rPr>
        <w:t>bekerja</w:t>
      </w:r>
      <w:r w:rsidRPr="00690AC0">
        <w:rPr>
          <w:rFonts w:eastAsia="Times New Roman" w:cs="Times New Roman"/>
          <w:szCs w:val="24"/>
          <w:lang w:val="id-ID"/>
        </w:rPr>
        <w:t>. Transmitter biasanya menggunakan baterai untuk daya, sedangkan receiver pada perangkat yang dikendalikan juga membutuhkan daya untuk beroperasi.</w:t>
      </w:r>
    </w:p>
    <w:p w14:paraId="590302DB" w14:textId="77777777" w:rsidR="0001333A" w:rsidRPr="00690AC0" w:rsidRDefault="0001333A" w:rsidP="00690E72">
      <w:pPr>
        <w:pStyle w:val="ListParagraph"/>
        <w:spacing w:line="480" w:lineRule="auto"/>
        <w:ind w:left="851"/>
        <w:jc w:val="both"/>
        <w:rPr>
          <w:b/>
          <w:lang w:val="id-ID"/>
        </w:rPr>
      </w:pPr>
    </w:p>
    <w:p w14:paraId="63917EDF" w14:textId="77123914" w:rsidR="00634308" w:rsidRPr="00690AC0" w:rsidRDefault="00266BD6" w:rsidP="0001333A">
      <w:pPr>
        <w:pStyle w:val="ListParagraph"/>
        <w:spacing w:line="480" w:lineRule="auto"/>
        <w:ind w:left="426" w:firstLine="425"/>
        <w:jc w:val="both"/>
        <w:rPr>
          <w:lang w:val="id-ID"/>
        </w:rPr>
      </w:pPr>
      <w:r w:rsidRPr="00690AC0">
        <w:rPr>
          <w:i/>
          <w:lang w:val="id-ID"/>
        </w:rPr>
        <w:t>Ardup</w:t>
      </w:r>
      <w:r w:rsidR="00690E72" w:rsidRPr="00690AC0">
        <w:rPr>
          <w:i/>
          <w:lang w:val="id-ID"/>
        </w:rPr>
        <w:t>ilot</w:t>
      </w:r>
      <w:r w:rsidR="00FE5B56" w:rsidRPr="00690AC0">
        <w:rPr>
          <w:i/>
          <w:lang w:val="id-ID"/>
        </w:rPr>
        <w:t xml:space="preserve"> Pixhawk</w:t>
      </w:r>
      <w:r w:rsidR="00690E72" w:rsidRPr="00690AC0">
        <w:rPr>
          <w:lang w:val="id-ID"/>
        </w:rPr>
        <w:t xml:space="preserve"> kompatibel dengan protokol receiver output PPM-sum/SBUS/Ibus </w:t>
      </w:r>
      <w:r w:rsidR="00690E72" w:rsidRPr="00690AC0">
        <w:rPr>
          <w:i/>
          <w:lang w:val="id-ID"/>
        </w:rPr>
        <w:t>Receiver</w:t>
      </w:r>
      <w:r w:rsidR="00690E72" w:rsidRPr="00690AC0">
        <w:rPr>
          <w:lang w:val="id-ID"/>
        </w:rPr>
        <w:t xml:space="preserve">. </w:t>
      </w:r>
      <w:r w:rsidR="00690E72" w:rsidRPr="00690AC0">
        <w:rPr>
          <w:i/>
          <w:lang w:val="id-ID"/>
        </w:rPr>
        <w:t>Receiver</w:t>
      </w:r>
      <w:r w:rsidR="00690E72" w:rsidRPr="00690AC0">
        <w:rPr>
          <w:lang w:val="id-ID"/>
        </w:rPr>
        <w:t xml:space="preserve"> biasanya dihubungkan ke pin input RCin atau SBUS pada autopilot. </w:t>
      </w:r>
      <w:r w:rsidR="00FE5B56" w:rsidRPr="00690AC0">
        <w:rPr>
          <w:lang w:val="id-ID"/>
        </w:rPr>
        <w:t xml:space="preserve">Penyambungan ini berfungsi </w:t>
      </w:r>
      <w:r w:rsidRPr="00690AC0">
        <w:rPr>
          <w:lang w:val="id-ID"/>
        </w:rPr>
        <w:t>untuk</w:t>
      </w:r>
      <w:r w:rsidR="00FE5B56" w:rsidRPr="00690AC0">
        <w:rPr>
          <w:lang w:val="id-ID"/>
        </w:rPr>
        <w:t xml:space="preserve"> </w:t>
      </w:r>
      <w:r w:rsidRPr="00690AC0">
        <w:rPr>
          <w:lang w:val="id-ID"/>
        </w:rPr>
        <w:t xml:space="preserve">menghubungkan </w:t>
      </w:r>
      <w:r w:rsidR="00FE5B56" w:rsidRPr="00690AC0">
        <w:rPr>
          <w:lang w:val="id-ID"/>
        </w:rPr>
        <w:t xml:space="preserve">ardupilot dengan </w:t>
      </w:r>
      <w:r w:rsidR="00FE5B56" w:rsidRPr="00690AC0">
        <w:rPr>
          <w:i/>
          <w:lang w:val="id-ID"/>
        </w:rPr>
        <w:t>radio remote controll</w:t>
      </w:r>
      <w:r w:rsidR="00FE5B56" w:rsidRPr="00690AC0">
        <w:rPr>
          <w:lang w:val="id-ID"/>
        </w:rPr>
        <w:t xml:space="preserve"> </w:t>
      </w:r>
      <w:r w:rsidRPr="00690AC0">
        <w:rPr>
          <w:lang w:val="id-ID"/>
        </w:rPr>
        <w:t>agar dapat dikendalikan secara manual ketika terjadi kesalahan pada autopilot</w:t>
      </w:r>
      <w:r w:rsidR="0001333A" w:rsidRPr="00690AC0">
        <w:rPr>
          <w:lang w:val="id-ID"/>
        </w:rPr>
        <w:t xml:space="preserve"> (</w:t>
      </w:r>
      <w:r w:rsidR="0001333A" w:rsidRPr="00690AC0">
        <w:rPr>
          <w:i/>
          <w:lang w:val="id-ID"/>
        </w:rPr>
        <w:t>failsafe</w:t>
      </w:r>
      <w:r w:rsidR="0001333A" w:rsidRPr="00690AC0">
        <w:rPr>
          <w:lang w:val="id-ID"/>
        </w:rPr>
        <w:t>)</w:t>
      </w:r>
      <w:r w:rsidRPr="00690AC0">
        <w:rPr>
          <w:lang w:val="id-ID"/>
        </w:rPr>
        <w:t xml:space="preserve">. </w:t>
      </w:r>
      <w:r w:rsidR="00FE5B56" w:rsidRPr="00690AC0">
        <w:rPr>
          <w:lang w:val="id-ID"/>
        </w:rPr>
        <w:t xml:space="preserve"> </w:t>
      </w:r>
      <w:r w:rsidR="00690E72" w:rsidRPr="00690AC0">
        <w:rPr>
          <w:lang w:val="id-ID"/>
        </w:rPr>
        <w:t xml:space="preserve">Untuk menyambungkan </w:t>
      </w:r>
      <w:r w:rsidR="00690E72" w:rsidRPr="00690AC0">
        <w:rPr>
          <w:i/>
          <w:lang w:val="id-ID"/>
        </w:rPr>
        <w:t>receiver</w:t>
      </w:r>
      <w:r w:rsidR="00690E72" w:rsidRPr="00690AC0">
        <w:rPr>
          <w:lang w:val="id-ID"/>
        </w:rPr>
        <w:t xml:space="preserve"> PPM-Sum</w:t>
      </w:r>
      <w:r w:rsidR="00335E62" w:rsidRPr="00690AC0">
        <w:rPr>
          <w:lang w:val="id-ID"/>
        </w:rPr>
        <w:t xml:space="preserve"> atau penerima SBus ke Pixhawk</w:t>
      </w:r>
      <w:r w:rsidR="00690E72" w:rsidRPr="00690AC0">
        <w:rPr>
          <w:lang w:val="id-ID"/>
        </w:rPr>
        <w:t xml:space="preserve">, </w:t>
      </w:r>
      <w:r w:rsidRPr="00690AC0">
        <w:rPr>
          <w:lang w:val="id-ID"/>
        </w:rPr>
        <w:t>sambungkan</w:t>
      </w:r>
      <w:r w:rsidR="00690E72" w:rsidRPr="00690AC0">
        <w:rPr>
          <w:lang w:val="id-ID"/>
        </w:rPr>
        <w:t xml:space="preserve"> kabel ground (hitam), </w:t>
      </w:r>
      <w:r w:rsidRPr="00690AC0">
        <w:rPr>
          <w:lang w:val="id-ID"/>
        </w:rPr>
        <w:t xml:space="preserve">kabel </w:t>
      </w:r>
      <w:r w:rsidR="00690E72" w:rsidRPr="00690AC0">
        <w:rPr>
          <w:lang w:val="id-ID"/>
        </w:rPr>
        <w:t>daya (mer</w:t>
      </w:r>
      <w:r w:rsidR="00335E62" w:rsidRPr="00690AC0">
        <w:rPr>
          <w:lang w:val="id-ID"/>
        </w:rPr>
        <w:t xml:space="preserve">ah) dan </w:t>
      </w:r>
      <w:r w:rsidRPr="00690AC0">
        <w:rPr>
          <w:lang w:val="id-ID"/>
        </w:rPr>
        <w:t xml:space="preserve">kabel </w:t>
      </w:r>
      <w:r w:rsidR="00335E62" w:rsidRPr="00690AC0">
        <w:rPr>
          <w:lang w:val="id-ID"/>
        </w:rPr>
        <w:t>sinyal (biasanya putih atau</w:t>
      </w:r>
      <w:r w:rsidR="00690E72" w:rsidRPr="00690AC0">
        <w:rPr>
          <w:lang w:val="id-ID"/>
        </w:rPr>
        <w:t xml:space="preserve"> orange</w:t>
      </w:r>
      <w:r w:rsidR="00335E62" w:rsidRPr="00690AC0">
        <w:rPr>
          <w:lang w:val="id-ID"/>
        </w:rPr>
        <w:t xml:space="preserve"> seperti</w:t>
      </w:r>
      <w:r w:rsidR="00690E72" w:rsidRPr="00690AC0">
        <w:rPr>
          <w:lang w:val="id-ID"/>
        </w:rPr>
        <w:t xml:space="preserve"> pada </w:t>
      </w:r>
      <w:r w:rsidR="007714DC">
        <w:t>G</w:t>
      </w:r>
      <w:r w:rsidR="00690E72" w:rsidRPr="00690AC0">
        <w:rPr>
          <w:lang w:val="id-ID"/>
        </w:rPr>
        <w:t xml:space="preserve">ambar </w:t>
      </w:r>
      <w:r w:rsidR="00553D42">
        <w:rPr>
          <w:lang w:val="id-ID"/>
        </w:rPr>
        <w:t>26</w:t>
      </w:r>
      <w:r w:rsidR="00335E62" w:rsidRPr="00690AC0">
        <w:rPr>
          <w:lang w:val="id-ID"/>
        </w:rPr>
        <w:t xml:space="preserve"> </w:t>
      </w:r>
      <w:r w:rsidR="00690E72" w:rsidRPr="00690AC0">
        <w:rPr>
          <w:lang w:val="id-ID"/>
        </w:rPr>
        <w:t>di bawah</w:t>
      </w:r>
      <w:r w:rsidR="007714DC">
        <w:t>)</w:t>
      </w:r>
      <w:r w:rsidR="00690E72" w:rsidRPr="00690AC0">
        <w:rPr>
          <w:lang w:val="id-ID"/>
        </w:rPr>
        <w:t xml:space="preserve"> ke pin RC</w:t>
      </w:r>
      <w:r w:rsidR="007714DC">
        <w:t>IN</w:t>
      </w:r>
      <w:r w:rsidR="00690E72" w:rsidRPr="00690AC0">
        <w:rPr>
          <w:lang w:val="id-ID"/>
        </w:rPr>
        <w:t xml:space="preserve"> Pixhawk.</w:t>
      </w:r>
    </w:p>
    <w:p w14:paraId="5FBD1FC1" w14:textId="77777777" w:rsidR="00690E72" w:rsidRPr="00690AC0" w:rsidRDefault="00690E72" w:rsidP="00690E72">
      <w:pPr>
        <w:pStyle w:val="ListParagraph"/>
        <w:keepNext/>
        <w:spacing w:after="0" w:line="240" w:lineRule="auto"/>
        <w:ind w:left="851"/>
        <w:jc w:val="both"/>
        <w:rPr>
          <w:lang w:val="id-ID"/>
        </w:rPr>
      </w:pPr>
      <w:r w:rsidRPr="00690AC0">
        <w:rPr>
          <w:noProof/>
        </w:rPr>
        <w:drawing>
          <wp:inline distT="0" distB="0" distL="0" distR="0" wp14:anchorId="0677CE38" wp14:editId="3D2EE9C6">
            <wp:extent cx="3962400" cy="1598392"/>
            <wp:effectExtent l="0" t="0" r="0" b="1905"/>
            <wp:docPr id="74" name="Picture 74" descr="../_images/RCIN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_images/RCIN_connection.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70651" cy="1601720"/>
                    </a:xfrm>
                    <a:prstGeom prst="rect">
                      <a:avLst/>
                    </a:prstGeom>
                    <a:noFill/>
                    <a:ln>
                      <a:noFill/>
                    </a:ln>
                  </pic:spPr>
                </pic:pic>
              </a:graphicData>
            </a:graphic>
          </wp:inline>
        </w:drawing>
      </w:r>
    </w:p>
    <w:p w14:paraId="75781AC8" w14:textId="7D866FD7" w:rsidR="00690E72" w:rsidRPr="00690AC0" w:rsidRDefault="00690E72" w:rsidP="00690E72">
      <w:pPr>
        <w:pStyle w:val="Caption"/>
        <w:spacing w:after="0"/>
        <w:jc w:val="center"/>
        <w:rPr>
          <w:lang w:val="id-ID"/>
        </w:rPr>
      </w:pPr>
      <w:bookmarkStart w:id="202" w:name="_Toc141311676"/>
      <w:bookmarkStart w:id="203" w:name="_Toc143784884"/>
      <w:bookmarkStart w:id="204" w:name="_Toc145425823"/>
      <w:bookmarkStart w:id="205" w:name="_Toc145534208"/>
      <w:bookmarkStart w:id="206" w:name="_Toc146562500"/>
      <w:bookmarkStart w:id="207" w:name="_Toc14670330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6</w:t>
      </w:r>
      <w:r w:rsidR="006A0EA1" w:rsidRPr="00690AC0">
        <w:rPr>
          <w:lang w:val="id-ID"/>
        </w:rPr>
        <w:fldChar w:fldCharType="end"/>
      </w:r>
      <w:r w:rsidRPr="00690AC0">
        <w:rPr>
          <w:lang w:val="id-ID"/>
        </w:rPr>
        <w:t xml:space="preserve"> Menghubungkan Receiver ke Pixhawk</w:t>
      </w:r>
      <w:bookmarkEnd w:id="202"/>
      <w:bookmarkEnd w:id="203"/>
      <w:bookmarkEnd w:id="204"/>
      <w:bookmarkEnd w:id="205"/>
      <w:bookmarkEnd w:id="206"/>
      <w:bookmarkEnd w:id="207"/>
    </w:p>
    <w:p w14:paraId="1BA86B89" w14:textId="77777777" w:rsidR="008B10BA" w:rsidRPr="00690AC0" w:rsidRDefault="00690E72" w:rsidP="006625F0">
      <w:pPr>
        <w:spacing w:after="0" w:line="480" w:lineRule="auto"/>
        <w:jc w:val="center"/>
        <w:rPr>
          <w:lang w:val="id-ID"/>
        </w:rPr>
      </w:pPr>
      <w:r w:rsidRPr="00690AC0">
        <w:rPr>
          <w:lang w:val="id-ID"/>
        </w:rPr>
        <w:t>(Sumber : Ardupilot.org)</w:t>
      </w:r>
    </w:p>
    <w:p w14:paraId="27322A6E" w14:textId="77777777" w:rsidR="00DD373E" w:rsidRPr="00690AC0" w:rsidRDefault="00DD373E" w:rsidP="000E0A35">
      <w:pPr>
        <w:pStyle w:val="ListParagraph"/>
        <w:numPr>
          <w:ilvl w:val="0"/>
          <w:numId w:val="9"/>
        </w:numPr>
        <w:spacing w:line="480" w:lineRule="auto"/>
        <w:ind w:left="426" w:hanging="426"/>
        <w:rPr>
          <w:b/>
          <w:lang w:val="id-ID"/>
        </w:rPr>
      </w:pPr>
      <w:bookmarkStart w:id="208" w:name="_Hlk147252584"/>
      <w:r w:rsidRPr="00690AC0">
        <w:rPr>
          <w:b/>
          <w:i/>
          <w:lang w:val="id-ID"/>
        </w:rPr>
        <w:lastRenderedPageBreak/>
        <w:t>Buzzer</w:t>
      </w:r>
    </w:p>
    <w:p w14:paraId="4A9298A0" w14:textId="77777777" w:rsidR="002F5D15" w:rsidRPr="00690AC0" w:rsidRDefault="002F5D15" w:rsidP="002F5D15">
      <w:pPr>
        <w:pStyle w:val="ListParagraph"/>
        <w:spacing w:line="480" w:lineRule="auto"/>
        <w:ind w:left="426" w:firstLine="567"/>
        <w:jc w:val="both"/>
        <w:rPr>
          <w:lang w:val="id-ID"/>
        </w:rPr>
      </w:pPr>
      <w:r w:rsidRPr="007714DC">
        <w:rPr>
          <w:i/>
          <w:iCs/>
          <w:lang w:val="id-ID"/>
        </w:rPr>
        <w:t>Buzzer</w:t>
      </w:r>
      <w:r w:rsidRPr="00690AC0">
        <w:rPr>
          <w:lang w:val="id-ID"/>
        </w:rPr>
        <w:t xml:space="preserve"> adalah suatu alat yang dapat mengubah sinyal listrik menjadi sinyal suara. Pada umumnya </w:t>
      </w:r>
      <w:r w:rsidRPr="007714DC">
        <w:rPr>
          <w:i/>
          <w:iCs/>
          <w:lang w:val="id-ID"/>
        </w:rPr>
        <w:t>buzzer</w:t>
      </w:r>
      <w:r w:rsidRPr="00690AC0">
        <w:rPr>
          <w:lang w:val="id-ID"/>
        </w:rPr>
        <w:t xml:space="preserve"> digunakan untuk alarm, karena penggunaannya cukup mudah yaitu dengan memberikan tegangan input maka </w:t>
      </w:r>
      <w:bookmarkEnd w:id="208"/>
      <w:r w:rsidRPr="007714DC">
        <w:rPr>
          <w:i/>
          <w:iCs/>
          <w:lang w:val="id-ID"/>
        </w:rPr>
        <w:t>buzzer</w:t>
      </w:r>
      <w:r w:rsidRPr="00690AC0">
        <w:rPr>
          <w:lang w:val="id-ID"/>
        </w:rPr>
        <w:t xml:space="preserve"> akan mengeluarkan</w:t>
      </w:r>
      <w:r w:rsidR="00AB0ED5" w:rsidRPr="00690AC0">
        <w:rPr>
          <w:lang w:val="id-ID"/>
        </w:rPr>
        <w:t xml:space="preserve"> </w:t>
      </w:r>
      <w:r w:rsidRPr="00690AC0">
        <w:rPr>
          <w:lang w:val="id-ID"/>
        </w:rPr>
        <w:t>bunyi</w:t>
      </w:r>
      <w:r w:rsidR="00AB0ED5" w:rsidRPr="00690AC0">
        <w:rPr>
          <w:lang w:val="id-ID"/>
        </w:rPr>
        <w:t>.</w:t>
      </w:r>
    </w:p>
    <w:p w14:paraId="74F603B8" w14:textId="77777777" w:rsidR="0001333A" w:rsidRPr="00690AC0" w:rsidRDefault="0001333A" w:rsidP="0001333A">
      <w:pPr>
        <w:pStyle w:val="ListParagraph"/>
        <w:keepNext/>
        <w:spacing w:after="0" w:line="480" w:lineRule="auto"/>
        <w:ind w:left="142"/>
        <w:jc w:val="center"/>
        <w:rPr>
          <w:lang w:val="id-ID"/>
        </w:rPr>
      </w:pPr>
      <w:r w:rsidRPr="00690AC0">
        <w:rPr>
          <w:noProof/>
        </w:rPr>
        <w:drawing>
          <wp:inline distT="0" distB="0" distL="0" distR="0" wp14:anchorId="4BCB29F2" wp14:editId="5043D95D">
            <wp:extent cx="2019300" cy="1374482"/>
            <wp:effectExtent l="0" t="0" r="0" b="0"/>
            <wp:docPr id="76" name="Picture 76" descr="Wholesale Pixhawk PX4 Pengendali Penerbangan Pasif Bel + Saklar Safety  Switch Modul untuk Pixhawk PX4 Pengendali Penerbangan From m.alibab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Wholesale Pixhawk PX4 Pengendali Penerbangan Pasif Bel + Saklar Safety  Switch Modul untuk Pixhawk PX4 Pengendali Penerbangan From m.alibaba.com"/>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6723" t="18067" r="6723" b="13866"/>
                    <a:stretch/>
                  </pic:blipFill>
                  <pic:spPr bwMode="auto">
                    <a:xfrm rot="10800000" flipV="1">
                      <a:off x="0" y="0"/>
                      <a:ext cx="2066934" cy="1406905"/>
                    </a:xfrm>
                    <a:prstGeom prst="rect">
                      <a:avLst/>
                    </a:prstGeom>
                    <a:noFill/>
                    <a:ln>
                      <a:noFill/>
                    </a:ln>
                    <a:extLst>
                      <a:ext uri="{53640926-AAD7-44D8-BBD7-CCE9431645EC}">
                        <a14:shadowObscured xmlns:a14="http://schemas.microsoft.com/office/drawing/2010/main"/>
                      </a:ext>
                    </a:extLst>
                  </pic:spPr>
                </pic:pic>
              </a:graphicData>
            </a:graphic>
          </wp:inline>
        </w:drawing>
      </w:r>
    </w:p>
    <w:p w14:paraId="1CF9A2A1" w14:textId="085F32AB" w:rsidR="0001333A" w:rsidRPr="00690AC0" w:rsidRDefault="0001333A" w:rsidP="0001333A">
      <w:pPr>
        <w:pStyle w:val="Caption"/>
        <w:spacing w:after="0"/>
        <w:jc w:val="center"/>
        <w:rPr>
          <w:lang w:val="id-ID"/>
        </w:rPr>
      </w:pPr>
      <w:bookmarkStart w:id="209" w:name="_Toc141311678"/>
      <w:bookmarkStart w:id="210" w:name="_Toc143784885"/>
      <w:bookmarkStart w:id="211" w:name="_Toc145425824"/>
      <w:bookmarkStart w:id="212" w:name="_Toc145534209"/>
      <w:bookmarkStart w:id="213" w:name="_Toc146562501"/>
      <w:bookmarkStart w:id="214" w:name="_Toc14670330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7</w:t>
      </w:r>
      <w:r w:rsidR="006A0EA1" w:rsidRPr="00690AC0">
        <w:rPr>
          <w:lang w:val="id-ID"/>
        </w:rPr>
        <w:fldChar w:fldCharType="end"/>
      </w:r>
      <w:r w:rsidRPr="00690AC0">
        <w:rPr>
          <w:lang w:val="id-ID"/>
        </w:rPr>
        <w:t xml:space="preserve"> Buzzer / Tone Alarm</w:t>
      </w:r>
      <w:bookmarkEnd w:id="209"/>
      <w:bookmarkEnd w:id="210"/>
      <w:bookmarkEnd w:id="211"/>
      <w:bookmarkEnd w:id="212"/>
      <w:bookmarkEnd w:id="213"/>
      <w:bookmarkEnd w:id="214"/>
    </w:p>
    <w:p w14:paraId="2FE0CCD6" w14:textId="77777777" w:rsidR="0001333A" w:rsidRPr="00690AC0" w:rsidRDefault="0001333A" w:rsidP="0001333A">
      <w:pPr>
        <w:jc w:val="center"/>
        <w:rPr>
          <w:lang w:val="id-ID"/>
        </w:rPr>
      </w:pPr>
      <w:r w:rsidRPr="00690AC0">
        <w:rPr>
          <w:lang w:val="id-ID"/>
        </w:rPr>
        <w:t>(Sumber : Alibaba.com)</w:t>
      </w:r>
    </w:p>
    <w:p w14:paraId="5E1EF91E" w14:textId="77777777" w:rsidR="0001333A" w:rsidRPr="00690AC0" w:rsidRDefault="00AB0ED5" w:rsidP="0001333A">
      <w:pPr>
        <w:pStyle w:val="ListParagraph"/>
        <w:spacing w:line="480" w:lineRule="auto"/>
        <w:ind w:left="426" w:firstLine="567"/>
        <w:jc w:val="both"/>
        <w:rPr>
          <w:lang w:val="id-ID"/>
        </w:rPr>
      </w:pPr>
      <w:bookmarkStart w:id="215" w:name="_Hlk147252652"/>
      <w:r w:rsidRPr="007714DC">
        <w:rPr>
          <w:i/>
          <w:iCs/>
          <w:lang w:val="id-ID"/>
        </w:rPr>
        <w:t>Buzzer</w:t>
      </w:r>
      <w:r w:rsidRPr="00690AC0">
        <w:rPr>
          <w:lang w:val="id-ID"/>
        </w:rPr>
        <w:t xml:space="preserve"> digunakan untuk menunjukkan perubahan status kendaraan secara terdengar</w:t>
      </w:r>
      <w:bookmarkEnd w:id="215"/>
      <w:r w:rsidRPr="00690AC0">
        <w:rPr>
          <w:lang w:val="id-ID"/>
        </w:rPr>
        <w:t xml:space="preserve">. Bergantung pada kemampuan </w:t>
      </w:r>
      <w:r w:rsidRPr="00690AC0">
        <w:rPr>
          <w:i/>
          <w:lang w:val="id-ID"/>
        </w:rPr>
        <w:t>device</w:t>
      </w:r>
      <w:r w:rsidRPr="00690AC0">
        <w:rPr>
          <w:lang w:val="id-ID"/>
        </w:rPr>
        <w:t xml:space="preserve">, </w:t>
      </w:r>
      <w:r w:rsidRPr="007714DC">
        <w:rPr>
          <w:i/>
          <w:iCs/>
          <w:lang w:val="id-ID"/>
        </w:rPr>
        <w:t>buzzer</w:t>
      </w:r>
      <w:r w:rsidRPr="00690AC0">
        <w:rPr>
          <w:lang w:val="id-ID"/>
        </w:rPr>
        <w:t xml:space="preserve"> mampu menjadi perangkat aktif, atau perangkat pasif yang digerakkan oleh PWM yang mampu menghasilkan nada musik varia</w:t>
      </w:r>
      <w:r w:rsidR="00860021" w:rsidRPr="00690AC0">
        <w:rPr>
          <w:lang w:val="id-ID"/>
        </w:rPr>
        <w:t>bel</w:t>
      </w:r>
      <w:r w:rsidRPr="00690AC0">
        <w:rPr>
          <w:lang w:val="id-ID"/>
        </w:rPr>
        <w:t>.</w:t>
      </w:r>
    </w:p>
    <w:p w14:paraId="6547E9C2" w14:textId="5890CB31" w:rsidR="00B4311F" w:rsidRPr="007714DC" w:rsidRDefault="00860021" w:rsidP="0001333A">
      <w:pPr>
        <w:pStyle w:val="ListParagraph"/>
        <w:spacing w:line="480" w:lineRule="auto"/>
        <w:ind w:left="426" w:firstLine="567"/>
        <w:jc w:val="both"/>
      </w:pPr>
      <w:bookmarkStart w:id="216" w:name="_Hlk147252675"/>
      <w:r w:rsidRPr="007714DC">
        <w:rPr>
          <w:i/>
          <w:iCs/>
          <w:lang w:val="id-ID"/>
        </w:rPr>
        <w:t>Buzzer</w:t>
      </w:r>
      <w:r w:rsidRPr="00690AC0">
        <w:rPr>
          <w:lang w:val="id-ID"/>
        </w:rPr>
        <w:t xml:space="preserve"> yang disambungkan pada </w:t>
      </w:r>
      <w:r w:rsidR="007714DC" w:rsidRPr="007714DC">
        <w:rPr>
          <w:i/>
          <w:iCs/>
        </w:rPr>
        <w:t>Flight Controller</w:t>
      </w:r>
      <w:r w:rsidRPr="00690AC0">
        <w:rPr>
          <w:lang w:val="id-ID"/>
        </w:rPr>
        <w:t xml:space="preserve"> seperti Pixhawk </w:t>
      </w:r>
      <w:r w:rsidR="001034D9">
        <w:t xml:space="preserve">digunakan </w:t>
      </w:r>
      <w:r w:rsidR="00091DC0">
        <w:t xml:space="preserve">untuk </w:t>
      </w:r>
      <w:r w:rsidR="001034D9">
        <w:t xml:space="preserve">mengetahui </w:t>
      </w:r>
      <w:r w:rsidR="00091DC0">
        <w:rPr>
          <w:lang w:val="id-ID"/>
        </w:rPr>
        <w:t>i</w:t>
      </w:r>
      <w:r w:rsidR="00B4311F" w:rsidRPr="00690AC0">
        <w:rPr>
          <w:lang w:val="id-ID"/>
        </w:rPr>
        <w:t xml:space="preserve">nformasi status pada </w:t>
      </w:r>
      <w:r w:rsidR="002C0ED0" w:rsidRPr="00690AC0">
        <w:rPr>
          <w:i/>
          <w:lang w:val="id-ID"/>
        </w:rPr>
        <w:t>drone</w:t>
      </w:r>
      <w:r w:rsidR="00B4311F" w:rsidRPr="00690AC0">
        <w:rPr>
          <w:lang w:val="id-ID"/>
        </w:rPr>
        <w:t xml:space="preserve"> berdasarkan pada nada dari buzzer yang disambungkan pada port konektor </w:t>
      </w:r>
      <w:r w:rsidR="00091DC0">
        <w:t>“</w:t>
      </w:r>
      <w:r w:rsidR="00091DC0" w:rsidRPr="001034D9">
        <w:rPr>
          <w:i/>
        </w:rPr>
        <w:t>Buzzer</w:t>
      </w:r>
      <w:r w:rsidR="00091DC0">
        <w:t>”</w:t>
      </w:r>
      <w:r w:rsidR="00B4311F" w:rsidRPr="00690AC0">
        <w:rPr>
          <w:lang w:val="id-ID"/>
        </w:rPr>
        <w:t xml:space="preserve"> Pixhawk seperti p</w:t>
      </w:r>
      <w:r w:rsidR="009F320E">
        <w:rPr>
          <w:lang w:val="id-ID"/>
        </w:rPr>
        <w:t xml:space="preserve">ada </w:t>
      </w:r>
      <w:r w:rsidR="007714DC">
        <w:t>G</w:t>
      </w:r>
      <w:r w:rsidR="009F320E">
        <w:rPr>
          <w:lang w:val="id-ID"/>
        </w:rPr>
        <w:t>ambar 28</w:t>
      </w:r>
      <w:r w:rsidR="007714DC">
        <w:t>.</w:t>
      </w:r>
    </w:p>
    <w:bookmarkEnd w:id="216"/>
    <w:p w14:paraId="12DFACF8" w14:textId="77777777" w:rsidR="002923FD" w:rsidRPr="00690AC0" w:rsidRDefault="00B4311F" w:rsidP="002923FD">
      <w:pPr>
        <w:pStyle w:val="ListParagraph"/>
        <w:keepNext/>
        <w:spacing w:after="0" w:line="480" w:lineRule="auto"/>
        <w:ind w:left="142"/>
        <w:jc w:val="center"/>
        <w:rPr>
          <w:lang w:val="id-ID"/>
        </w:rPr>
      </w:pPr>
      <w:r w:rsidRPr="00690AC0">
        <w:rPr>
          <w:noProof/>
        </w:rPr>
        <w:lastRenderedPageBreak/>
        <mc:AlternateContent>
          <mc:Choice Requires="wps">
            <w:drawing>
              <wp:anchor distT="0" distB="0" distL="114300" distR="114300" simplePos="0" relativeHeight="251680768" behindDoc="0" locked="0" layoutInCell="1" allowOverlap="1" wp14:anchorId="5BE105C0" wp14:editId="62A68737">
                <wp:simplePos x="0" y="0"/>
                <wp:positionH relativeFrom="column">
                  <wp:posOffset>2807335</wp:posOffset>
                </wp:positionH>
                <wp:positionV relativeFrom="paragraph">
                  <wp:posOffset>-106680</wp:posOffset>
                </wp:positionV>
                <wp:extent cx="962025" cy="8953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962025" cy="8953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99BDD4" id="Rectangle 12" o:spid="_x0000_s1026" style="position:absolute;margin-left:221.05pt;margin-top:-8.4pt;width:75.75pt;height:7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" filled="f" strokecolor="red" strokeweight="1.5pt">
                <v:stroke dashstyle="dash"/>
              </v:rect>
            </w:pict>
          </mc:Fallback>
        </mc:AlternateContent>
      </w:r>
      <w:r w:rsidR="00AB0ED5" w:rsidRPr="00690AC0">
        <w:rPr>
          <w:noProof/>
        </w:rPr>
        <w:drawing>
          <wp:inline distT="0" distB="0" distL="0" distR="0" wp14:anchorId="299E3B79" wp14:editId="335C3240">
            <wp:extent cx="2143125" cy="1944886"/>
            <wp:effectExtent l="0" t="0" r="0" b="0"/>
            <wp:docPr id="78" name="Picture 78" descr="https://ardupilot-org.translate.goog/copter/_images/pixhawk_buzzer.jpg?_x_tr_sl=en&amp;_x_tr_tl=id&amp;_x_tr_hl=id&amp;_x_tr_pto=w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ardupilot-org.translate.goog/copter/_images/pixhawk_buzzer.jpg?_x_tr_sl=en&amp;_x_tr_tl=id&amp;_x_tr_hl=id&amp;_x_tr_pto=wap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43125" cy="1944886"/>
                    </a:xfrm>
                    <a:prstGeom prst="rect">
                      <a:avLst/>
                    </a:prstGeom>
                    <a:noFill/>
                    <a:ln>
                      <a:noFill/>
                    </a:ln>
                  </pic:spPr>
                </pic:pic>
              </a:graphicData>
            </a:graphic>
          </wp:inline>
        </w:drawing>
      </w:r>
    </w:p>
    <w:p w14:paraId="29FB5261" w14:textId="6F18DCA2" w:rsidR="00AB0ED5" w:rsidRPr="00690AC0" w:rsidRDefault="002923FD" w:rsidP="002923FD">
      <w:pPr>
        <w:pStyle w:val="Caption"/>
        <w:spacing w:after="0"/>
        <w:jc w:val="center"/>
        <w:rPr>
          <w:lang w:val="id-ID"/>
        </w:rPr>
      </w:pPr>
      <w:bookmarkStart w:id="217" w:name="_Toc141311679"/>
      <w:bookmarkStart w:id="218" w:name="_Toc143784886"/>
      <w:bookmarkStart w:id="219" w:name="_Toc145425825"/>
      <w:bookmarkStart w:id="220" w:name="_Toc145534210"/>
      <w:bookmarkStart w:id="221" w:name="_Toc146562502"/>
      <w:bookmarkStart w:id="222" w:name="_Toc14670330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8</w:t>
      </w:r>
      <w:r w:rsidR="006A0EA1" w:rsidRPr="00690AC0">
        <w:rPr>
          <w:lang w:val="id-ID"/>
        </w:rPr>
        <w:fldChar w:fldCharType="end"/>
      </w:r>
      <w:r w:rsidRPr="00690AC0">
        <w:rPr>
          <w:lang w:val="id-ID"/>
        </w:rPr>
        <w:t xml:space="preserve"> Menyambungkan Buzzer ke Pixhawk</w:t>
      </w:r>
      <w:bookmarkEnd w:id="217"/>
      <w:bookmarkEnd w:id="218"/>
      <w:bookmarkEnd w:id="219"/>
      <w:bookmarkEnd w:id="220"/>
      <w:bookmarkEnd w:id="221"/>
      <w:bookmarkEnd w:id="222"/>
    </w:p>
    <w:p w14:paraId="29941421" w14:textId="77777777" w:rsidR="002923FD" w:rsidRPr="00690AC0" w:rsidRDefault="002923FD" w:rsidP="002923FD">
      <w:pPr>
        <w:jc w:val="center"/>
        <w:rPr>
          <w:lang w:val="id-ID"/>
        </w:rPr>
      </w:pPr>
      <w:r w:rsidRPr="00690AC0">
        <w:rPr>
          <w:lang w:val="id-ID"/>
        </w:rPr>
        <w:t>(Sumber : Ardupilot.org)</w:t>
      </w:r>
    </w:p>
    <w:p w14:paraId="74C7F7FC" w14:textId="39F664B5" w:rsidR="002923FD" w:rsidRPr="00690AC0" w:rsidRDefault="002923FD" w:rsidP="00356037">
      <w:pPr>
        <w:pStyle w:val="ListParagraph"/>
        <w:spacing w:after="0" w:line="480" w:lineRule="auto"/>
        <w:ind w:left="426" w:firstLine="567"/>
        <w:jc w:val="both"/>
        <w:rPr>
          <w:lang w:val="id-ID"/>
        </w:rPr>
      </w:pPr>
      <w:r w:rsidRPr="00690AC0">
        <w:rPr>
          <w:lang w:val="id-ID"/>
        </w:rPr>
        <w:t>B</w:t>
      </w:r>
      <w:r w:rsidR="00AB0ED5" w:rsidRPr="00690AC0">
        <w:rPr>
          <w:lang w:val="id-ID"/>
        </w:rPr>
        <w:t xml:space="preserve">uzzer aktif dapat dengan mudah mengganti piezo pasif pada autopilot yang dirancang untuk memainkan </w:t>
      </w:r>
      <w:r w:rsidR="00B4311F" w:rsidRPr="00690AC0">
        <w:rPr>
          <w:i/>
          <w:lang w:val="id-ID"/>
        </w:rPr>
        <w:t>tone a</w:t>
      </w:r>
      <w:r w:rsidR="00AB0ED5" w:rsidRPr="00690AC0">
        <w:rPr>
          <w:i/>
          <w:lang w:val="id-ID"/>
        </w:rPr>
        <w:t>larms</w:t>
      </w:r>
      <w:r w:rsidR="007714DC">
        <w:t>. B</w:t>
      </w:r>
      <w:r w:rsidR="00AB0ED5" w:rsidRPr="00690AC0">
        <w:rPr>
          <w:lang w:val="id-ID"/>
        </w:rPr>
        <w:t>uzzer aktif perlu dihubungkan dengan polaritas yang tepat aga</w:t>
      </w:r>
      <w:r w:rsidRPr="00690AC0">
        <w:rPr>
          <w:lang w:val="id-ID"/>
        </w:rPr>
        <w:t>r dapat berfungsi dengan baik. hal i</w:t>
      </w:r>
      <w:r w:rsidR="00AB0ED5" w:rsidRPr="00690AC0">
        <w:rPr>
          <w:lang w:val="id-ID"/>
        </w:rPr>
        <w:t>ni akan memainkan semua suara, namun berpotensi pada volume yang lebih rendah dan tanpa frekuensi nada yang tepat seperti yang dimainkan dengan buzzer pasif.</w:t>
      </w:r>
      <w:r w:rsidRPr="00690AC0">
        <w:rPr>
          <w:lang w:val="id-ID"/>
        </w:rPr>
        <w:t xml:space="preserve"> </w:t>
      </w:r>
      <w:r w:rsidR="007714DC">
        <w:t xml:space="preserve">Pola nada suara yang digunakan untuk </w:t>
      </w:r>
      <w:r w:rsidR="00356037">
        <w:t>mengetahui status kendaraan ditunjukkan</w:t>
      </w:r>
      <w:r w:rsidRPr="00690AC0">
        <w:rPr>
          <w:lang w:val="id-ID"/>
        </w:rPr>
        <w:t xml:space="preserve"> </w:t>
      </w:r>
      <w:r w:rsidR="0039548C">
        <w:rPr>
          <w:lang w:val="id-ID"/>
        </w:rPr>
        <w:t>seperti pada tabel 2</w:t>
      </w:r>
      <w:r w:rsidRPr="00690AC0">
        <w:rPr>
          <w:lang w:val="id-ID"/>
        </w:rPr>
        <w:t xml:space="preserve"> berikut:</w:t>
      </w:r>
    </w:p>
    <w:p w14:paraId="36816978" w14:textId="232C1813" w:rsidR="00F85552" w:rsidRPr="00690AC0" w:rsidRDefault="00F85552" w:rsidP="00F85552">
      <w:pPr>
        <w:pStyle w:val="Caption"/>
        <w:keepNext/>
        <w:ind w:left="851"/>
        <w:rPr>
          <w:lang w:val="id-ID"/>
        </w:rPr>
      </w:pPr>
      <w:bookmarkStart w:id="223" w:name="_Toc145425971"/>
      <w:bookmarkStart w:id="224" w:name="_Toc146562522"/>
      <w:bookmarkStart w:id="225" w:name="_Toc146703323"/>
      <w:r w:rsidRPr="00690AC0">
        <w:rPr>
          <w:lang w:val="id-ID"/>
        </w:rPr>
        <w:t xml:space="preserve">Tabel </w:t>
      </w:r>
      <w:r w:rsidR="006A0EA1" w:rsidRPr="00690AC0">
        <w:rPr>
          <w:lang w:val="id-ID"/>
        </w:rPr>
        <w:fldChar w:fldCharType="begin"/>
      </w:r>
      <w:r w:rsidR="006A0EA1" w:rsidRPr="00690AC0">
        <w:rPr>
          <w:lang w:val="id-ID"/>
        </w:rPr>
        <w:instrText xml:space="preserve"> SEQ Tabel \* ARABIC </w:instrText>
      </w:r>
      <w:r w:rsidR="006A0EA1" w:rsidRPr="00690AC0">
        <w:rPr>
          <w:lang w:val="id-ID"/>
        </w:rPr>
        <w:fldChar w:fldCharType="separate"/>
      </w:r>
      <w:r w:rsidR="00B671A4">
        <w:rPr>
          <w:noProof/>
          <w:lang w:val="id-ID"/>
        </w:rPr>
        <w:t>2</w:t>
      </w:r>
      <w:r w:rsidR="006A0EA1" w:rsidRPr="00690AC0">
        <w:rPr>
          <w:lang w:val="id-ID"/>
        </w:rPr>
        <w:fldChar w:fldCharType="end"/>
      </w:r>
      <w:r w:rsidRPr="00690AC0">
        <w:rPr>
          <w:lang w:val="id-ID"/>
        </w:rPr>
        <w:t xml:space="preserve"> Status bunyi pada buzzer</w:t>
      </w:r>
      <w:bookmarkEnd w:id="223"/>
      <w:bookmarkEnd w:id="224"/>
      <w:bookmarkEnd w:id="225"/>
    </w:p>
    <w:tbl>
      <w:tblPr>
        <w:tblStyle w:val="TableGrid"/>
        <w:tblW w:w="0" w:type="auto"/>
        <w:tblInd w:w="846" w:type="dxa"/>
        <w:tblLook w:val="04A0" w:firstRow="1" w:lastRow="0" w:firstColumn="1" w:lastColumn="0" w:noHBand="0" w:noVBand="1"/>
      </w:tblPr>
      <w:tblGrid>
        <w:gridCol w:w="3402"/>
        <w:gridCol w:w="3582"/>
      </w:tblGrid>
      <w:tr w:rsidR="002923FD" w:rsidRPr="00690AC0" w14:paraId="4F9825A8" w14:textId="77777777" w:rsidTr="002923FD">
        <w:tc>
          <w:tcPr>
            <w:tcW w:w="3402" w:type="dxa"/>
            <w:hideMark/>
          </w:tcPr>
          <w:p w14:paraId="1DB8023A" w14:textId="77777777" w:rsidR="002923FD" w:rsidRPr="00690AC0" w:rsidRDefault="002923FD" w:rsidP="002923FD">
            <w:pPr>
              <w:spacing w:before="100" w:beforeAutospacing="1" w:after="100" w:afterAutospacing="1"/>
              <w:jc w:val="center"/>
              <w:rPr>
                <w:rFonts w:eastAsia="Times New Roman" w:cs="Times New Roman"/>
                <w:b/>
                <w:bCs/>
                <w:szCs w:val="24"/>
                <w:lang w:val="id-ID"/>
              </w:rPr>
            </w:pPr>
            <w:r w:rsidRPr="00690AC0">
              <w:rPr>
                <w:rFonts w:eastAsia="Times New Roman" w:cs="Times New Roman"/>
                <w:b/>
                <w:bCs/>
                <w:szCs w:val="24"/>
                <w:lang w:val="id-ID"/>
              </w:rPr>
              <w:t>STATUS</w:t>
            </w:r>
          </w:p>
        </w:tc>
        <w:tc>
          <w:tcPr>
            <w:tcW w:w="0" w:type="auto"/>
            <w:hideMark/>
          </w:tcPr>
          <w:p w14:paraId="373A388C" w14:textId="77777777" w:rsidR="002923FD" w:rsidRPr="00690AC0" w:rsidRDefault="002923FD" w:rsidP="002923FD">
            <w:pPr>
              <w:spacing w:before="100" w:beforeAutospacing="1" w:after="100" w:afterAutospacing="1"/>
              <w:jc w:val="center"/>
              <w:rPr>
                <w:rFonts w:eastAsia="Times New Roman" w:cs="Times New Roman"/>
                <w:b/>
                <w:bCs/>
                <w:szCs w:val="24"/>
                <w:lang w:val="id-ID"/>
              </w:rPr>
            </w:pPr>
            <w:r w:rsidRPr="00690AC0">
              <w:rPr>
                <w:rFonts w:eastAsia="Times New Roman" w:cs="Times New Roman"/>
                <w:b/>
                <w:bCs/>
                <w:szCs w:val="24"/>
                <w:lang w:val="id-ID"/>
              </w:rPr>
              <w:t>Pola</w:t>
            </w:r>
            <w:r w:rsidR="002A47EF" w:rsidRPr="00690AC0">
              <w:rPr>
                <w:rFonts w:eastAsia="Times New Roman" w:cs="Times New Roman"/>
                <w:b/>
                <w:bCs/>
                <w:szCs w:val="24"/>
                <w:lang w:val="id-ID"/>
              </w:rPr>
              <w:t xml:space="preserve"> Nada</w:t>
            </w:r>
          </w:p>
        </w:tc>
      </w:tr>
      <w:tr w:rsidR="002923FD" w:rsidRPr="00690AC0" w14:paraId="4C958009" w14:textId="77777777" w:rsidTr="002923FD">
        <w:tc>
          <w:tcPr>
            <w:tcW w:w="3402" w:type="dxa"/>
            <w:hideMark/>
          </w:tcPr>
          <w:p w14:paraId="1AE96CDC"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ARMING</w:t>
            </w:r>
          </w:p>
        </w:tc>
        <w:tc>
          <w:tcPr>
            <w:tcW w:w="0" w:type="auto"/>
            <w:hideMark/>
          </w:tcPr>
          <w:p w14:paraId="0801EAB3"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panjang 3 detik</w:t>
            </w:r>
          </w:p>
        </w:tc>
      </w:tr>
      <w:tr w:rsidR="002923FD" w:rsidRPr="00690AC0" w14:paraId="41614735" w14:textId="77777777" w:rsidTr="002923FD">
        <w:tc>
          <w:tcPr>
            <w:tcW w:w="3402" w:type="dxa"/>
            <w:hideMark/>
          </w:tcPr>
          <w:p w14:paraId="1E5DBD27"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ARMING FAILURE</w:t>
            </w:r>
          </w:p>
        </w:tc>
        <w:tc>
          <w:tcPr>
            <w:tcW w:w="0" w:type="auto"/>
            <w:hideMark/>
          </w:tcPr>
          <w:p w14:paraId="0D2E3984"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w:t>
            </w:r>
          </w:p>
        </w:tc>
      </w:tr>
      <w:tr w:rsidR="002923FD" w:rsidRPr="00690AC0" w14:paraId="08325B65" w14:textId="77777777" w:rsidTr="002923FD">
        <w:tc>
          <w:tcPr>
            <w:tcW w:w="3402" w:type="dxa"/>
            <w:hideMark/>
          </w:tcPr>
          <w:p w14:paraId="4BF59651"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DISARMED</w:t>
            </w:r>
          </w:p>
        </w:tc>
        <w:tc>
          <w:tcPr>
            <w:tcW w:w="0" w:type="auto"/>
            <w:hideMark/>
          </w:tcPr>
          <w:p w14:paraId="27948801"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w:t>
            </w:r>
          </w:p>
        </w:tc>
      </w:tr>
      <w:tr w:rsidR="002923FD" w:rsidRPr="00690AC0" w14:paraId="7F7451F0" w14:textId="77777777" w:rsidTr="002923FD">
        <w:tc>
          <w:tcPr>
            <w:tcW w:w="3402" w:type="dxa"/>
            <w:hideMark/>
          </w:tcPr>
          <w:p w14:paraId="0EE8DAAE"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BATTERY FAILSAFE</w:t>
            </w:r>
          </w:p>
        </w:tc>
        <w:tc>
          <w:tcPr>
            <w:tcW w:w="0" w:type="auto"/>
            <w:hideMark/>
          </w:tcPr>
          <w:p w14:paraId="161A0667"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 tunggal berulang setiap 3 detik</w:t>
            </w:r>
          </w:p>
        </w:tc>
      </w:tr>
      <w:tr w:rsidR="002923FD" w:rsidRPr="00690AC0" w14:paraId="49911AE9" w14:textId="77777777" w:rsidTr="002923FD">
        <w:tc>
          <w:tcPr>
            <w:tcW w:w="3402" w:type="dxa"/>
            <w:hideMark/>
          </w:tcPr>
          <w:p w14:paraId="2C78710E"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EKF FAILURE</w:t>
            </w:r>
          </w:p>
        </w:tc>
        <w:tc>
          <w:tcPr>
            <w:tcW w:w="0" w:type="auto"/>
            <w:hideMark/>
          </w:tcPr>
          <w:p w14:paraId="2395EC25"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bip-bip-bip</w:t>
            </w:r>
          </w:p>
        </w:tc>
      </w:tr>
      <w:tr w:rsidR="002923FD" w:rsidRPr="00690AC0" w14:paraId="5E0480C5" w14:textId="77777777" w:rsidTr="002923FD">
        <w:tc>
          <w:tcPr>
            <w:tcW w:w="3402" w:type="dxa"/>
            <w:hideMark/>
          </w:tcPr>
          <w:p w14:paraId="5EC243D2"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lang w:val="id-ID"/>
              </w:rPr>
              <w:t>LOST VEHICLE</w:t>
            </w:r>
          </w:p>
        </w:tc>
        <w:tc>
          <w:tcPr>
            <w:tcW w:w="0" w:type="auto"/>
            <w:hideMark/>
          </w:tcPr>
          <w:p w14:paraId="5DB0ADB2" w14:textId="77777777" w:rsidR="002923FD" w:rsidRPr="00690AC0" w:rsidRDefault="002923FD" w:rsidP="002923FD">
            <w:pPr>
              <w:spacing w:before="100" w:beforeAutospacing="1" w:after="100" w:afterAutospacing="1"/>
              <w:jc w:val="center"/>
              <w:rPr>
                <w:rFonts w:eastAsia="Times New Roman" w:cs="Times New Roman"/>
                <w:szCs w:val="24"/>
                <w:lang w:val="id-ID"/>
              </w:rPr>
            </w:pPr>
            <w:r w:rsidRPr="00690AC0">
              <w:rPr>
                <w:rFonts w:eastAsia="Times New Roman" w:cs="Times New Roman"/>
                <w:szCs w:val="24"/>
                <w:lang w:val="id-ID"/>
              </w:rPr>
              <w:t>Bip-bip berulang setiap 3 detik</w:t>
            </w:r>
          </w:p>
        </w:tc>
      </w:tr>
    </w:tbl>
    <w:p w14:paraId="6A246D9C" w14:textId="77777777" w:rsidR="00EB56DB" w:rsidRPr="00690AC0" w:rsidRDefault="00EB56DB" w:rsidP="00513AAC">
      <w:pPr>
        <w:spacing w:line="480" w:lineRule="auto"/>
        <w:jc w:val="both"/>
        <w:rPr>
          <w:lang w:val="id-ID"/>
        </w:rPr>
      </w:pPr>
      <w:bookmarkStart w:id="226" w:name="_Hlk147252851"/>
    </w:p>
    <w:p w14:paraId="128DFB3A" w14:textId="77777777" w:rsidR="00DD373E" w:rsidRPr="00690AC0" w:rsidRDefault="00DD373E" w:rsidP="000E0A35">
      <w:pPr>
        <w:pStyle w:val="ListParagraph"/>
        <w:numPr>
          <w:ilvl w:val="0"/>
          <w:numId w:val="9"/>
        </w:numPr>
        <w:spacing w:line="480" w:lineRule="auto"/>
        <w:ind w:left="426" w:hanging="426"/>
        <w:rPr>
          <w:b/>
          <w:lang w:val="id-ID"/>
        </w:rPr>
      </w:pPr>
      <w:r w:rsidRPr="00690AC0">
        <w:rPr>
          <w:b/>
          <w:i/>
          <w:lang w:val="id-ID"/>
        </w:rPr>
        <w:t>Safety Switch</w:t>
      </w:r>
    </w:p>
    <w:p w14:paraId="6BEB95B7" w14:textId="2DC48BF0" w:rsidR="002923FD" w:rsidRPr="00260FF9" w:rsidRDefault="002923FD" w:rsidP="00B4311F">
      <w:pPr>
        <w:pStyle w:val="ListParagraph"/>
        <w:spacing w:line="480" w:lineRule="auto"/>
        <w:ind w:left="426" w:firstLine="708"/>
        <w:jc w:val="both"/>
      </w:pPr>
      <w:r w:rsidRPr="00690AC0">
        <w:rPr>
          <w:i/>
          <w:lang w:val="id-ID"/>
        </w:rPr>
        <w:t>Safety Switch</w:t>
      </w:r>
      <w:r w:rsidRPr="00690AC0">
        <w:rPr>
          <w:lang w:val="id-ID"/>
        </w:rPr>
        <w:t xml:space="preserve"> digunakan untuk mengaktifkan/menonaktifkan output ke motor dan servo. Sakelar mengontrol status "</w:t>
      </w:r>
      <w:r w:rsidRPr="00690AC0">
        <w:rPr>
          <w:i/>
          <w:lang w:val="id-ID"/>
        </w:rPr>
        <w:t>Safety</w:t>
      </w:r>
      <w:r w:rsidRPr="00690AC0">
        <w:rPr>
          <w:lang w:val="id-ID"/>
        </w:rPr>
        <w:t xml:space="preserve">" pada </w:t>
      </w:r>
      <w:r w:rsidR="00E22872" w:rsidRPr="00690AC0">
        <w:rPr>
          <w:lang w:val="id-ID"/>
        </w:rPr>
        <w:t>kendaraan,</w:t>
      </w:r>
      <w:r w:rsidRPr="00690AC0">
        <w:rPr>
          <w:lang w:val="id-ID"/>
        </w:rPr>
        <w:t xml:space="preserve"> Saat </w:t>
      </w:r>
      <w:r w:rsidRPr="00690AC0">
        <w:rPr>
          <w:lang w:val="id-ID"/>
        </w:rPr>
        <w:lastRenderedPageBreak/>
        <w:t xml:space="preserve">dalam kondisi </w:t>
      </w:r>
      <w:r w:rsidR="00CD2B3A" w:rsidRPr="00CD2B3A">
        <w:rPr>
          <w:i/>
          <w:iCs/>
        </w:rPr>
        <w:t>safety</w:t>
      </w:r>
      <w:r w:rsidRPr="00690AC0">
        <w:rPr>
          <w:lang w:val="id-ID"/>
        </w:rPr>
        <w:t xml:space="preserve">, motor dicegah untuk beroperasi, kondisi </w:t>
      </w:r>
      <w:r w:rsidRPr="00690AC0">
        <w:rPr>
          <w:i/>
          <w:lang w:val="id-ID"/>
        </w:rPr>
        <w:t>error</w:t>
      </w:r>
      <w:r w:rsidRPr="00690AC0">
        <w:rPr>
          <w:lang w:val="id-ID"/>
        </w:rPr>
        <w:t xml:space="preserve"> </w:t>
      </w:r>
      <w:r w:rsidRPr="00690AC0">
        <w:rPr>
          <w:i/>
          <w:lang w:val="id-ID"/>
        </w:rPr>
        <w:t>pre-arm</w:t>
      </w:r>
      <w:r w:rsidRPr="00690AC0">
        <w:rPr>
          <w:lang w:val="id-ID"/>
        </w:rPr>
        <w:t xml:space="preserve"> dihasilkan untuk mencegah </w:t>
      </w:r>
      <w:r w:rsidRPr="00690AC0">
        <w:rPr>
          <w:i/>
          <w:lang w:val="id-ID"/>
        </w:rPr>
        <w:t>arming</w:t>
      </w:r>
      <w:r w:rsidRPr="00690AC0">
        <w:rPr>
          <w:lang w:val="id-ID"/>
        </w:rPr>
        <w:t xml:space="preserve"> secara tidak sengaja, dan PWM output servo dinonaktifkan.</w:t>
      </w:r>
      <w:r w:rsidR="00260FF9">
        <w:t xml:space="preserve"> Safety switch menggunakan</w:t>
      </w:r>
      <w:r w:rsidR="00C63CF8">
        <w:t xml:space="preserve"> 3</w:t>
      </w:r>
      <w:r w:rsidR="00260FF9">
        <w:t xml:space="preserve"> pin konektor DF</w:t>
      </w:r>
      <w:r w:rsidR="00C63CF8">
        <w:t>13 yang dihubungkan pada port “</w:t>
      </w:r>
      <w:r w:rsidR="003D43E7">
        <w:rPr>
          <w:i/>
        </w:rPr>
        <w:t>s</w:t>
      </w:r>
      <w:r w:rsidR="00C63CF8" w:rsidRPr="00C63CF8">
        <w:rPr>
          <w:i/>
        </w:rPr>
        <w:t>witch</w:t>
      </w:r>
      <w:r w:rsidR="00C63CF8">
        <w:t xml:space="preserve">” </w:t>
      </w:r>
      <w:r w:rsidR="003D43E7">
        <w:t>di ardupilot (</w:t>
      </w:r>
      <w:r w:rsidR="003D43E7" w:rsidRPr="003D43E7">
        <w:rPr>
          <w:i/>
        </w:rPr>
        <w:t>pixhawk</w:t>
      </w:r>
      <w:r w:rsidR="003D43E7">
        <w:t xml:space="preserve">) seperti yang terlihat pada </w:t>
      </w:r>
      <w:r w:rsidR="00356037">
        <w:t>G</w:t>
      </w:r>
      <w:r w:rsidR="003D43E7">
        <w:t>ambar 29</w:t>
      </w:r>
    </w:p>
    <w:bookmarkEnd w:id="226"/>
    <w:p w14:paraId="47DB8FC8" w14:textId="77777777" w:rsidR="002923FD" w:rsidRPr="00690AC0" w:rsidRDefault="00B4311F" w:rsidP="002923FD">
      <w:pPr>
        <w:pStyle w:val="ListParagraph"/>
        <w:keepNext/>
        <w:spacing w:after="0" w:line="480" w:lineRule="auto"/>
        <w:ind w:left="426"/>
        <w:jc w:val="center"/>
        <w:rPr>
          <w:lang w:val="id-ID"/>
        </w:rPr>
      </w:pPr>
      <w:r w:rsidRPr="00690AC0">
        <w:rPr>
          <w:noProof/>
        </w:rPr>
        <mc:AlternateContent>
          <mc:Choice Requires="wps">
            <w:drawing>
              <wp:anchor distT="0" distB="0" distL="114300" distR="114300" simplePos="0" relativeHeight="251682816" behindDoc="0" locked="0" layoutInCell="1" allowOverlap="1" wp14:anchorId="0FDF03CA" wp14:editId="79A10C69">
                <wp:simplePos x="0" y="0"/>
                <wp:positionH relativeFrom="column">
                  <wp:posOffset>3084195</wp:posOffset>
                </wp:positionH>
                <wp:positionV relativeFrom="paragraph">
                  <wp:posOffset>0</wp:posOffset>
                </wp:positionV>
                <wp:extent cx="962025" cy="10096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962025" cy="1009650"/>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09ACA" id="Rectangle 13" o:spid="_x0000_s1026" style="position:absolute;margin-left:242.85pt;margin-top:0;width:75.75pt;height:7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" filled="f" strokecolor="red" strokeweight="1.5pt">
                <v:stroke dashstyle="dash"/>
              </v:rect>
            </w:pict>
          </mc:Fallback>
        </mc:AlternateContent>
      </w:r>
      <w:r w:rsidR="002923FD" w:rsidRPr="00690AC0">
        <w:rPr>
          <w:noProof/>
        </w:rPr>
        <w:drawing>
          <wp:inline distT="0" distB="0" distL="0" distR="0" wp14:anchorId="3266028B" wp14:editId="0E7C65A4">
            <wp:extent cx="2309488" cy="2457450"/>
            <wp:effectExtent l="0" t="0" r="0" b="0"/>
            <wp:docPr id="79" name="Picture 79" descr="../_images/pixhawk_safetyswi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_images/pixhawk_safetyswitch.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15937" cy="2464312"/>
                    </a:xfrm>
                    <a:prstGeom prst="rect">
                      <a:avLst/>
                    </a:prstGeom>
                    <a:noFill/>
                    <a:ln>
                      <a:noFill/>
                    </a:ln>
                  </pic:spPr>
                </pic:pic>
              </a:graphicData>
            </a:graphic>
          </wp:inline>
        </w:drawing>
      </w:r>
    </w:p>
    <w:p w14:paraId="4D27C0B3" w14:textId="7F0D543B" w:rsidR="002923FD" w:rsidRPr="00690AC0" w:rsidRDefault="002923FD" w:rsidP="002923FD">
      <w:pPr>
        <w:pStyle w:val="Caption"/>
        <w:spacing w:after="0"/>
        <w:jc w:val="center"/>
        <w:rPr>
          <w:lang w:val="id-ID"/>
        </w:rPr>
      </w:pPr>
      <w:bookmarkStart w:id="227" w:name="_Toc141311680"/>
      <w:bookmarkStart w:id="228" w:name="_Toc143784887"/>
      <w:bookmarkStart w:id="229" w:name="_Toc145425826"/>
      <w:bookmarkStart w:id="230" w:name="_Toc145534211"/>
      <w:bookmarkStart w:id="231" w:name="_Toc146562503"/>
      <w:bookmarkStart w:id="232" w:name="_Toc14670330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29</w:t>
      </w:r>
      <w:r w:rsidR="006A0EA1" w:rsidRPr="00690AC0">
        <w:rPr>
          <w:lang w:val="id-ID"/>
        </w:rPr>
        <w:fldChar w:fldCharType="end"/>
      </w:r>
      <w:r w:rsidR="00FE5B56" w:rsidRPr="00690AC0">
        <w:rPr>
          <w:lang w:val="id-ID"/>
        </w:rPr>
        <w:t xml:space="preserve"> Penyambungan </w:t>
      </w:r>
      <w:r w:rsidRPr="00690AC0">
        <w:rPr>
          <w:lang w:val="id-ID"/>
        </w:rPr>
        <w:t xml:space="preserve"> Safety switch ke Pixhawk</w:t>
      </w:r>
      <w:bookmarkEnd w:id="227"/>
      <w:bookmarkEnd w:id="228"/>
      <w:bookmarkEnd w:id="229"/>
      <w:bookmarkEnd w:id="230"/>
      <w:bookmarkEnd w:id="231"/>
      <w:bookmarkEnd w:id="232"/>
    </w:p>
    <w:p w14:paraId="09187317" w14:textId="77777777" w:rsidR="002923FD" w:rsidRPr="00690AC0" w:rsidRDefault="002923FD" w:rsidP="002923FD">
      <w:pPr>
        <w:jc w:val="center"/>
        <w:rPr>
          <w:lang w:val="id-ID"/>
        </w:rPr>
      </w:pPr>
      <w:r w:rsidRPr="00690AC0">
        <w:rPr>
          <w:lang w:val="id-ID"/>
        </w:rPr>
        <w:t>(Sumber : Ardupilot.org)</w:t>
      </w:r>
    </w:p>
    <w:p w14:paraId="0A03E797" w14:textId="77777777" w:rsidR="002923FD" w:rsidRPr="00690AC0" w:rsidRDefault="002A0831" w:rsidP="00513AAC">
      <w:pPr>
        <w:spacing w:after="0" w:line="480" w:lineRule="auto"/>
        <w:ind w:left="425"/>
        <w:jc w:val="both"/>
        <w:rPr>
          <w:lang w:val="id-ID"/>
        </w:rPr>
      </w:pPr>
      <w:r w:rsidRPr="00690AC0">
        <w:rPr>
          <w:lang w:val="id-ID"/>
        </w:rPr>
        <w:t xml:space="preserve">Tombol </w:t>
      </w:r>
      <w:r w:rsidRPr="003D43E7">
        <w:rPr>
          <w:i/>
          <w:lang w:val="id-ID"/>
        </w:rPr>
        <w:t>safety</w:t>
      </w:r>
      <w:r w:rsidRPr="00690AC0">
        <w:rPr>
          <w:lang w:val="id-ID"/>
        </w:rPr>
        <w:t xml:space="preserve"> terdapat lampu led berkedip yang memiliki arti informasi tertentu, diantaranya :</w:t>
      </w:r>
    </w:p>
    <w:p w14:paraId="52D8421A" w14:textId="77777777" w:rsidR="002A0831" w:rsidRPr="00690AC0" w:rsidRDefault="00B4311F" w:rsidP="00F45B5A">
      <w:pPr>
        <w:pStyle w:val="ListParagraph"/>
        <w:numPr>
          <w:ilvl w:val="0"/>
          <w:numId w:val="26"/>
        </w:numPr>
        <w:spacing w:line="480" w:lineRule="auto"/>
        <w:ind w:left="851"/>
        <w:jc w:val="both"/>
        <w:rPr>
          <w:lang w:val="id-ID"/>
        </w:rPr>
      </w:pPr>
      <w:r w:rsidRPr="00690AC0">
        <w:rPr>
          <w:lang w:val="id-ID"/>
        </w:rPr>
        <w:t>Berkedip konstan :</w:t>
      </w:r>
      <w:r w:rsidR="002A0831" w:rsidRPr="00690AC0">
        <w:rPr>
          <w:lang w:val="id-ID"/>
        </w:rPr>
        <w:t xml:space="preserve"> sistem sedang diinisialisasi</w:t>
      </w:r>
    </w:p>
    <w:p w14:paraId="4D6CCCC4" w14:textId="77777777" w:rsidR="002A0831" w:rsidRPr="00690AC0" w:rsidRDefault="002A0831" w:rsidP="00F45B5A">
      <w:pPr>
        <w:pStyle w:val="ListParagraph"/>
        <w:numPr>
          <w:ilvl w:val="0"/>
          <w:numId w:val="26"/>
        </w:numPr>
        <w:spacing w:line="480" w:lineRule="auto"/>
        <w:ind w:left="851"/>
        <w:jc w:val="both"/>
        <w:rPr>
          <w:lang w:val="id-ID"/>
        </w:rPr>
      </w:pPr>
      <w:r w:rsidRPr="00690AC0">
        <w:rPr>
          <w:lang w:val="id-ID"/>
        </w:rPr>
        <w:t>Berke</w:t>
      </w:r>
      <w:r w:rsidR="00B4311F" w:rsidRPr="00690AC0">
        <w:rPr>
          <w:lang w:val="id-ID"/>
        </w:rPr>
        <w:t>dip sesekali :</w:t>
      </w:r>
      <w:r w:rsidRPr="00690AC0">
        <w:rPr>
          <w:lang w:val="id-ID"/>
        </w:rPr>
        <w:t xml:space="preserve"> sistem siap tetapi dalam status "Keamanan". tekan sakelar pengaman untuk mengaktifkan output ke motor dan permukaan kontrol jika sudah dipersenjatai, atau untuk membatalkan kondisi error pre-arm yang mencegah untuk arming.</w:t>
      </w:r>
    </w:p>
    <w:p w14:paraId="4B4D43F1" w14:textId="18F5F8AC" w:rsidR="00FA0C61" w:rsidRDefault="002A0831" w:rsidP="00FA0C61">
      <w:pPr>
        <w:pStyle w:val="ListParagraph"/>
        <w:numPr>
          <w:ilvl w:val="0"/>
          <w:numId w:val="26"/>
        </w:numPr>
        <w:spacing w:line="480" w:lineRule="auto"/>
        <w:ind w:left="851"/>
        <w:jc w:val="both"/>
        <w:rPr>
          <w:lang w:val="id-ID"/>
        </w:rPr>
      </w:pPr>
      <w:r w:rsidRPr="00690AC0">
        <w:rPr>
          <w:lang w:val="id-ID"/>
        </w:rPr>
        <w:t xml:space="preserve">Solid - sakelar pengaman telah ditekan, motor dan servo dapat bergerak setelah kendaraan </w:t>
      </w:r>
      <w:r w:rsidR="00B4311F" w:rsidRPr="00690AC0">
        <w:rPr>
          <w:i/>
          <w:lang w:val="id-ID"/>
        </w:rPr>
        <w:t>arming</w:t>
      </w:r>
      <w:r w:rsidR="00F31BB0" w:rsidRPr="00690AC0">
        <w:rPr>
          <w:lang w:val="id-ID"/>
        </w:rPr>
        <w:t>.</w:t>
      </w:r>
    </w:p>
    <w:p w14:paraId="2F51A405" w14:textId="77777777" w:rsidR="009D5248" w:rsidRPr="006D58FA" w:rsidRDefault="009D5248" w:rsidP="009D5248">
      <w:pPr>
        <w:pStyle w:val="ListParagraph"/>
        <w:spacing w:line="480" w:lineRule="auto"/>
        <w:ind w:left="851"/>
        <w:jc w:val="both"/>
        <w:rPr>
          <w:lang w:val="id-ID"/>
        </w:rPr>
      </w:pPr>
    </w:p>
    <w:p w14:paraId="1D744DB9" w14:textId="70F32639" w:rsidR="00FA0C61" w:rsidRPr="00FA0C61" w:rsidRDefault="00EC4EBA" w:rsidP="00FA0C61">
      <w:pPr>
        <w:pStyle w:val="ListParagraph"/>
        <w:numPr>
          <w:ilvl w:val="0"/>
          <w:numId w:val="9"/>
        </w:numPr>
        <w:spacing w:after="0" w:line="480" w:lineRule="auto"/>
        <w:ind w:left="425" w:hanging="425"/>
        <w:rPr>
          <w:b/>
          <w:iCs/>
          <w:lang w:val="id-ID"/>
        </w:rPr>
      </w:pPr>
      <w:bookmarkStart w:id="233" w:name="_Hlk147253055"/>
      <w:r>
        <w:rPr>
          <w:b/>
          <w:iCs/>
        </w:rPr>
        <w:lastRenderedPageBreak/>
        <w:t>Perangkat</w:t>
      </w:r>
      <w:r w:rsidR="00FA0C61" w:rsidRPr="00FA0C61">
        <w:rPr>
          <w:b/>
          <w:iCs/>
        </w:rPr>
        <w:t xml:space="preserve"> Tambahan</w:t>
      </w:r>
    </w:p>
    <w:bookmarkEnd w:id="233"/>
    <w:p w14:paraId="0EF777C4" w14:textId="0121CA94" w:rsidR="006A0EA1" w:rsidRDefault="00FA0C61" w:rsidP="00B3445D">
      <w:pPr>
        <w:pStyle w:val="ListParagraph"/>
        <w:spacing w:line="480" w:lineRule="auto"/>
        <w:ind w:left="426" w:firstLine="567"/>
        <w:jc w:val="both"/>
      </w:pPr>
      <w:r w:rsidRPr="00B3445D">
        <w:rPr>
          <w:i/>
          <w:iCs/>
          <w:lang w:val="id-ID"/>
        </w:rPr>
        <w:t>P</w:t>
      </w:r>
      <w:r w:rsidR="001449F8" w:rsidRPr="00B3445D">
        <w:rPr>
          <w:i/>
          <w:iCs/>
          <w:lang w:val="id-ID"/>
        </w:rPr>
        <w:t>erancangan</w:t>
      </w:r>
      <w:r w:rsidR="001449F8">
        <w:t xml:space="preserve"> drone penyemprotan cairan </w:t>
      </w:r>
      <w:r w:rsidR="00691ED9">
        <w:t xml:space="preserve">pestisida </w:t>
      </w:r>
      <w:r>
        <w:t xml:space="preserve">yang akan dilakukan </w:t>
      </w:r>
      <w:r w:rsidR="00691ED9">
        <w:t>memerlukan beberapa perangkat elektronik tambahan lainnya untuk melakukan penyemprotan cairan pestisida otomatis,</w:t>
      </w:r>
      <w:r>
        <w:t xml:space="preserve"> seperti </w:t>
      </w:r>
      <w:r w:rsidRPr="00FA0C61">
        <w:rPr>
          <w:i/>
          <w:iCs/>
        </w:rPr>
        <w:t>relay</w:t>
      </w:r>
      <w:r>
        <w:t xml:space="preserve"> yang digunakan sebagai saklar elektronik untuk menyalakan dan mematikan </w:t>
      </w:r>
      <w:r w:rsidRPr="00FA0C61">
        <w:rPr>
          <w:i/>
          <w:iCs/>
        </w:rPr>
        <w:t>waterpump</w:t>
      </w:r>
      <w:r>
        <w:t xml:space="preserve">. </w:t>
      </w:r>
      <w:r w:rsidRPr="00FA0C61">
        <w:rPr>
          <w:i/>
          <w:iCs/>
        </w:rPr>
        <w:t>Waterpump</w:t>
      </w:r>
      <w:r>
        <w:t xml:space="preserve"> digunakan untuk melakukan proses penyemprotan cairan pestisida. Penjelasan mengenai komponen tambahan yang diperlukan yaitu sebagai berikut :</w:t>
      </w:r>
    </w:p>
    <w:p w14:paraId="08655334" w14:textId="4C02E42E" w:rsidR="00FA0C61" w:rsidRPr="00B3445D" w:rsidRDefault="00FA0C61" w:rsidP="00FA0C61">
      <w:pPr>
        <w:pStyle w:val="ListParagraph"/>
        <w:numPr>
          <w:ilvl w:val="0"/>
          <w:numId w:val="44"/>
        </w:numPr>
        <w:spacing w:line="480" w:lineRule="auto"/>
        <w:ind w:left="709"/>
        <w:jc w:val="both"/>
        <w:rPr>
          <w:b/>
          <w:bCs/>
        </w:rPr>
      </w:pPr>
      <w:r w:rsidRPr="00B3445D">
        <w:rPr>
          <w:b/>
          <w:bCs/>
          <w:i/>
          <w:iCs/>
        </w:rPr>
        <w:t>Rela</w:t>
      </w:r>
      <w:r w:rsidR="002D5CAF" w:rsidRPr="00B3445D">
        <w:rPr>
          <w:b/>
          <w:bCs/>
          <w:i/>
          <w:iCs/>
        </w:rPr>
        <w:t>y</w:t>
      </w:r>
      <w:r w:rsidRPr="00B3445D">
        <w:rPr>
          <w:b/>
          <w:bCs/>
        </w:rPr>
        <w:t xml:space="preserve"> </w:t>
      </w:r>
    </w:p>
    <w:p w14:paraId="7B260D8B" w14:textId="457ECDCE" w:rsidR="002D5CAF" w:rsidRDefault="00FA0C61" w:rsidP="00FA0C61">
      <w:pPr>
        <w:pStyle w:val="ListParagraph"/>
        <w:spacing w:line="480" w:lineRule="auto"/>
        <w:ind w:left="709"/>
        <w:jc w:val="both"/>
      </w:pPr>
      <w:r>
        <w:t xml:space="preserve">Relay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 xml:space="preserve">. </w:t>
      </w:r>
      <w:r w:rsidR="006D58FA">
        <w:t>G</w:t>
      </w:r>
      <w:r w:rsidR="002D5CAF">
        <w:t xml:space="preserve">ambar </w:t>
      </w:r>
      <w:r w:rsidR="006D58FA">
        <w:t>30</w:t>
      </w:r>
      <w:r w:rsidR="002D5CAF">
        <w:t xml:space="preserve"> merupakan bentuk relay 2 channel yang akan digunakan pada penelitian ini.</w:t>
      </w:r>
    </w:p>
    <w:p w14:paraId="5189B800" w14:textId="77777777" w:rsidR="002D5CAF" w:rsidRDefault="002D5CAF" w:rsidP="002D5CAF">
      <w:pPr>
        <w:pStyle w:val="ListParagraph"/>
        <w:keepNext/>
        <w:spacing w:after="0" w:line="240" w:lineRule="auto"/>
        <w:ind w:left="709"/>
        <w:jc w:val="center"/>
      </w:pPr>
      <w:r>
        <w:rPr>
          <w:noProof/>
        </w:rPr>
        <w:lastRenderedPageBreak/>
        <w:drawing>
          <wp:inline distT="0" distB="0" distL="0" distR="0" wp14:anchorId="18C789AC" wp14:editId="3F3E5AE0">
            <wp:extent cx="3038475" cy="20256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39624" cy="2026416"/>
                    </a:xfrm>
                    <a:prstGeom prst="rect">
                      <a:avLst/>
                    </a:prstGeom>
                    <a:noFill/>
                    <a:ln>
                      <a:noFill/>
                    </a:ln>
                  </pic:spPr>
                </pic:pic>
              </a:graphicData>
            </a:graphic>
          </wp:inline>
        </w:drawing>
      </w:r>
    </w:p>
    <w:p w14:paraId="54BFE71E" w14:textId="7C64FFF0" w:rsidR="002D5CAF" w:rsidRDefault="002D5CAF" w:rsidP="006D58FA">
      <w:pPr>
        <w:pStyle w:val="Caption"/>
        <w:spacing w:after="0"/>
        <w:jc w:val="center"/>
      </w:pPr>
      <w:bookmarkStart w:id="234" w:name="_Toc146562504"/>
      <w:bookmarkStart w:id="235" w:name="_Toc146703305"/>
      <w:r>
        <w:t xml:space="preserve">Gambar </w:t>
      </w:r>
      <w:fldSimple w:instr=" SEQ Gambar \* ARABIC ">
        <w:r w:rsidR="00B671A4">
          <w:rPr>
            <w:noProof/>
          </w:rPr>
          <w:t>30</w:t>
        </w:r>
      </w:fldSimple>
      <w:r>
        <w:t xml:space="preserve"> Relay 2 Channel</w:t>
      </w:r>
      <w:bookmarkEnd w:id="234"/>
      <w:bookmarkEnd w:id="235"/>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5A1EE87F" w:rsidR="006D58FA" w:rsidRPr="002D5CAF" w:rsidRDefault="006D58FA" w:rsidP="006D58FA">
      <w:pPr>
        <w:pStyle w:val="ListParagraph"/>
        <w:spacing w:line="480" w:lineRule="auto"/>
        <w:ind w:left="709"/>
        <w:jc w:val="both"/>
      </w:pPr>
      <w:r>
        <w:t xml:space="preserve">Relay memiliki 2 kondisi awal yaitu </w:t>
      </w:r>
      <w:r w:rsidRPr="006D58FA">
        <w:rPr>
          <w:i/>
          <w:iCs/>
        </w:rPr>
        <w:t>Normally Open</w:t>
      </w:r>
      <w:r>
        <w:t xml:space="preserve"> (NO) dan </w:t>
      </w:r>
      <w:r w:rsidRPr="006D58FA">
        <w:rPr>
          <w:i/>
          <w:iCs/>
        </w:rPr>
        <w:t>Normally Close</w:t>
      </w:r>
      <w:r>
        <w:t xml:space="preserve"> (NC). </w:t>
      </w:r>
      <w:r w:rsidRPr="006D58FA">
        <w:rPr>
          <w:i/>
          <w:iCs/>
        </w:rPr>
        <w:t>Normally Open</w:t>
      </w:r>
      <w:r>
        <w:t xml:space="preserve"> merupakan kondisi relay terbuka atau tidak terhubung saat tidak dialiri arus listrik. Sedangkan </w:t>
      </w:r>
      <w:r w:rsidRPr="006D58FA">
        <w:rPr>
          <w:i/>
          <w:iCs/>
        </w:rPr>
        <w:t>Normally Close</w:t>
      </w:r>
      <w:r>
        <w:t xml:space="preserve"> relay akan menutup saat tidak dialiri arus listrik.</w:t>
      </w:r>
    </w:p>
    <w:p w14:paraId="23E2B838" w14:textId="55DF0F8D" w:rsidR="00FA0C61" w:rsidRPr="00B3445D" w:rsidRDefault="00FA0C61" w:rsidP="00FA0C61">
      <w:pPr>
        <w:pStyle w:val="ListParagraph"/>
        <w:numPr>
          <w:ilvl w:val="0"/>
          <w:numId w:val="44"/>
        </w:numPr>
        <w:spacing w:line="480" w:lineRule="auto"/>
        <w:ind w:left="709"/>
        <w:jc w:val="both"/>
        <w:rPr>
          <w:b/>
          <w:bCs/>
        </w:rPr>
      </w:pPr>
      <w:r w:rsidRPr="00B3445D">
        <w:rPr>
          <w:b/>
          <w:bCs/>
          <w:i/>
          <w:iCs/>
        </w:rPr>
        <w:t>Waterpump</w:t>
      </w:r>
      <w:r w:rsidRPr="00B3445D">
        <w:rPr>
          <w:b/>
          <w:bCs/>
        </w:rPr>
        <w:t xml:space="preserve"> DC</w:t>
      </w:r>
    </w:p>
    <w:p w14:paraId="4C9470D9" w14:textId="31780FBC" w:rsidR="00FA0C61" w:rsidRDefault="00C4476E" w:rsidP="00C4476E">
      <w:pPr>
        <w:pStyle w:val="ListParagraph"/>
        <w:spacing w:line="480" w:lineRule="auto"/>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penelitian ini waterpump digunakan untuk mengalirkan cairan pestisida yang dikendalikan oleh  </w:t>
      </w:r>
      <w:r w:rsidRPr="00C4476E">
        <w:rPr>
          <w:i/>
          <w:iCs/>
        </w:rPr>
        <w:t>flight controller</w:t>
      </w:r>
      <w:r>
        <w:t>.  Gambar 31 merupakan bentuk dari waterpump yanga akan digunakan pada penelitian ini.</w:t>
      </w:r>
    </w:p>
    <w:p w14:paraId="76A66705" w14:textId="77777777" w:rsidR="00C4476E" w:rsidRDefault="00C4476E" w:rsidP="00FA0C61">
      <w:pPr>
        <w:pStyle w:val="ListParagraph"/>
        <w:rPr>
          <w:noProof/>
        </w:rPr>
      </w:pP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CA887ED">
            <wp:extent cx="1866900" cy="1486911"/>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6991" t="15684" r="7596" b="16288"/>
                    <a:stretch/>
                  </pic:blipFill>
                  <pic:spPr bwMode="auto">
                    <a:xfrm>
                      <a:off x="0" y="0"/>
                      <a:ext cx="1894235" cy="1508683"/>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24B562E8" w:rsidR="00E8415B" w:rsidRDefault="00C4476E" w:rsidP="00C4476E">
      <w:pPr>
        <w:pStyle w:val="Caption"/>
        <w:spacing w:after="0"/>
        <w:jc w:val="center"/>
      </w:pPr>
      <w:bookmarkStart w:id="236" w:name="_Toc146562505"/>
      <w:bookmarkStart w:id="237" w:name="_Toc146703306"/>
      <w:r>
        <w:t xml:space="preserve">Gambar </w:t>
      </w:r>
      <w:fldSimple w:instr=" SEQ Gambar \* ARABIC ">
        <w:r w:rsidR="00B671A4">
          <w:rPr>
            <w:noProof/>
          </w:rPr>
          <w:t>31</w:t>
        </w:r>
      </w:fldSimple>
      <w:r>
        <w:t xml:space="preserve"> Waterpump DC Motor</w:t>
      </w:r>
      <w:bookmarkEnd w:id="236"/>
      <w:bookmarkEnd w:id="237"/>
    </w:p>
    <w:p w14:paraId="69646C1D" w14:textId="02B4E295" w:rsidR="00FA0C61" w:rsidRDefault="00C4476E" w:rsidP="00C4476E">
      <w:pPr>
        <w:jc w:val="center"/>
      </w:pPr>
      <w:r>
        <w:t>(Sumber : Shopee.co.id)</w:t>
      </w:r>
    </w:p>
    <w:p w14:paraId="2A3F2573" w14:textId="1A1CF80F" w:rsidR="00FA0C61" w:rsidRPr="00B3445D" w:rsidRDefault="00FA0C61" w:rsidP="00FA0C61">
      <w:pPr>
        <w:pStyle w:val="ListParagraph"/>
        <w:numPr>
          <w:ilvl w:val="0"/>
          <w:numId w:val="44"/>
        </w:numPr>
        <w:spacing w:line="480" w:lineRule="auto"/>
        <w:ind w:left="709"/>
        <w:jc w:val="both"/>
        <w:rPr>
          <w:b/>
          <w:bCs/>
        </w:rPr>
      </w:pPr>
      <w:r w:rsidRPr="00B3445D">
        <w:rPr>
          <w:b/>
          <w:bCs/>
          <w:i/>
          <w:iCs/>
        </w:rPr>
        <w:t>Nozzle</w:t>
      </w:r>
      <w:r w:rsidRPr="00B3445D">
        <w:rPr>
          <w:b/>
          <w:bCs/>
        </w:rPr>
        <w:t xml:space="preserve"> </w:t>
      </w:r>
      <w:r w:rsidRPr="00B3445D">
        <w:rPr>
          <w:b/>
          <w:bCs/>
          <w:i/>
          <w:iCs/>
        </w:rPr>
        <w:t>Spray</w:t>
      </w:r>
    </w:p>
    <w:p w14:paraId="3D1094DC" w14:textId="6134D5A9" w:rsidR="00FA0C61" w:rsidRDefault="00871DAD" w:rsidP="00FA0C61">
      <w:pPr>
        <w:pStyle w:val="ListParagraph"/>
        <w:spacing w:line="480" w:lineRule="auto"/>
        <w:ind w:left="709"/>
        <w:jc w:val="both"/>
      </w:pPr>
      <w:r w:rsidRPr="00871DAD">
        <w:rPr>
          <w:i/>
          <w:iCs/>
        </w:rPr>
        <w:t>Nozzle spray</w:t>
      </w:r>
      <w:r>
        <w:t xml:space="preserve"> merupakan salah satu komponen penting dalam sistem dispersi cairan atau semprotan pada pesawat tanpa awak. </w:t>
      </w:r>
      <w:r w:rsidRPr="00871DAD">
        <w:rPr>
          <w:i/>
          <w:iCs/>
        </w:rPr>
        <w:t>Nozzle</w:t>
      </w:r>
      <w:r>
        <w:t xml:space="preserve"> ini berfungsi sebagai saluran yang mengarahkan dan mengatur aliran cairan yang akan disemprotkan oleh drone.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 Nozzle spray yang digunakan pada penelitian ini seperti pada Gambar 32</w:t>
      </w:r>
      <w:r w:rsidR="008A5DD8">
        <w:t>.</w:t>
      </w:r>
    </w:p>
    <w:p w14:paraId="35082711" w14:textId="77777777" w:rsidR="00871DAD" w:rsidRDefault="00871DAD" w:rsidP="00871DAD">
      <w:pPr>
        <w:pStyle w:val="ListParagraph"/>
        <w:keepNext/>
        <w:spacing w:after="0" w:line="240" w:lineRule="auto"/>
        <w:ind w:left="709"/>
        <w:jc w:val="center"/>
      </w:pPr>
      <w:r>
        <w:rPr>
          <w:noProof/>
        </w:rPr>
        <w:drawing>
          <wp:inline distT="0" distB="0" distL="0" distR="0" wp14:anchorId="41ED3141" wp14:editId="5625C406">
            <wp:extent cx="1828800" cy="1828800"/>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5A9E7E04" w14:textId="621B2000" w:rsidR="00871DAD" w:rsidRDefault="00871DAD" w:rsidP="00871DAD">
      <w:pPr>
        <w:pStyle w:val="Caption"/>
        <w:spacing w:after="0"/>
        <w:ind w:left="709"/>
        <w:jc w:val="center"/>
      </w:pPr>
      <w:bookmarkStart w:id="238" w:name="_Toc146562506"/>
      <w:bookmarkStart w:id="239" w:name="_Toc146703307"/>
      <w:r>
        <w:t xml:space="preserve">Gambar </w:t>
      </w:r>
      <w:fldSimple w:instr=" SEQ Gambar \* ARABIC ">
        <w:r w:rsidR="00B671A4">
          <w:rPr>
            <w:noProof/>
          </w:rPr>
          <w:t>32</w:t>
        </w:r>
      </w:fldSimple>
      <w:r>
        <w:t xml:space="preserve"> Nozzle Sprayer</w:t>
      </w:r>
      <w:bookmarkEnd w:id="238"/>
      <w:bookmarkEnd w:id="239"/>
    </w:p>
    <w:p w14:paraId="329561E6" w14:textId="648E671B" w:rsidR="00871DAD" w:rsidRPr="00871DAD" w:rsidRDefault="00871DAD" w:rsidP="00871DAD">
      <w:pPr>
        <w:ind w:left="709"/>
        <w:jc w:val="center"/>
      </w:pPr>
      <w:r>
        <w:t>(Sumber : jakartanotebook.com)</w:t>
      </w:r>
    </w:p>
    <w:p w14:paraId="46BA56BF" w14:textId="77777777" w:rsidR="00A81FF3" w:rsidRPr="00690AC0" w:rsidRDefault="00A81FF3" w:rsidP="00BE0AFA">
      <w:pPr>
        <w:pStyle w:val="Heading2"/>
        <w:numPr>
          <w:ilvl w:val="0"/>
          <w:numId w:val="2"/>
        </w:numPr>
        <w:spacing w:line="480" w:lineRule="auto"/>
        <w:ind w:left="0"/>
        <w:rPr>
          <w:rFonts w:cs="Times New Roman"/>
          <w:b w:val="0"/>
          <w:color w:val="auto"/>
          <w:lang w:val="id-ID"/>
        </w:rPr>
      </w:pPr>
      <w:bookmarkStart w:id="240" w:name="_Toc131589650"/>
      <w:bookmarkStart w:id="241" w:name="_Toc146703262"/>
      <w:bookmarkStart w:id="242" w:name="_Hlk147253141"/>
      <w:r w:rsidRPr="00690AC0">
        <w:rPr>
          <w:rFonts w:cs="Times New Roman"/>
          <w:i/>
          <w:color w:val="auto"/>
          <w:lang w:val="id-ID"/>
        </w:rPr>
        <w:lastRenderedPageBreak/>
        <w:t>Ground Controll Station</w:t>
      </w:r>
      <w:r w:rsidRPr="00690AC0">
        <w:rPr>
          <w:rFonts w:cs="Times New Roman"/>
          <w:color w:val="auto"/>
          <w:lang w:val="id-ID"/>
        </w:rPr>
        <w:t xml:space="preserve">  (GCS)</w:t>
      </w:r>
      <w:bookmarkEnd w:id="240"/>
      <w:bookmarkEnd w:id="241"/>
    </w:p>
    <w:p w14:paraId="759EAE3B" w14:textId="5AB5B123" w:rsidR="00A81FF3" w:rsidRPr="00690AC0" w:rsidRDefault="00A81FF3" w:rsidP="008136E7">
      <w:pPr>
        <w:pStyle w:val="ListParagraph"/>
        <w:spacing w:after="0" w:line="480" w:lineRule="auto"/>
        <w:ind w:left="0" w:firstLine="567"/>
        <w:jc w:val="both"/>
        <w:rPr>
          <w:rFonts w:cs="Times New Roman"/>
          <w:color w:val="000000" w:themeColor="text1"/>
          <w:szCs w:val="24"/>
          <w:lang w:val="id-ID"/>
        </w:rPr>
      </w:pPr>
      <w:r w:rsidRPr="00690AC0">
        <w:rPr>
          <w:rFonts w:cs="Times New Roman"/>
          <w:i/>
          <w:color w:val="000000" w:themeColor="text1"/>
          <w:szCs w:val="24"/>
          <w:lang w:val="id-ID"/>
        </w:rPr>
        <w:t xml:space="preserve">Ground Control Station </w:t>
      </w:r>
      <w:r w:rsidRPr="00690AC0">
        <w:rPr>
          <w:rFonts w:cs="Times New Roman"/>
          <w:color w:val="000000" w:themeColor="text1"/>
          <w:szCs w:val="24"/>
          <w:lang w:val="id-ID"/>
        </w:rPr>
        <w:t>(GCS)</w:t>
      </w:r>
      <w:r w:rsidRPr="00690AC0">
        <w:rPr>
          <w:rFonts w:cs="Times New Roman"/>
          <w:i/>
          <w:color w:val="000000" w:themeColor="text1"/>
          <w:szCs w:val="24"/>
          <w:lang w:val="id-ID"/>
        </w:rPr>
        <w:t xml:space="preserve"> </w:t>
      </w:r>
      <w:r w:rsidRPr="00690AC0">
        <w:rPr>
          <w:rFonts w:cs="Times New Roman"/>
          <w:color w:val="000000" w:themeColor="text1"/>
          <w:szCs w:val="24"/>
          <w:lang w:val="id-ID"/>
        </w:rPr>
        <w:t xml:space="preserve">adalah  pusat komando dan kontrol untuk pesawat yang </w:t>
      </w:r>
      <w:r w:rsidR="00944E26" w:rsidRPr="00690AC0">
        <w:rPr>
          <w:rFonts w:cs="Times New Roman"/>
          <w:color w:val="000000" w:themeColor="text1"/>
          <w:szCs w:val="24"/>
          <w:lang w:val="id-ID"/>
        </w:rPr>
        <w:t>dikendalikan</w:t>
      </w:r>
      <w:r w:rsidRPr="00690AC0">
        <w:rPr>
          <w:rFonts w:cs="Times New Roman"/>
          <w:color w:val="000000" w:themeColor="text1"/>
          <w:szCs w:val="24"/>
          <w:lang w:val="id-ID"/>
        </w:rPr>
        <w:t xml:space="preserve"> dari jarak jauh. GCS merupakan aplikasi perangkat lunak yang dijalankan berbasiskan darat yang berkomunikasi dengan UAV melalui  telemetri nirkabel. GCS menampilkan data waktu nyata tentang kinerja dan posisi </w:t>
      </w:r>
      <w:bookmarkEnd w:id="242"/>
      <w:r w:rsidRPr="00690AC0">
        <w:rPr>
          <w:rFonts w:cs="Times New Roman"/>
          <w:color w:val="000000" w:themeColor="text1"/>
          <w:szCs w:val="24"/>
          <w:lang w:val="id-ID"/>
        </w:rPr>
        <w:t xml:space="preserve">UAV. GCS juga dapat digunakan untuk mengontrol UAV dalam penerbangan, mengunggah perintah misi baru dan mengatur parameter. </w:t>
      </w:r>
    </w:p>
    <w:p w14:paraId="638F0D42" w14:textId="77777777" w:rsidR="00A81FF3" w:rsidRPr="00690AC0" w:rsidRDefault="004E0968" w:rsidP="008136E7">
      <w:pPr>
        <w:pStyle w:val="ListParagraph"/>
        <w:numPr>
          <w:ilvl w:val="1"/>
          <w:numId w:val="9"/>
        </w:numPr>
        <w:spacing w:line="480" w:lineRule="auto"/>
        <w:ind w:left="426"/>
        <w:rPr>
          <w:rFonts w:cs="Times New Roman"/>
          <w:b/>
          <w:lang w:val="id-ID"/>
        </w:rPr>
      </w:pPr>
      <w:bookmarkStart w:id="243" w:name="_Toc131589651"/>
      <w:r w:rsidRPr="00690AC0">
        <w:rPr>
          <w:rFonts w:cs="Times New Roman"/>
          <w:b/>
          <w:i/>
          <w:lang w:val="id-ID"/>
        </w:rPr>
        <w:t xml:space="preserve">Software </w:t>
      </w:r>
      <w:r w:rsidR="00A81FF3" w:rsidRPr="00690AC0">
        <w:rPr>
          <w:rFonts w:cs="Times New Roman"/>
          <w:b/>
          <w:i/>
          <w:lang w:val="id-ID"/>
        </w:rPr>
        <w:t>Mission</w:t>
      </w:r>
      <w:r w:rsidR="00A81FF3" w:rsidRPr="00690AC0">
        <w:rPr>
          <w:rFonts w:cs="Times New Roman"/>
          <w:b/>
          <w:lang w:val="id-ID"/>
        </w:rPr>
        <w:t xml:space="preserve"> </w:t>
      </w:r>
      <w:r w:rsidR="00A81FF3" w:rsidRPr="00690AC0">
        <w:rPr>
          <w:rFonts w:cs="Times New Roman"/>
          <w:b/>
          <w:i/>
          <w:lang w:val="id-ID"/>
        </w:rPr>
        <w:t>Planner</w:t>
      </w:r>
      <w:bookmarkEnd w:id="243"/>
      <w:r w:rsidR="00A81FF3" w:rsidRPr="00690AC0">
        <w:rPr>
          <w:rFonts w:cs="Times New Roman"/>
          <w:b/>
          <w:lang w:val="id-ID"/>
        </w:rPr>
        <w:t xml:space="preserve"> </w:t>
      </w:r>
    </w:p>
    <w:p w14:paraId="01FC98B0" w14:textId="77777777" w:rsidR="00A81FF3" w:rsidRPr="00690AC0" w:rsidRDefault="00A81FF3" w:rsidP="008136E7">
      <w:pPr>
        <w:pStyle w:val="ListParagraph"/>
        <w:spacing w:after="0" w:line="480" w:lineRule="auto"/>
        <w:ind w:left="426" w:firstLine="425"/>
        <w:jc w:val="both"/>
        <w:rPr>
          <w:rFonts w:cs="Times New Roman"/>
          <w:color w:val="000000" w:themeColor="text1"/>
          <w:szCs w:val="24"/>
          <w:lang w:val="id-ID"/>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w:t>
      </w:r>
      <w:bookmarkStart w:id="244" w:name="_Hlk147253230"/>
      <w:r w:rsidRPr="00690AC0">
        <w:rPr>
          <w:rFonts w:cs="Times New Roman"/>
          <w:color w:val="000000" w:themeColor="text1"/>
          <w:szCs w:val="24"/>
          <w:lang w:val="id-ID"/>
        </w:rPr>
        <w:t xml:space="preserve">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bookmarkEnd w:id="244"/>
      <w:r w:rsidRPr="00690AC0">
        <w:rPr>
          <w:rFonts w:cs="Times New Roman"/>
          <w:color w:val="000000" w:themeColor="text1"/>
          <w:szCs w:val="24"/>
          <w:lang w:val="id-ID"/>
        </w:rPr>
        <w:t>.</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stasiun kontrol darat yang digunakan untuk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12CD1256">
            <wp:extent cx="2857500" cy="1738156"/>
            <wp:effectExtent l="0" t="0" r="0" b="0"/>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74520" cy="1748509"/>
                    </a:xfrm>
                    <a:prstGeom prst="rect">
                      <a:avLst/>
                    </a:prstGeom>
                    <a:noFill/>
                    <a:ln>
                      <a:noFill/>
                    </a:ln>
                  </pic:spPr>
                </pic:pic>
              </a:graphicData>
            </a:graphic>
          </wp:inline>
        </w:drawing>
      </w:r>
    </w:p>
    <w:p w14:paraId="38081A8E" w14:textId="642E7DD8" w:rsidR="00A81FF3" w:rsidRPr="00690AC0" w:rsidRDefault="00A81FF3" w:rsidP="00757118">
      <w:pPr>
        <w:pStyle w:val="Caption"/>
        <w:spacing w:after="0"/>
        <w:jc w:val="center"/>
        <w:rPr>
          <w:rFonts w:cs="Times New Roman"/>
          <w:color w:val="auto"/>
          <w:sz w:val="24"/>
          <w:szCs w:val="24"/>
          <w:lang w:val="id-ID"/>
        </w:rPr>
      </w:pPr>
      <w:bookmarkStart w:id="245" w:name="_Toc140191666"/>
      <w:bookmarkStart w:id="246" w:name="_Toc140198348"/>
      <w:bookmarkStart w:id="247" w:name="_Toc141311681"/>
      <w:bookmarkStart w:id="248" w:name="_Toc143784888"/>
      <w:bookmarkStart w:id="249" w:name="_Toc145425827"/>
      <w:bookmarkStart w:id="250" w:name="_Toc145534212"/>
      <w:bookmarkStart w:id="251" w:name="_Toc146562507"/>
      <w:bookmarkStart w:id="252" w:name="_Toc146703308"/>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B671A4">
        <w:rPr>
          <w:rFonts w:cs="Times New Roman"/>
          <w:noProof/>
          <w:color w:val="auto"/>
          <w:sz w:val="24"/>
          <w:szCs w:val="24"/>
          <w:lang w:val="id-ID"/>
        </w:rPr>
        <w:t>33</w:t>
      </w:r>
      <w:r w:rsidRPr="00690AC0">
        <w:rPr>
          <w:rFonts w:cs="Times New Roman"/>
          <w:color w:val="auto"/>
          <w:sz w:val="24"/>
          <w:szCs w:val="24"/>
          <w:lang w:val="id-ID"/>
        </w:rPr>
        <w:fldChar w:fldCharType="end"/>
      </w:r>
      <w:r w:rsidRPr="00690AC0">
        <w:rPr>
          <w:rFonts w:cs="Times New Roman"/>
          <w:color w:val="auto"/>
          <w:sz w:val="24"/>
          <w:szCs w:val="24"/>
          <w:lang w:val="id-ID"/>
        </w:rPr>
        <w:t xml:space="preserve"> Tampilan Mission Planner</w:t>
      </w:r>
      <w:bookmarkEnd w:id="245"/>
      <w:bookmarkEnd w:id="246"/>
      <w:bookmarkEnd w:id="247"/>
      <w:bookmarkEnd w:id="248"/>
      <w:bookmarkEnd w:id="249"/>
      <w:bookmarkEnd w:id="250"/>
      <w:bookmarkEnd w:id="251"/>
      <w:bookmarkEnd w:id="252"/>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654E2168" w14:textId="0A062561" w:rsidR="00B04BC6" w:rsidRPr="00690AC0" w:rsidRDefault="00B3445D" w:rsidP="004E0968">
      <w:pPr>
        <w:pStyle w:val="ListParagraph"/>
        <w:numPr>
          <w:ilvl w:val="1"/>
          <w:numId w:val="9"/>
        </w:numPr>
        <w:spacing w:line="480" w:lineRule="auto"/>
        <w:ind w:left="426"/>
        <w:rPr>
          <w:rFonts w:cs="Times New Roman"/>
          <w:b/>
          <w:lang w:val="id-ID"/>
        </w:rPr>
      </w:pPr>
      <w:bookmarkStart w:id="253" w:name="_Toc131589653"/>
      <w:r>
        <w:rPr>
          <w:rFonts w:cs="Times New Roman"/>
          <w:b/>
        </w:rPr>
        <w:t>Penyambungan</w:t>
      </w:r>
      <w:r w:rsidR="00B04BC6" w:rsidRPr="00690AC0">
        <w:rPr>
          <w:rFonts w:cs="Times New Roman"/>
          <w:b/>
          <w:lang w:val="id-ID"/>
        </w:rPr>
        <w:t xml:space="preserve"> </w:t>
      </w:r>
      <w:r w:rsidR="00B04BC6" w:rsidRPr="00690AC0">
        <w:rPr>
          <w:rFonts w:cs="Times New Roman"/>
          <w:b/>
          <w:i/>
          <w:lang w:val="id-ID"/>
        </w:rPr>
        <w:t>Mision Planner</w:t>
      </w:r>
      <w:r w:rsidR="00B04BC6" w:rsidRPr="00690AC0">
        <w:rPr>
          <w:rFonts w:cs="Times New Roman"/>
          <w:b/>
          <w:lang w:val="id-ID"/>
        </w:rPr>
        <w:t xml:space="preserve"> Dengan </w:t>
      </w:r>
      <w:r w:rsidR="00B04BC6" w:rsidRPr="00690AC0">
        <w:rPr>
          <w:rFonts w:cs="Times New Roman"/>
          <w:b/>
          <w:i/>
          <w:lang w:val="id-ID"/>
        </w:rPr>
        <w:t>Ardupilot</w:t>
      </w:r>
    </w:p>
    <w:p w14:paraId="01648EA4" w14:textId="77777777" w:rsidR="004E0968" w:rsidRPr="00690AC0" w:rsidRDefault="004E0968" w:rsidP="004E0968">
      <w:pPr>
        <w:pStyle w:val="ListParagraph"/>
        <w:spacing w:line="480" w:lineRule="auto"/>
        <w:ind w:left="426" w:firstLine="294"/>
        <w:jc w:val="both"/>
        <w:rPr>
          <w:rFonts w:cs="Times New Roman"/>
          <w:lang w:val="id-ID"/>
        </w:rPr>
      </w:pPr>
      <w:r w:rsidRPr="00690AC0">
        <w:rPr>
          <w:rFonts w:cs="Times New Roman"/>
          <w:lang w:val="id-ID"/>
        </w:rPr>
        <w:t xml:space="preserve">Untuk menghubungkan </w:t>
      </w:r>
      <w:r w:rsidRPr="00690AC0">
        <w:rPr>
          <w:rFonts w:cs="Times New Roman"/>
          <w:i/>
          <w:lang w:val="id-ID"/>
        </w:rPr>
        <w:t>Mission Planner</w:t>
      </w:r>
      <w:r w:rsidRPr="00690AC0">
        <w:rPr>
          <w:rFonts w:cs="Times New Roman"/>
          <w:lang w:val="id-ID"/>
        </w:rPr>
        <w:t xml:space="preserve"> dengan </w:t>
      </w:r>
      <w:r w:rsidRPr="005C7EF2">
        <w:rPr>
          <w:rFonts w:cs="Times New Roman"/>
          <w:i/>
          <w:iCs/>
          <w:lang w:val="id-ID"/>
        </w:rPr>
        <w:t>Ardupilot</w:t>
      </w:r>
      <w:r w:rsidRPr="00690AC0">
        <w:rPr>
          <w:rFonts w:cs="Times New Roman"/>
          <w:lang w:val="id-ID"/>
        </w:rPr>
        <w:t xml:space="preserve">, pertama-tama harus memilih metode/saluran komunikasi yang ingin digunakan </w:t>
      </w:r>
      <w:r w:rsidRPr="00690AC0">
        <w:rPr>
          <w:rFonts w:cs="Times New Roman"/>
          <w:lang w:val="id-ID"/>
        </w:rPr>
        <w:lastRenderedPageBreak/>
        <w:t xml:space="preserve">menggunakan komunikasi radio telemetri atau komunikasi USB serial dengan protokol komunikasi </w:t>
      </w:r>
      <w:r w:rsidRPr="00690AC0">
        <w:rPr>
          <w:rFonts w:cs="Times New Roman"/>
          <w:i/>
          <w:lang w:val="id-ID"/>
        </w:rPr>
        <w:t>mavlink</w:t>
      </w:r>
      <w:r w:rsidRPr="00690AC0">
        <w:rPr>
          <w:rFonts w:cs="Times New Roman"/>
          <w:lang w:val="id-ID"/>
        </w:rPr>
        <w:t xml:space="preserve">, lalu menyiapkan perangkat keras fisik dan driver perangkat </w:t>
      </w:r>
      <w:r w:rsidRPr="00690AC0">
        <w:rPr>
          <w:rFonts w:cs="Times New Roman"/>
          <w:i/>
          <w:lang w:val="id-ID"/>
        </w:rPr>
        <w:t>Windows</w:t>
      </w:r>
      <w:r w:rsidRPr="00690AC0">
        <w:rPr>
          <w:rFonts w:cs="Times New Roman"/>
          <w:lang w:val="id-ID"/>
        </w:rPr>
        <w:t>. untuk menghubungkan PC dan autopilot menggunakan kabel USB, Radio Telemetri, Bluetooth, koneksi IP, dll.</w:t>
      </w:r>
    </w:p>
    <w:p w14:paraId="09C0E6B9" w14:textId="77777777" w:rsidR="006F6716" w:rsidRPr="00690AC0" w:rsidRDefault="004E0968" w:rsidP="006F6716">
      <w:pPr>
        <w:pStyle w:val="ListParagraph"/>
        <w:keepNext/>
        <w:spacing w:line="480" w:lineRule="auto"/>
        <w:ind w:left="142"/>
        <w:jc w:val="center"/>
        <w:rPr>
          <w:lang w:val="id-ID"/>
        </w:rPr>
      </w:pPr>
      <w:r w:rsidRPr="00690AC0">
        <w:rPr>
          <w:lang w:val="id-ID"/>
        </w:rPr>
        <w:t xml:space="preserve"> </w:t>
      </w:r>
      <w:r w:rsidRPr="00690AC0">
        <w:rPr>
          <w:noProof/>
        </w:rPr>
        <w:drawing>
          <wp:inline distT="0" distB="0" distL="0" distR="0" wp14:anchorId="60452DFB" wp14:editId="5901CDA0">
            <wp:extent cx="2105025" cy="1327132"/>
            <wp:effectExtent l="0" t="0" r="0" b="6985"/>
            <wp:docPr id="22" name="Picture 22" descr="https://ardupilot.org/planner/_images/pixhawk_usb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pixhawk_usb_connection.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14438" cy="1333067"/>
                    </a:xfrm>
                    <a:prstGeom prst="rect">
                      <a:avLst/>
                    </a:prstGeom>
                    <a:noFill/>
                    <a:ln>
                      <a:noFill/>
                    </a:ln>
                  </pic:spPr>
                </pic:pic>
              </a:graphicData>
            </a:graphic>
          </wp:inline>
        </w:drawing>
      </w:r>
      <w:r w:rsidRPr="00690AC0">
        <w:rPr>
          <w:lang w:val="id-ID"/>
        </w:rPr>
        <w:t xml:space="preserve">  </w:t>
      </w:r>
      <w:r w:rsidRPr="00690AC0">
        <w:rPr>
          <w:noProof/>
        </w:rPr>
        <w:drawing>
          <wp:inline distT="0" distB="0" distL="0" distR="0" wp14:anchorId="353A4BFE" wp14:editId="78D97BFA">
            <wp:extent cx="2238375" cy="1685176"/>
            <wp:effectExtent l="0" t="0" r="0" b="0"/>
            <wp:docPr id="25" name="Picture 25" descr="https://ardupilot.org/planner/_images/new-radio-lap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new-radio-laptop.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56120" cy="1698535"/>
                    </a:xfrm>
                    <a:prstGeom prst="rect">
                      <a:avLst/>
                    </a:prstGeom>
                    <a:noFill/>
                    <a:ln>
                      <a:noFill/>
                    </a:ln>
                  </pic:spPr>
                </pic:pic>
              </a:graphicData>
            </a:graphic>
          </wp:inline>
        </w:drawing>
      </w:r>
    </w:p>
    <w:p w14:paraId="48600313" w14:textId="77777777" w:rsidR="006F6716" w:rsidRPr="00690AC0" w:rsidRDefault="006F6716" w:rsidP="00514E4C">
      <w:pPr>
        <w:pStyle w:val="ListParagraph"/>
        <w:keepNext/>
        <w:spacing w:after="0" w:line="276" w:lineRule="auto"/>
        <w:ind w:left="142"/>
        <w:jc w:val="center"/>
        <w:rPr>
          <w:sz w:val="22"/>
          <w:lang w:val="id-ID"/>
        </w:rPr>
      </w:pPr>
      <w:r w:rsidRPr="00690AC0">
        <w:rPr>
          <w:sz w:val="22"/>
          <w:lang w:val="id-ID"/>
        </w:rPr>
        <w:t xml:space="preserve">(a) Menggunakan USB Serial        </w:t>
      </w:r>
      <w:r w:rsidR="00514E4C" w:rsidRPr="00690AC0">
        <w:rPr>
          <w:sz w:val="22"/>
          <w:lang w:val="id-ID"/>
        </w:rPr>
        <w:t xml:space="preserve"> </w:t>
      </w:r>
      <w:r w:rsidRPr="00690AC0">
        <w:rPr>
          <w:sz w:val="22"/>
          <w:lang w:val="id-ID"/>
        </w:rPr>
        <w:t xml:space="preserve"> (b) Menggunakan Radio Telemetry</w:t>
      </w:r>
    </w:p>
    <w:p w14:paraId="2662DA44" w14:textId="0CE970F5" w:rsidR="004E0968" w:rsidRPr="00690AC0" w:rsidRDefault="006F6716" w:rsidP="00514E4C">
      <w:pPr>
        <w:pStyle w:val="Caption"/>
        <w:spacing w:after="0" w:line="276" w:lineRule="auto"/>
        <w:jc w:val="center"/>
        <w:rPr>
          <w:lang w:val="id-ID"/>
        </w:rPr>
      </w:pPr>
      <w:bookmarkStart w:id="254" w:name="_Toc143784889"/>
      <w:bookmarkStart w:id="255" w:name="_Toc145425828"/>
      <w:bookmarkStart w:id="256" w:name="_Toc145534213"/>
      <w:bookmarkStart w:id="257" w:name="_Toc146562508"/>
      <w:bookmarkStart w:id="258" w:name="_Toc14670330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4</w:t>
      </w:r>
      <w:r w:rsidR="006A0EA1" w:rsidRPr="00690AC0">
        <w:rPr>
          <w:lang w:val="id-ID"/>
        </w:rPr>
        <w:fldChar w:fldCharType="end"/>
      </w:r>
      <w:r w:rsidRPr="00690AC0">
        <w:rPr>
          <w:lang w:val="id-ID"/>
        </w:rPr>
        <w:t xml:space="preserve"> Menghubungkan Mission Planner ke Ardupilot</w:t>
      </w:r>
      <w:bookmarkEnd w:id="254"/>
      <w:bookmarkEnd w:id="255"/>
      <w:bookmarkEnd w:id="256"/>
      <w:bookmarkEnd w:id="257"/>
      <w:bookmarkEnd w:id="258"/>
    </w:p>
    <w:p w14:paraId="1EBCFE03" w14:textId="21C4E7FF" w:rsidR="00514E4C" w:rsidRPr="00DD3BB4" w:rsidRDefault="00514E4C" w:rsidP="00DD3BB4">
      <w:pPr>
        <w:spacing w:after="0" w:line="480" w:lineRule="auto"/>
        <w:jc w:val="center"/>
        <w:rPr>
          <w:rFonts w:cs="Times New Roman"/>
          <w:szCs w:val="24"/>
          <w:lang w:val="id-ID"/>
        </w:rPr>
      </w:pPr>
      <w:r w:rsidRPr="00690AC0">
        <w:rPr>
          <w:rFonts w:cs="Times New Roman"/>
          <w:szCs w:val="24"/>
          <w:lang w:val="id-ID"/>
        </w:rPr>
        <w:t>(Sumber : Ardupilot.org)</w:t>
      </w:r>
    </w:p>
    <w:p w14:paraId="53697C13" w14:textId="4F72E378" w:rsidR="00514E4C" w:rsidRPr="00690AC0" w:rsidRDefault="00B47A39" w:rsidP="00DD3BB4">
      <w:pPr>
        <w:pStyle w:val="ListParagraph"/>
        <w:spacing w:line="480" w:lineRule="auto"/>
        <w:ind w:left="426"/>
        <w:jc w:val="both"/>
        <w:rPr>
          <w:rStyle w:val="rynqvb"/>
          <w:lang w:val="id-ID"/>
        </w:rPr>
      </w:pPr>
      <w:r w:rsidRPr="00690AC0">
        <w:rPr>
          <w:rStyle w:val="rynqvb"/>
          <w:lang w:val="id-ID"/>
        </w:rPr>
        <w:t xml:space="preserve">Koneksi dan </w:t>
      </w:r>
      <w:r w:rsidRPr="00690AC0">
        <w:rPr>
          <w:rFonts w:cs="Times New Roman"/>
          <w:lang w:val="id-ID"/>
        </w:rPr>
        <w:t>kecepatan</w:t>
      </w:r>
      <w:r w:rsidRPr="00690AC0">
        <w:rPr>
          <w:rStyle w:val="rynqvb"/>
          <w:lang w:val="id-ID"/>
        </w:rPr>
        <w:t xml:space="preserve"> data </w:t>
      </w:r>
      <w:r w:rsidR="00514E4C" w:rsidRPr="00690AC0">
        <w:rPr>
          <w:lang w:val="id-ID"/>
        </w:rPr>
        <w:t xml:space="preserve">Mission Planner </w:t>
      </w:r>
      <w:r w:rsidR="00514E4C" w:rsidRPr="00690AC0">
        <w:rPr>
          <w:rStyle w:val="rynqvb"/>
          <w:lang w:val="id-ID"/>
        </w:rPr>
        <w:t>diatur menggunakan kotak drop-down di bagian kanan a</w:t>
      </w:r>
      <w:r w:rsidR="00553D42">
        <w:rPr>
          <w:rStyle w:val="rynqvb"/>
          <w:lang w:val="id-ID"/>
        </w:rPr>
        <w:t xml:space="preserve">tas layar seperti pada </w:t>
      </w:r>
      <w:r w:rsidR="001A29A2">
        <w:rPr>
          <w:rStyle w:val="rynqvb"/>
        </w:rPr>
        <w:t>G</w:t>
      </w:r>
      <w:r w:rsidR="00553D42">
        <w:rPr>
          <w:rStyle w:val="rynqvb"/>
          <w:lang w:val="id-ID"/>
        </w:rPr>
        <w:t>ambar 3</w:t>
      </w:r>
      <w:r w:rsidR="001A29A2">
        <w:rPr>
          <w:rStyle w:val="rynqvb"/>
        </w:rPr>
        <w:t>5</w:t>
      </w:r>
      <w:r w:rsidRPr="00690AC0">
        <w:rPr>
          <w:rStyle w:val="rynqvb"/>
          <w:lang w:val="id-ID"/>
        </w:rPr>
        <w:t xml:space="preserve"> berikut</w:t>
      </w:r>
      <w:r w:rsidR="00514E4C" w:rsidRPr="00690AC0">
        <w:rPr>
          <w:rStyle w:val="rynqvb"/>
          <w:lang w:val="id-ID"/>
        </w:rPr>
        <w:t>.</w:t>
      </w:r>
    </w:p>
    <w:p w14:paraId="10C9CD95" w14:textId="77777777" w:rsidR="00514E4C" w:rsidRPr="00690AC0" w:rsidRDefault="00514E4C" w:rsidP="00514E4C">
      <w:pPr>
        <w:keepNext/>
        <w:spacing w:after="0" w:line="360" w:lineRule="auto"/>
        <w:jc w:val="center"/>
        <w:rPr>
          <w:lang w:val="id-ID"/>
        </w:rPr>
      </w:pPr>
      <w:r w:rsidRPr="00690AC0">
        <w:rPr>
          <w:noProof/>
        </w:rPr>
        <w:drawing>
          <wp:inline distT="0" distB="0" distL="0" distR="0" wp14:anchorId="5122F53A" wp14:editId="4526A1CA">
            <wp:extent cx="2733675" cy="632218"/>
            <wp:effectExtent l="0" t="0" r="0" b="0"/>
            <wp:docPr id="34" name="Picture 34" descr="../_images/MisionPlanner_ConnectBu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MisionPlanner_ConnectButton.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41532" cy="634035"/>
                    </a:xfrm>
                    <a:prstGeom prst="rect">
                      <a:avLst/>
                    </a:prstGeom>
                    <a:noFill/>
                    <a:ln>
                      <a:noFill/>
                    </a:ln>
                  </pic:spPr>
                </pic:pic>
              </a:graphicData>
            </a:graphic>
          </wp:inline>
        </w:drawing>
      </w:r>
    </w:p>
    <w:p w14:paraId="28E07717" w14:textId="5E68BE99" w:rsidR="00514E4C" w:rsidRPr="00690AC0" w:rsidRDefault="00514E4C" w:rsidP="00514E4C">
      <w:pPr>
        <w:pStyle w:val="Caption"/>
        <w:spacing w:after="0"/>
        <w:jc w:val="center"/>
        <w:rPr>
          <w:lang w:val="id-ID"/>
        </w:rPr>
      </w:pPr>
      <w:bookmarkStart w:id="259" w:name="_Toc143784890"/>
      <w:bookmarkStart w:id="260" w:name="_Toc145425829"/>
      <w:bookmarkStart w:id="261" w:name="_Toc145534214"/>
      <w:bookmarkStart w:id="262" w:name="_Toc146562509"/>
      <w:bookmarkStart w:id="263" w:name="_Toc14670331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5</w:t>
      </w:r>
      <w:r w:rsidR="006A0EA1" w:rsidRPr="00690AC0">
        <w:rPr>
          <w:lang w:val="id-ID"/>
        </w:rPr>
        <w:fldChar w:fldCharType="end"/>
      </w:r>
      <w:r w:rsidRPr="00690AC0">
        <w:rPr>
          <w:lang w:val="id-ID"/>
        </w:rPr>
        <w:t xml:space="preserve"> Tombol </w:t>
      </w:r>
      <w:r w:rsidR="001101A8" w:rsidRPr="00690AC0">
        <w:rPr>
          <w:lang w:val="id-ID"/>
        </w:rPr>
        <w:t>Connect</w:t>
      </w:r>
      <w:r w:rsidRPr="00690AC0">
        <w:rPr>
          <w:lang w:val="id-ID"/>
        </w:rPr>
        <w:t xml:space="preserve"> Mission Planner</w:t>
      </w:r>
      <w:bookmarkEnd w:id="259"/>
      <w:bookmarkEnd w:id="260"/>
      <w:bookmarkEnd w:id="261"/>
      <w:bookmarkEnd w:id="262"/>
      <w:bookmarkEnd w:id="263"/>
    </w:p>
    <w:p w14:paraId="46457C68" w14:textId="77777777" w:rsidR="00514E4C" w:rsidRPr="00690AC0" w:rsidRDefault="00514E4C" w:rsidP="00514E4C">
      <w:pPr>
        <w:spacing w:after="0" w:line="480" w:lineRule="auto"/>
        <w:jc w:val="center"/>
        <w:rPr>
          <w:rFonts w:cs="Times New Roman"/>
          <w:szCs w:val="24"/>
          <w:lang w:val="id-ID"/>
        </w:rPr>
      </w:pPr>
      <w:r w:rsidRPr="00690AC0">
        <w:rPr>
          <w:rFonts w:cs="Times New Roman"/>
          <w:szCs w:val="24"/>
          <w:lang w:val="id-ID"/>
        </w:rPr>
        <w:t>(Sumber : Ardupilot.org)</w:t>
      </w:r>
    </w:p>
    <w:p w14:paraId="72C26D75" w14:textId="09EEE258" w:rsidR="00514E4C" w:rsidRPr="00690AC0" w:rsidRDefault="00514E4C" w:rsidP="00ED4B07">
      <w:pPr>
        <w:pStyle w:val="ListParagraph"/>
        <w:spacing w:line="480" w:lineRule="auto"/>
        <w:ind w:left="426" w:firstLine="294"/>
        <w:jc w:val="both"/>
        <w:rPr>
          <w:lang w:val="id-ID"/>
        </w:rPr>
      </w:pPr>
      <w:r w:rsidRPr="00690AC0">
        <w:rPr>
          <w:lang w:val="id-ID"/>
        </w:rPr>
        <w:t xml:space="preserve">Setelah memasang USB atau </w:t>
      </w:r>
      <w:r w:rsidRPr="00690AC0">
        <w:rPr>
          <w:i/>
          <w:lang w:val="id-ID"/>
        </w:rPr>
        <w:t>Radio Telemetri</w:t>
      </w:r>
      <w:r w:rsidRPr="00690AC0">
        <w:rPr>
          <w:lang w:val="id-ID"/>
        </w:rPr>
        <w:t xml:space="preserve">, </w:t>
      </w:r>
      <w:r w:rsidRPr="00690AC0">
        <w:rPr>
          <w:i/>
          <w:lang w:val="id-ID"/>
        </w:rPr>
        <w:t>Windows</w:t>
      </w:r>
      <w:r w:rsidRPr="00690AC0">
        <w:rPr>
          <w:lang w:val="id-ID"/>
        </w:rPr>
        <w:t xml:space="preserve"> akan secara otomatis menetapkan nomor port COM pada autopilot, dan akan ditampilkan di menu drop-</w:t>
      </w:r>
      <w:r w:rsidRPr="00690AC0">
        <w:rPr>
          <w:rFonts w:cs="Times New Roman"/>
          <w:lang w:val="id-ID"/>
        </w:rPr>
        <w:t>down</w:t>
      </w:r>
      <w:r w:rsidRPr="00690AC0">
        <w:rPr>
          <w:lang w:val="id-ID"/>
        </w:rPr>
        <w:t xml:space="preserve">. </w:t>
      </w:r>
      <w:r w:rsidRPr="00690AC0">
        <w:rPr>
          <w:i/>
          <w:lang w:val="id-ID"/>
        </w:rPr>
        <w:t>Baudrate</w:t>
      </w:r>
      <w:r w:rsidRPr="00690AC0">
        <w:rPr>
          <w:lang w:val="id-ID"/>
        </w:rPr>
        <w:t xml:space="preserve"> yang sesuai untuk koneksi juga diatur (biasanya kecepatan data koneksi USB adalah 115200 dan kecepatan koneksi radio adalah 57600). Pilih </w:t>
      </w:r>
      <w:r w:rsidRPr="00690AC0">
        <w:rPr>
          <w:i/>
          <w:lang w:val="id-ID"/>
        </w:rPr>
        <w:t>port</w:t>
      </w:r>
      <w:r w:rsidRPr="00690AC0">
        <w:rPr>
          <w:lang w:val="id-ID"/>
        </w:rPr>
        <w:t xml:space="preserve"> dan </w:t>
      </w:r>
      <w:r w:rsidRPr="00690AC0">
        <w:rPr>
          <w:i/>
          <w:lang w:val="id-ID"/>
        </w:rPr>
        <w:t>Baudrate</w:t>
      </w:r>
      <w:r w:rsidRPr="00690AC0">
        <w:rPr>
          <w:lang w:val="id-ID"/>
        </w:rPr>
        <w:t xml:space="preserve"> yang diinginkan lalu tekan tombol </w:t>
      </w:r>
      <w:r w:rsidRPr="00690AC0">
        <w:rPr>
          <w:i/>
          <w:lang w:val="id-ID"/>
        </w:rPr>
        <w:t>CONNECT</w:t>
      </w:r>
      <w:r w:rsidRPr="00690AC0">
        <w:rPr>
          <w:lang w:val="id-ID"/>
        </w:rPr>
        <w:t xml:space="preserve"> untuk terhubung ke autopilot. Setelah terhubung, </w:t>
      </w:r>
      <w:r w:rsidRPr="00690AC0">
        <w:rPr>
          <w:i/>
          <w:lang w:val="id-ID"/>
        </w:rPr>
        <w:t>Mission Planner</w:t>
      </w:r>
      <w:r w:rsidRPr="00690AC0">
        <w:rPr>
          <w:lang w:val="id-ID"/>
        </w:rPr>
        <w:t xml:space="preserve"> </w:t>
      </w:r>
      <w:r w:rsidRPr="00690AC0">
        <w:rPr>
          <w:lang w:val="id-ID"/>
        </w:rPr>
        <w:lastRenderedPageBreak/>
        <w:t xml:space="preserve">akan mendownload parameter dari autopilot dan tombol akan berubah menjadi </w:t>
      </w:r>
      <w:r w:rsidRPr="00A74A8B">
        <w:rPr>
          <w:i/>
          <w:lang w:val="id-ID"/>
        </w:rPr>
        <w:t>DISCONNECT</w:t>
      </w:r>
      <w:r w:rsidRPr="00690AC0">
        <w:rPr>
          <w:lang w:val="id-ID"/>
        </w:rPr>
        <w:t xml:space="preserve"> seperti yang ditunjukkan</w:t>
      </w:r>
      <w:r w:rsidR="00553D42">
        <w:rPr>
          <w:lang w:val="id-ID"/>
        </w:rPr>
        <w:t xml:space="preserve"> pada </w:t>
      </w:r>
      <w:r w:rsidR="001A29A2">
        <w:t>G</w:t>
      </w:r>
      <w:r w:rsidR="00553D42">
        <w:rPr>
          <w:lang w:val="id-ID"/>
        </w:rPr>
        <w:t>ambar 3</w:t>
      </w:r>
      <w:r w:rsidR="001A29A2">
        <w:t>6</w:t>
      </w:r>
      <w:r w:rsidRPr="00690AC0">
        <w:rPr>
          <w:lang w:val="id-ID"/>
        </w:rPr>
        <w:t>:</w:t>
      </w:r>
    </w:p>
    <w:p w14:paraId="27EE0CE1" w14:textId="77777777" w:rsidR="001101A8" w:rsidRPr="00690AC0" w:rsidRDefault="001101A8" w:rsidP="001101A8">
      <w:pPr>
        <w:keepNext/>
        <w:spacing w:after="0" w:line="240" w:lineRule="auto"/>
        <w:jc w:val="center"/>
        <w:rPr>
          <w:lang w:val="id-ID"/>
        </w:rPr>
      </w:pPr>
      <w:r w:rsidRPr="00690AC0">
        <w:rPr>
          <w:noProof/>
        </w:rPr>
        <w:drawing>
          <wp:inline distT="0" distB="0" distL="0" distR="0" wp14:anchorId="7619958D" wp14:editId="4E8B33E3">
            <wp:extent cx="3028950" cy="676275"/>
            <wp:effectExtent l="0" t="0" r="0" b="9525"/>
            <wp:docPr id="37" name="Picture 37" descr="https://ardupilot.org/planner/_images/MisionPlanner_DisconnectBu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ardupilot.org/planner/_images/MisionPlanner_DisconnectButton.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28950" cy="676275"/>
                    </a:xfrm>
                    <a:prstGeom prst="rect">
                      <a:avLst/>
                    </a:prstGeom>
                    <a:noFill/>
                    <a:ln>
                      <a:noFill/>
                    </a:ln>
                  </pic:spPr>
                </pic:pic>
              </a:graphicData>
            </a:graphic>
          </wp:inline>
        </w:drawing>
      </w:r>
    </w:p>
    <w:p w14:paraId="7270D273" w14:textId="7FDE11D8" w:rsidR="001101A8" w:rsidRPr="00690AC0" w:rsidRDefault="001101A8" w:rsidP="001101A8">
      <w:pPr>
        <w:pStyle w:val="Caption"/>
        <w:spacing w:after="0"/>
        <w:jc w:val="center"/>
        <w:rPr>
          <w:lang w:val="id-ID"/>
        </w:rPr>
      </w:pPr>
      <w:bookmarkStart w:id="264" w:name="_Toc143784891"/>
      <w:bookmarkStart w:id="265" w:name="_Toc145425830"/>
      <w:bookmarkStart w:id="266" w:name="_Toc145534215"/>
      <w:bookmarkStart w:id="267" w:name="_Toc146562510"/>
      <w:bookmarkStart w:id="268" w:name="_Toc14670331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6</w:t>
      </w:r>
      <w:r w:rsidR="006A0EA1" w:rsidRPr="00690AC0">
        <w:rPr>
          <w:lang w:val="id-ID"/>
        </w:rPr>
        <w:fldChar w:fldCharType="end"/>
      </w:r>
      <w:r w:rsidRPr="00690AC0">
        <w:rPr>
          <w:lang w:val="id-ID"/>
        </w:rPr>
        <w:t xml:space="preserve"> </w:t>
      </w:r>
      <w:r w:rsidR="00AC4BF0" w:rsidRPr="00690AC0">
        <w:rPr>
          <w:lang w:val="id-ID"/>
        </w:rPr>
        <w:t>Tombol Disc</w:t>
      </w:r>
      <w:r w:rsidRPr="00690AC0">
        <w:rPr>
          <w:lang w:val="id-ID"/>
        </w:rPr>
        <w:t>onnect Mission Planner</w:t>
      </w:r>
      <w:bookmarkEnd w:id="264"/>
      <w:bookmarkEnd w:id="265"/>
      <w:bookmarkEnd w:id="266"/>
      <w:bookmarkEnd w:id="267"/>
      <w:bookmarkEnd w:id="268"/>
    </w:p>
    <w:p w14:paraId="6D468740" w14:textId="77777777" w:rsidR="001101A8" w:rsidRPr="00690AC0" w:rsidRDefault="001101A8" w:rsidP="00B47A39">
      <w:pPr>
        <w:spacing w:after="0" w:line="480" w:lineRule="auto"/>
        <w:jc w:val="center"/>
        <w:rPr>
          <w:rFonts w:cs="Times New Roman"/>
          <w:szCs w:val="24"/>
          <w:lang w:val="id-ID"/>
        </w:rPr>
      </w:pPr>
      <w:r w:rsidRPr="00690AC0">
        <w:rPr>
          <w:rFonts w:cs="Times New Roman"/>
          <w:szCs w:val="24"/>
          <w:lang w:val="id-ID"/>
        </w:rPr>
        <w:t>(Sumber : Ardupilot.org)</w:t>
      </w:r>
    </w:p>
    <w:p w14:paraId="45BF9DA8" w14:textId="77777777" w:rsidR="00B47A39" w:rsidRPr="00690AC0" w:rsidRDefault="00945C81" w:rsidP="00C3597E">
      <w:pPr>
        <w:pStyle w:val="ListParagraph"/>
        <w:numPr>
          <w:ilvl w:val="1"/>
          <w:numId w:val="9"/>
        </w:numPr>
        <w:spacing w:after="0" w:line="480" w:lineRule="auto"/>
        <w:ind w:left="425"/>
        <w:rPr>
          <w:rFonts w:cs="Times New Roman"/>
          <w:b/>
          <w:lang w:val="id-ID"/>
        </w:rPr>
      </w:pPr>
      <w:r w:rsidRPr="00690AC0">
        <w:rPr>
          <w:rFonts w:cs="Times New Roman"/>
          <w:b/>
          <w:lang w:val="id-ID"/>
        </w:rPr>
        <w:t xml:space="preserve">Fitur </w:t>
      </w:r>
      <w:r w:rsidRPr="00690AC0">
        <w:rPr>
          <w:rFonts w:cs="Times New Roman"/>
          <w:b/>
          <w:i/>
          <w:lang w:val="id-ID"/>
        </w:rPr>
        <w:t>Mission Planner</w:t>
      </w:r>
    </w:p>
    <w:p w14:paraId="6310162A" w14:textId="77777777" w:rsidR="00945C81" w:rsidRPr="00690AC0" w:rsidRDefault="00945C81" w:rsidP="00C3597E">
      <w:pPr>
        <w:spacing w:after="0" w:line="480" w:lineRule="auto"/>
        <w:ind w:left="425" w:firstLine="436"/>
        <w:jc w:val="both"/>
        <w:rPr>
          <w:rStyle w:val="rynqvb"/>
          <w:lang w:val="id-ID"/>
        </w:rPr>
      </w:pPr>
      <w:r w:rsidRPr="00690AC0">
        <w:rPr>
          <w:rStyle w:val="rynqvb"/>
          <w:lang w:val="id-ID"/>
        </w:rPr>
        <w:t>.</w:t>
      </w:r>
      <w:r w:rsidRPr="00690AC0">
        <w:rPr>
          <w:rStyle w:val="hwtze"/>
          <w:lang w:val="id-ID"/>
        </w:rPr>
        <w:t xml:space="preserve"> </w:t>
      </w:r>
      <w:r w:rsidRPr="00690AC0">
        <w:rPr>
          <w:rStyle w:val="rynqvb"/>
          <w:lang w:val="id-ID"/>
        </w:rPr>
        <w:t xml:space="preserve">Bagian fitur mission planner disusun untuk mencocokkan </w:t>
      </w:r>
      <w:r w:rsidRPr="00690AC0">
        <w:rPr>
          <w:rFonts w:cs="Times New Roman"/>
          <w:color w:val="000000" w:themeColor="text1"/>
          <w:szCs w:val="24"/>
          <w:lang w:val="id-ID"/>
        </w:rPr>
        <w:t>bagian</w:t>
      </w:r>
      <w:r w:rsidRPr="00690AC0">
        <w:rPr>
          <w:rStyle w:val="rynqvb"/>
          <w:lang w:val="id-ID"/>
        </w:rPr>
        <w:t xml:space="preserve"> utama perencana misi seperti yang dipilih dalam menu di sepanjang bagian atas jendela perencana misi. Fitur </w:t>
      </w:r>
      <w:r w:rsidR="00BB469D" w:rsidRPr="00690AC0">
        <w:rPr>
          <w:rStyle w:val="rynqvb"/>
          <w:i/>
          <w:lang w:val="id-ID"/>
        </w:rPr>
        <w:t>mission planner</w:t>
      </w:r>
      <w:r w:rsidRPr="00690AC0">
        <w:rPr>
          <w:rStyle w:val="rynqvb"/>
          <w:lang w:val="id-ID"/>
        </w:rPr>
        <w:t xml:space="preserve"> dirincikan di setiap bagian berikut</w:t>
      </w:r>
    </w:p>
    <w:p w14:paraId="7B2F24D1" w14:textId="77777777" w:rsidR="00C3597E" w:rsidRDefault="00C3597E" w:rsidP="00CC4838">
      <w:pPr>
        <w:pStyle w:val="ListParagraph"/>
        <w:numPr>
          <w:ilvl w:val="0"/>
          <w:numId w:val="27"/>
        </w:numPr>
        <w:spacing w:after="0" w:line="480" w:lineRule="auto"/>
        <w:ind w:left="851"/>
        <w:jc w:val="both"/>
        <w:rPr>
          <w:rFonts w:cs="Times New Roman"/>
          <w:b/>
          <w:i/>
          <w:lang w:val="id-ID"/>
        </w:rPr>
      </w:pPr>
      <w:r w:rsidRPr="00690AC0">
        <w:rPr>
          <w:rFonts w:cs="Times New Roman"/>
          <w:b/>
          <w:i/>
          <w:lang w:val="id-ID"/>
        </w:rPr>
        <w:t xml:space="preserve">Fligh Data </w:t>
      </w:r>
    </w:p>
    <w:p w14:paraId="5AA464C7" w14:textId="13C3F997" w:rsidR="00C75FFF" w:rsidRPr="00C75FFF" w:rsidRDefault="00C75FFF" w:rsidP="00C75FFF">
      <w:pPr>
        <w:pStyle w:val="ListParagraph"/>
        <w:spacing w:after="0" w:line="480" w:lineRule="auto"/>
        <w:ind w:left="851"/>
        <w:jc w:val="both"/>
        <w:rPr>
          <w:rFonts w:cs="Times New Roman"/>
        </w:rPr>
      </w:pPr>
      <w:r w:rsidRPr="00C75FFF">
        <w:rPr>
          <w:rFonts w:cs="Times New Roman"/>
          <w:i/>
        </w:rPr>
        <w:t>Flight data</w:t>
      </w:r>
      <w:r>
        <w:rPr>
          <w:rFonts w:cs="Times New Roman"/>
        </w:rPr>
        <w:t xml:space="preserve"> merupakan menu </w:t>
      </w:r>
      <w:r w:rsidR="007A3924">
        <w:rPr>
          <w:rFonts w:cs="Times New Roman"/>
        </w:rPr>
        <w:t xml:space="preserve">tampilan </w:t>
      </w:r>
      <w:r>
        <w:rPr>
          <w:rFonts w:cs="Times New Roman"/>
        </w:rPr>
        <w:t xml:space="preserve">awal pada mission planner. Menu ini berfungsi untuk monitoring </w:t>
      </w:r>
      <w:r w:rsidR="001A29A2">
        <w:rPr>
          <w:rFonts w:cs="Times New Roman"/>
        </w:rPr>
        <w:t xml:space="preserve"> </w:t>
      </w:r>
      <w:r w:rsidR="001A29A2">
        <w:t xml:space="preserve">pengawasan dan pemantauan penerbangan </w:t>
      </w:r>
      <w:r>
        <w:rPr>
          <w:rFonts w:cs="Times New Roman"/>
        </w:rPr>
        <w:t xml:space="preserve">pada </w:t>
      </w:r>
      <w:r w:rsidRPr="00C75FFF">
        <w:rPr>
          <w:rFonts w:cs="Times New Roman"/>
          <w:i/>
        </w:rPr>
        <w:t>drone</w:t>
      </w:r>
      <w:r>
        <w:rPr>
          <w:rFonts w:cs="Times New Roman"/>
          <w:i/>
        </w:rPr>
        <w:t>.</w:t>
      </w:r>
      <w:r w:rsidR="001A29A2">
        <w:rPr>
          <w:rFonts w:cs="Times New Roman"/>
          <w:i/>
        </w:rPr>
        <w:t xml:space="preserve"> </w:t>
      </w:r>
    </w:p>
    <w:p w14:paraId="6FBB140F" w14:textId="77777777" w:rsidR="00C3597E" w:rsidRPr="00690AC0" w:rsidRDefault="00C3597E" w:rsidP="00C3597E">
      <w:pPr>
        <w:pStyle w:val="ListParagraph"/>
        <w:keepNext/>
        <w:spacing w:after="0" w:line="240" w:lineRule="auto"/>
        <w:ind w:left="0"/>
        <w:jc w:val="center"/>
        <w:rPr>
          <w:lang w:val="id-ID"/>
        </w:rPr>
      </w:pPr>
      <w:r w:rsidRPr="00690AC0">
        <w:rPr>
          <w:noProof/>
        </w:rPr>
        <w:drawing>
          <wp:inline distT="0" distB="0" distL="0" distR="0" wp14:anchorId="4D527A6F" wp14:editId="702FCE89">
            <wp:extent cx="3882782" cy="2066925"/>
            <wp:effectExtent l="0" t="0" r="3810" b="0"/>
            <wp:docPr id="60" name="Picture 60" descr="https://ardupilot.org/planner/_images/mp_hud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mp_hud_full.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4600"/>
                    <a:stretch/>
                  </pic:blipFill>
                  <pic:spPr bwMode="auto">
                    <a:xfrm>
                      <a:off x="0" y="0"/>
                      <a:ext cx="3936685" cy="2095619"/>
                    </a:xfrm>
                    <a:prstGeom prst="rect">
                      <a:avLst/>
                    </a:prstGeom>
                    <a:noFill/>
                    <a:ln>
                      <a:noFill/>
                    </a:ln>
                    <a:extLst>
                      <a:ext uri="{53640926-AAD7-44D8-BBD7-CCE9431645EC}">
                        <a14:shadowObscured xmlns:a14="http://schemas.microsoft.com/office/drawing/2010/main"/>
                      </a:ext>
                    </a:extLst>
                  </pic:spPr>
                </pic:pic>
              </a:graphicData>
            </a:graphic>
          </wp:inline>
        </w:drawing>
      </w:r>
    </w:p>
    <w:p w14:paraId="76FD879F" w14:textId="77777777" w:rsidR="00C3597E" w:rsidRPr="00690AC0" w:rsidRDefault="00C71ADB" w:rsidP="00C3597E">
      <w:pPr>
        <w:spacing w:after="0" w:line="240" w:lineRule="auto"/>
        <w:jc w:val="center"/>
        <w:rPr>
          <w:rFonts w:cs="Times New Roman"/>
          <w:sz w:val="22"/>
          <w:szCs w:val="24"/>
          <w:lang w:val="id-ID"/>
        </w:rPr>
      </w:pPr>
      <w:r w:rsidRPr="00690AC0">
        <w:rPr>
          <w:rFonts w:cs="Times New Roman"/>
          <w:sz w:val="22"/>
          <w:szCs w:val="24"/>
          <w:lang w:val="id-ID"/>
        </w:rPr>
        <w:t xml:space="preserve"> </w:t>
      </w:r>
      <w:r w:rsidR="00C3597E" w:rsidRPr="00690AC0">
        <w:rPr>
          <w:rFonts w:cs="Times New Roman"/>
          <w:sz w:val="22"/>
          <w:szCs w:val="24"/>
          <w:lang w:val="id-ID"/>
        </w:rPr>
        <w:t>(</w:t>
      </w:r>
      <w:r w:rsidRPr="00690AC0">
        <w:rPr>
          <w:rFonts w:cs="Times New Roman"/>
          <w:sz w:val="22"/>
          <w:szCs w:val="24"/>
          <w:lang w:val="id-ID"/>
        </w:rPr>
        <w:t>a</w:t>
      </w:r>
      <w:r w:rsidR="00C3597E" w:rsidRPr="00690AC0">
        <w:rPr>
          <w:rFonts w:cs="Times New Roman"/>
          <w:sz w:val="22"/>
          <w:szCs w:val="24"/>
          <w:lang w:val="id-ID"/>
        </w:rPr>
        <w:t>)</w:t>
      </w:r>
      <w:r w:rsidRPr="00690AC0">
        <w:rPr>
          <w:rFonts w:cs="Times New Roman"/>
          <w:sz w:val="22"/>
          <w:szCs w:val="24"/>
          <w:lang w:val="id-ID"/>
        </w:rPr>
        <w:t xml:space="preserve"> Tampilan utama </w:t>
      </w:r>
      <w:r w:rsidRPr="00690AC0">
        <w:rPr>
          <w:rStyle w:val="rynqvb"/>
          <w:i/>
          <w:sz w:val="22"/>
          <w:lang w:val="id-ID"/>
        </w:rPr>
        <w:t xml:space="preserve">Heads-up Display </w:t>
      </w:r>
      <w:r w:rsidRPr="00690AC0">
        <w:rPr>
          <w:rStyle w:val="rynqvb"/>
          <w:sz w:val="22"/>
          <w:lang w:val="id-ID"/>
        </w:rPr>
        <w:t>(HUD)</w:t>
      </w:r>
    </w:p>
    <w:p w14:paraId="7748C87C" w14:textId="77777777" w:rsidR="00C71ADB" w:rsidRPr="00690AC0" w:rsidRDefault="00C71ADB" w:rsidP="00C71ADB">
      <w:pPr>
        <w:keepNext/>
        <w:spacing w:after="0" w:line="240" w:lineRule="auto"/>
        <w:jc w:val="center"/>
        <w:rPr>
          <w:lang w:val="id-ID"/>
        </w:rPr>
      </w:pPr>
      <w:r w:rsidRPr="00690AC0">
        <w:rPr>
          <w:noProof/>
        </w:rPr>
        <w:lastRenderedPageBreak/>
        <w:drawing>
          <wp:inline distT="0" distB="0" distL="0" distR="0" wp14:anchorId="75135248" wp14:editId="01487F62">
            <wp:extent cx="2906563" cy="2371725"/>
            <wp:effectExtent l="0" t="0" r="8255" b="0"/>
            <wp:docPr id="61" name="Picture 61" descr="https://ardupilot.org/planner/_images/mp_hud_det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mp_hud_detail.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4494" cy="2378197"/>
                    </a:xfrm>
                    <a:prstGeom prst="rect">
                      <a:avLst/>
                    </a:prstGeom>
                    <a:noFill/>
                    <a:ln>
                      <a:noFill/>
                    </a:ln>
                  </pic:spPr>
                </pic:pic>
              </a:graphicData>
            </a:graphic>
          </wp:inline>
        </w:drawing>
      </w:r>
    </w:p>
    <w:p w14:paraId="3E402247" w14:textId="77777777" w:rsidR="00C71ADB" w:rsidRPr="00690AC0" w:rsidRDefault="00C71ADB" w:rsidP="00C21E76">
      <w:pPr>
        <w:spacing w:after="0" w:line="360" w:lineRule="auto"/>
        <w:jc w:val="center"/>
        <w:rPr>
          <w:rFonts w:cs="Times New Roman"/>
          <w:sz w:val="22"/>
          <w:szCs w:val="24"/>
          <w:lang w:val="id-ID"/>
        </w:rPr>
      </w:pPr>
      <w:r w:rsidRPr="00690AC0">
        <w:rPr>
          <w:rFonts w:cs="Times New Roman"/>
          <w:sz w:val="22"/>
          <w:szCs w:val="24"/>
          <w:lang w:val="id-ID"/>
        </w:rPr>
        <w:t xml:space="preserve">(b) Tampilan detail </w:t>
      </w:r>
      <w:r w:rsidRPr="00690AC0">
        <w:rPr>
          <w:rFonts w:cs="Times New Roman"/>
          <w:i/>
          <w:sz w:val="22"/>
          <w:szCs w:val="24"/>
          <w:lang w:val="id-ID"/>
        </w:rPr>
        <w:t>Fligh Data</w:t>
      </w:r>
      <w:r w:rsidRPr="00690AC0">
        <w:rPr>
          <w:rFonts w:cs="Times New Roman"/>
          <w:sz w:val="22"/>
          <w:szCs w:val="24"/>
          <w:lang w:val="id-ID"/>
        </w:rPr>
        <w:t xml:space="preserve"> </w:t>
      </w:r>
      <w:r w:rsidRPr="00690AC0">
        <w:rPr>
          <w:rStyle w:val="rynqvb"/>
          <w:i/>
          <w:sz w:val="22"/>
          <w:lang w:val="id-ID"/>
        </w:rPr>
        <w:t xml:space="preserve">Heads-up Display </w:t>
      </w:r>
      <w:r w:rsidRPr="00690AC0">
        <w:rPr>
          <w:rStyle w:val="rynqvb"/>
          <w:sz w:val="22"/>
          <w:lang w:val="id-ID"/>
        </w:rPr>
        <w:t>(HUD)</w:t>
      </w:r>
    </w:p>
    <w:p w14:paraId="3D6FC08E" w14:textId="1A387BFD" w:rsidR="00C71ADB" w:rsidRPr="00690AC0" w:rsidRDefault="00C71ADB" w:rsidP="00C21E76">
      <w:pPr>
        <w:pStyle w:val="Caption"/>
        <w:spacing w:after="0"/>
        <w:jc w:val="center"/>
        <w:rPr>
          <w:lang w:val="id-ID"/>
        </w:rPr>
      </w:pPr>
      <w:bookmarkStart w:id="269" w:name="_Toc143784892"/>
      <w:bookmarkStart w:id="270" w:name="_Toc145425831"/>
      <w:bookmarkStart w:id="271" w:name="_Toc145534216"/>
      <w:bookmarkStart w:id="272" w:name="_Toc146562511"/>
      <w:bookmarkStart w:id="273" w:name="_Toc14670331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7</w:t>
      </w:r>
      <w:r w:rsidR="006A0EA1" w:rsidRPr="00690AC0">
        <w:rPr>
          <w:lang w:val="id-ID"/>
        </w:rPr>
        <w:fldChar w:fldCharType="end"/>
      </w:r>
      <w:r w:rsidRPr="00690AC0">
        <w:rPr>
          <w:lang w:val="id-ID"/>
        </w:rPr>
        <w:t xml:space="preserve"> Heads-up Display (HUD)</w:t>
      </w:r>
      <w:bookmarkEnd w:id="269"/>
      <w:bookmarkEnd w:id="270"/>
      <w:bookmarkEnd w:id="271"/>
      <w:bookmarkEnd w:id="272"/>
      <w:bookmarkEnd w:id="273"/>
    </w:p>
    <w:p w14:paraId="033ADB5C" w14:textId="77777777" w:rsidR="00C71ADB" w:rsidRPr="00690AC0" w:rsidRDefault="00C71ADB" w:rsidP="00C21E76">
      <w:pPr>
        <w:spacing w:after="0" w:line="240" w:lineRule="auto"/>
        <w:jc w:val="center"/>
        <w:rPr>
          <w:rFonts w:cs="Times New Roman"/>
          <w:szCs w:val="24"/>
          <w:lang w:val="id-ID"/>
        </w:rPr>
      </w:pPr>
      <w:r w:rsidRPr="00690AC0">
        <w:rPr>
          <w:rFonts w:cs="Times New Roman"/>
          <w:szCs w:val="24"/>
          <w:lang w:val="id-ID"/>
        </w:rPr>
        <w:t>(Sumber : Ardupilot.org)</w:t>
      </w:r>
    </w:p>
    <w:p w14:paraId="03FE0EC0" w14:textId="77777777" w:rsidR="00C71ADB" w:rsidRPr="00690AC0" w:rsidRDefault="00C71ADB" w:rsidP="00C71ADB">
      <w:pPr>
        <w:spacing w:after="0" w:line="240" w:lineRule="auto"/>
        <w:jc w:val="center"/>
        <w:rPr>
          <w:rFonts w:cs="Times New Roman"/>
          <w:szCs w:val="24"/>
          <w:lang w:val="id-ID"/>
        </w:rPr>
      </w:pPr>
    </w:p>
    <w:p w14:paraId="786C50A1" w14:textId="6BECCAD1" w:rsidR="001A29A2" w:rsidRPr="001A29A2" w:rsidRDefault="00C3597E" w:rsidP="001A29A2">
      <w:pPr>
        <w:spacing w:after="0" w:line="480" w:lineRule="auto"/>
        <w:ind w:left="851"/>
        <w:jc w:val="both"/>
      </w:pPr>
      <w:r w:rsidRPr="00690AC0">
        <w:rPr>
          <w:lang w:val="id-ID"/>
        </w:rPr>
        <w:t xml:space="preserve">Tampilan pada </w:t>
      </w:r>
      <w:r w:rsidR="001A29A2">
        <w:t>G</w:t>
      </w:r>
      <w:r w:rsidRPr="00690AC0">
        <w:rPr>
          <w:lang w:val="id-ID"/>
        </w:rPr>
        <w:t xml:space="preserve">ambar </w:t>
      </w:r>
      <w:r w:rsidR="00C75FFF">
        <w:t>3</w:t>
      </w:r>
      <w:r w:rsidR="007A3924">
        <w:t>7</w:t>
      </w:r>
      <w:r w:rsidR="00C75FFF">
        <w:t xml:space="preserve"> </w:t>
      </w:r>
      <w:r w:rsidRPr="00690AC0">
        <w:rPr>
          <w:lang w:val="id-ID"/>
        </w:rPr>
        <w:t xml:space="preserve">diatas merupakan tampilan utama </w:t>
      </w:r>
      <w:r w:rsidRPr="00690AC0">
        <w:rPr>
          <w:rStyle w:val="rynqvb"/>
          <w:lang w:val="id-ID"/>
        </w:rPr>
        <w:t>“</w:t>
      </w:r>
      <w:r w:rsidRPr="00690AC0">
        <w:rPr>
          <w:rStyle w:val="rynqvb"/>
          <w:i/>
          <w:lang w:val="id-ID"/>
        </w:rPr>
        <w:t xml:space="preserve">Heads-up Display </w:t>
      </w:r>
      <w:r w:rsidRPr="00690AC0">
        <w:rPr>
          <w:rStyle w:val="rynqvb"/>
          <w:lang w:val="id-ID"/>
        </w:rPr>
        <w:t xml:space="preserve">(HUD)” dari </w:t>
      </w:r>
      <w:r w:rsidRPr="00690AC0">
        <w:rPr>
          <w:rStyle w:val="rynqvb"/>
          <w:i/>
          <w:lang w:val="id-ID"/>
        </w:rPr>
        <w:t>Ground Station</w:t>
      </w:r>
      <w:r w:rsidRPr="00690AC0">
        <w:rPr>
          <w:rStyle w:val="rynqvb"/>
          <w:lang w:val="id-ID"/>
        </w:rPr>
        <w:t xml:space="preserve"> pada </w:t>
      </w:r>
      <w:r w:rsidRPr="00690AC0">
        <w:rPr>
          <w:rStyle w:val="rynqvb"/>
          <w:i/>
          <w:lang w:val="id-ID"/>
        </w:rPr>
        <w:t>Mission Planner</w:t>
      </w:r>
      <w:r w:rsidRPr="00690AC0">
        <w:rPr>
          <w:lang w:val="id-ID"/>
        </w:rPr>
        <w:t xml:space="preserve"> </w:t>
      </w:r>
      <w:r w:rsidR="00C71ADB" w:rsidRPr="00690AC0">
        <w:rPr>
          <w:lang w:val="id-ID"/>
        </w:rPr>
        <w:t xml:space="preserve">(a) dan tampilan HUD </w:t>
      </w:r>
      <w:r w:rsidR="00C71ADB" w:rsidRPr="0044479D">
        <w:rPr>
          <w:i/>
          <w:iCs/>
          <w:lang w:val="id-ID"/>
        </w:rPr>
        <w:t>Mission Planner</w:t>
      </w:r>
      <w:r w:rsidR="00C71ADB" w:rsidRPr="00690AC0">
        <w:rPr>
          <w:lang w:val="id-ID"/>
        </w:rPr>
        <w:t xml:space="preserve"> dengan grafik legend (b)</w:t>
      </w:r>
      <w:r w:rsidR="001A29A2">
        <w:t xml:space="preserve">. </w:t>
      </w:r>
      <w:r w:rsidR="001A29A2" w:rsidRPr="001A29A2">
        <w:rPr>
          <w:i/>
          <w:iCs/>
        </w:rPr>
        <w:t>Heads-Up Display</w:t>
      </w:r>
      <w:r w:rsidR="001A29A2">
        <w:t xml:space="preserve"> (HUD) pada aplikasi </w:t>
      </w:r>
      <w:r w:rsidR="001A29A2" w:rsidRPr="001A29A2">
        <w:rPr>
          <w:i/>
          <w:iCs/>
        </w:rPr>
        <w:t>Mission Planner</w:t>
      </w:r>
      <w:r w:rsidR="001A29A2">
        <w:t xml:space="preserve"> memiliki peran sentral dalam meningkatkan pengalaman pengguna dan mengoptimalkan </w:t>
      </w:r>
      <w:r w:rsidR="001A29A2" w:rsidRPr="001A29A2">
        <w:rPr>
          <w:rStyle w:val="rynqvb"/>
          <w:iCs/>
          <w:lang w:val="id-ID"/>
        </w:rPr>
        <w:t>pengoperasian</w:t>
      </w:r>
      <w:r w:rsidR="001A29A2">
        <w:t xml:space="preserve"> drone. Fungsi utama </w:t>
      </w:r>
      <w:r w:rsidR="001A29A2" w:rsidRPr="001A29A2">
        <w:rPr>
          <w:i/>
          <w:iCs/>
        </w:rPr>
        <w:t>Heads-Up Display</w:t>
      </w:r>
      <w:r w:rsidR="001A29A2">
        <w:t xml:space="preserve"> (HUD) adalah menyajikan data penerbangan dan informasi yang penting secara langsung di layar, memungkinkan operator untuk mengawasi dan mengontrol drone dengan lebih efisien. HUD memberikan data real-time seperti kecepatan drone, ketinggian, orientasi, dan posisi GPS.</w:t>
      </w:r>
    </w:p>
    <w:p w14:paraId="491C22B2" w14:textId="77777777" w:rsidR="00C3597E" w:rsidRPr="00690AC0" w:rsidRDefault="00E86BE6" w:rsidP="00F45B5A">
      <w:pPr>
        <w:pStyle w:val="ListParagraph"/>
        <w:numPr>
          <w:ilvl w:val="0"/>
          <w:numId w:val="27"/>
        </w:numPr>
        <w:spacing w:after="0" w:line="480" w:lineRule="auto"/>
        <w:ind w:left="851"/>
        <w:jc w:val="both"/>
        <w:rPr>
          <w:rFonts w:cs="Times New Roman"/>
          <w:b/>
          <w:lang w:val="id-ID"/>
        </w:rPr>
      </w:pPr>
      <w:r w:rsidRPr="00690AC0">
        <w:rPr>
          <w:rFonts w:cs="Times New Roman"/>
          <w:b/>
          <w:lang w:val="id-ID"/>
        </w:rPr>
        <w:t>Flight Plan</w:t>
      </w:r>
    </w:p>
    <w:p w14:paraId="576BD39D" w14:textId="77777777" w:rsidR="00E86BE6" w:rsidRPr="00690AC0" w:rsidRDefault="00E86BE6" w:rsidP="00E86BE6">
      <w:pPr>
        <w:pStyle w:val="ListParagraph"/>
        <w:spacing w:after="0" w:line="480" w:lineRule="auto"/>
        <w:ind w:left="851"/>
        <w:jc w:val="both"/>
        <w:rPr>
          <w:rStyle w:val="rynqvb"/>
          <w:lang w:val="id-ID"/>
        </w:rPr>
      </w:pPr>
      <w:r w:rsidRPr="00690AC0">
        <w:rPr>
          <w:rStyle w:val="rynqvb"/>
          <w:lang w:val="id-ID"/>
        </w:rPr>
        <w:t xml:space="preserve">Bagian ini mencakup apa yang akan dilakukan saat berada di layar rencana penerbangan pada </w:t>
      </w:r>
      <w:r w:rsidRPr="00690AC0">
        <w:rPr>
          <w:rStyle w:val="rynqvb"/>
          <w:i/>
          <w:lang w:val="id-ID"/>
        </w:rPr>
        <w:t>Mission Planner</w:t>
      </w:r>
      <w:r w:rsidRPr="00690AC0">
        <w:rPr>
          <w:rStyle w:val="rynqvb"/>
          <w:lang w:val="id-ID"/>
        </w:rPr>
        <w:t xml:space="preserve">. </w:t>
      </w:r>
      <w:r w:rsidRPr="00690AC0">
        <w:rPr>
          <w:rStyle w:val="rynqvb"/>
          <w:i/>
          <w:lang w:val="id-ID"/>
        </w:rPr>
        <w:t>Flight Plan</w:t>
      </w:r>
      <w:r w:rsidRPr="00690AC0">
        <w:rPr>
          <w:rStyle w:val="rynqvb"/>
          <w:lang w:val="id-ID"/>
        </w:rPr>
        <w:t xml:space="preserve"> dipilih di menu di bagian </w:t>
      </w:r>
      <w:r w:rsidRPr="00690AC0">
        <w:rPr>
          <w:rStyle w:val="rynqvb"/>
          <w:lang w:val="id-ID"/>
        </w:rPr>
        <w:lastRenderedPageBreak/>
        <w:t xml:space="preserve">atas aplikasi </w:t>
      </w:r>
      <w:r w:rsidRPr="00690AC0">
        <w:rPr>
          <w:rStyle w:val="rynqvb"/>
          <w:i/>
          <w:lang w:val="id-ID"/>
        </w:rPr>
        <w:t>Mission Planner</w:t>
      </w:r>
      <w:r w:rsidRPr="00690AC0">
        <w:rPr>
          <w:rStyle w:val="rynqvb"/>
          <w:lang w:val="id-ID"/>
        </w:rPr>
        <w:t>.</w:t>
      </w:r>
      <w:r w:rsidRPr="00690AC0">
        <w:rPr>
          <w:rStyle w:val="hwtze"/>
          <w:lang w:val="id-ID"/>
        </w:rPr>
        <w:t xml:space="preserve"> </w:t>
      </w:r>
      <w:r w:rsidRPr="00690AC0">
        <w:rPr>
          <w:rStyle w:val="rynqvb"/>
          <w:lang w:val="id-ID"/>
        </w:rPr>
        <w:t>Bagian ini menyediakan perencanaan dan pelaksanaan rencana penerbangan yang disebut misi.</w:t>
      </w:r>
      <w:r w:rsidR="005F7C72" w:rsidRPr="00690AC0">
        <w:rPr>
          <w:lang w:val="id-ID"/>
        </w:rPr>
        <w:t xml:space="preserve"> </w:t>
      </w:r>
    </w:p>
    <w:p w14:paraId="5EA21CC7" w14:textId="77777777" w:rsidR="005421EF" w:rsidRPr="00690AC0" w:rsidRDefault="00AE6F7C" w:rsidP="004F7D93">
      <w:pPr>
        <w:pStyle w:val="ListParagraph"/>
        <w:keepNext/>
        <w:spacing w:after="0" w:line="276" w:lineRule="auto"/>
        <w:ind w:left="0"/>
        <w:jc w:val="center"/>
        <w:rPr>
          <w:lang w:val="id-ID"/>
        </w:rPr>
      </w:pPr>
      <w:r w:rsidRPr="00690AC0">
        <w:rPr>
          <w:noProof/>
        </w:rPr>
        <mc:AlternateContent>
          <mc:Choice Requires="wps">
            <w:drawing>
              <wp:anchor distT="0" distB="0" distL="114300" distR="114300" simplePos="0" relativeHeight="251707392" behindDoc="0" locked="0" layoutInCell="1" allowOverlap="1" wp14:anchorId="554B8361" wp14:editId="4CFC0398">
                <wp:simplePos x="0" y="0"/>
                <wp:positionH relativeFrom="column">
                  <wp:posOffset>3179390</wp:posOffset>
                </wp:positionH>
                <wp:positionV relativeFrom="paragraph">
                  <wp:posOffset>2010374</wp:posOffset>
                </wp:positionV>
                <wp:extent cx="1761483" cy="121568"/>
                <wp:effectExtent l="0" t="0" r="67945" b="88265"/>
                <wp:wrapNone/>
                <wp:docPr id="83" name="Straight Arrow Connector 83"/>
                <wp:cNvGraphicFramePr/>
                <a:graphic xmlns:a="http://schemas.openxmlformats.org/drawingml/2006/main">
                  <a:graphicData uri="http://schemas.microsoft.com/office/word/2010/wordprocessingShape">
                    <wps:wsp>
                      <wps:cNvCnPr/>
                      <wps:spPr>
                        <a:xfrm>
                          <a:off x="0" y="0"/>
                          <a:ext cx="1761483" cy="1215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76636E" id="_x0000_t32" coordsize="21600,21600" o:spt="32" o:oned="t" path="m,l21600,21600e" filled="f">
                <v:path arrowok="t" fillok="f" o:connecttype="none"/>
                <o:lock v:ext="edit" shapetype="t"/>
              </v:shapetype>
              <v:shape id="Straight Arrow Connector 83" o:spid="_x0000_s1026" type="#_x0000_t32" style="position:absolute;margin-left:250.35pt;margin-top:158.3pt;width:138.7pt;height:9.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" strokecolor="#5b9bd5 [3204]" strokeweight=".5pt">
                <v:stroke endarrow="block" joinstyle="miter"/>
              </v:shape>
            </w:pict>
          </mc:Fallback>
        </mc:AlternateContent>
      </w:r>
      <w:r w:rsidRPr="00690AC0">
        <w:rPr>
          <w:noProof/>
        </w:rPr>
        <mc:AlternateContent>
          <mc:Choice Requires="wps">
            <w:drawing>
              <wp:anchor distT="0" distB="0" distL="114300" distR="114300" simplePos="0" relativeHeight="251683840" behindDoc="0" locked="0" layoutInCell="1" allowOverlap="1" wp14:anchorId="7B22BDF9" wp14:editId="7EDEFEE7">
                <wp:simplePos x="0" y="0"/>
                <wp:positionH relativeFrom="column">
                  <wp:posOffset>314621</wp:posOffset>
                </wp:positionH>
                <wp:positionV relativeFrom="paragraph">
                  <wp:posOffset>1746096</wp:posOffset>
                </wp:positionV>
                <wp:extent cx="2928195" cy="533400"/>
                <wp:effectExtent l="19050" t="19050" r="24765" b="19050"/>
                <wp:wrapNone/>
                <wp:docPr id="63" name="Rectangle 63"/>
                <wp:cNvGraphicFramePr/>
                <a:graphic xmlns:a="http://schemas.openxmlformats.org/drawingml/2006/main">
                  <a:graphicData uri="http://schemas.microsoft.com/office/word/2010/wordprocessingShape">
                    <wps:wsp>
                      <wps:cNvSpPr/>
                      <wps:spPr>
                        <a:xfrm>
                          <a:off x="0" y="0"/>
                          <a:ext cx="2928195" cy="533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5CEB2" id="Rectangle 63" o:spid="_x0000_s1026" style="position:absolute;margin-left:24.75pt;margin-top:137.5pt;width:230.55pt;height:4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" filled="f" strokecolor="red" strokeweight="2.25pt"/>
            </w:pict>
          </mc:Fallback>
        </mc:AlternateContent>
      </w:r>
      <w:r w:rsidRPr="00690AC0">
        <w:rPr>
          <w:noProof/>
        </w:rPr>
        <mc:AlternateContent>
          <mc:Choice Requires="wps">
            <w:drawing>
              <wp:anchor distT="0" distB="0" distL="114300" distR="114300" simplePos="0" relativeHeight="251705344" behindDoc="0" locked="0" layoutInCell="1" allowOverlap="1" wp14:anchorId="4BE5D117" wp14:editId="4A932BDB">
                <wp:simplePos x="0" y="0"/>
                <wp:positionH relativeFrom="column">
                  <wp:posOffset>4941738</wp:posOffset>
                </wp:positionH>
                <wp:positionV relativeFrom="paragraph">
                  <wp:posOffset>1967314</wp:posOffset>
                </wp:positionV>
                <wp:extent cx="222250" cy="311150"/>
                <wp:effectExtent l="0" t="0" r="25400" b="12700"/>
                <wp:wrapNone/>
                <wp:docPr id="82" name="Text Box 82"/>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C2BF6C" w14:textId="77777777" w:rsidR="00085940" w:rsidRDefault="00085940" w:rsidP="00AE6F7C">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E5D117" id="Text Box 82" o:spid="_x0000_s1029" type="#_x0000_t202" style="position:absolute;left:0;text-align:left;margin-left:389.1pt;margin-top:154.9pt;width:17.5pt;height:2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" fillcolor="white [3201]" strokeweight=".5pt">
                <v:textbox>
                  <w:txbxContent>
                    <w:p w14:paraId="36C2BF6C" w14:textId="77777777" w:rsidR="00085940" w:rsidRDefault="00085940" w:rsidP="00AE6F7C">
                      <w:r>
                        <w:t>4</w:t>
                      </w:r>
                    </w:p>
                  </w:txbxContent>
                </v:textbox>
              </v:shape>
            </w:pict>
          </mc:Fallback>
        </mc:AlternateContent>
      </w:r>
      <w:r w:rsidRPr="00690AC0">
        <w:rPr>
          <w:noProof/>
        </w:rPr>
        <mc:AlternateContent>
          <mc:Choice Requires="wps">
            <w:drawing>
              <wp:anchor distT="0" distB="0" distL="114300" distR="114300" simplePos="0" relativeHeight="251703296" behindDoc="0" locked="0" layoutInCell="1" allowOverlap="1" wp14:anchorId="0B065BDC" wp14:editId="0DFEBE99">
                <wp:simplePos x="0" y="0"/>
                <wp:positionH relativeFrom="column">
                  <wp:posOffset>2553850</wp:posOffset>
                </wp:positionH>
                <wp:positionV relativeFrom="paragraph">
                  <wp:posOffset>538049</wp:posOffset>
                </wp:positionV>
                <wp:extent cx="627332" cy="1794294"/>
                <wp:effectExtent l="19050" t="19050" r="20955" b="15875"/>
                <wp:wrapNone/>
                <wp:docPr id="81" name="Rectangle 81"/>
                <wp:cNvGraphicFramePr/>
                <a:graphic xmlns:a="http://schemas.openxmlformats.org/drawingml/2006/main">
                  <a:graphicData uri="http://schemas.microsoft.com/office/word/2010/wordprocessingShape">
                    <wps:wsp>
                      <wps:cNvSpPr/>
                      <wps:spPr>
                        <a:xfrm>
                          <a:off x="0" y="0"/>
                          <a:ext cx="627332" cy="1794294"/>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0919F" id="Rectangle 81" o:spid="_x0000_s1026" style="position:absolute;margin-left:201.1pt;margin-top:42.35pt;width:49.4pt;height:141.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" filled="f" strokecolor="red" strokeweight="2.25pt"/>
            </w:pict>
          </mc:Fallback>
        </mc:AlternateContent>
      </w:r>
      <w:r w:rsidR="00B43308" w:rsidRPr="00690AC0">
        <w:rPr>
          <w:noProof/>
        </w:rPr>
        <mc:AlternateContent>
          <mc:Choice Requires="wps">
            <w:drawing>
              <wp:anchor distT="0" distB="0" distL="114300" distR="114300" simplePos="0" relativeHeight="251700224" behindDoc="0" locked="0" layoutInCell="1" allowOverlap="1" wp14:anchorId="00E2A57D" wp14:editId="11F35ED7">
                <wp:simplePos x="0" y="0"/>
                <wp:positionH relativeFrom="column">
                  <wp:posOffset>4902200</wp:posOffset>
                </wp:positionH>
                <wp:positionV relativeFrom="paragraph">
                  <wp:posOffset>697865</wp:posOffset>
                </wp:positionV>
                <wp:extent cx="222250" cy="311150"/>
                <wp:effectExtent l="0" t="0" r="25400" b="12700"/>
                <wp:wrapNone/>
                <wp:docPr id="77" name="Text Box 77"/>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420495" w14:textId="77777777" w:rsidR="00085940" w:rsidRDefault="00085940" w:rsidP="00B43308">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2A57D" id="Text Box 77" o:spid="_x0000_s1030" type="#_x0000_t202" style="position:absolute;left:0;text-align:left;margin-left:386pt;margin-top:54.95pt;width:17.5pt;height:2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" fillcolor="white [3201]" strokeweight=".5pt">
                <v:textbox>
                  <w:txbxContent>
                    <w:p w14:paraId="08420495" w14:textId="77777777" w:rsidR="00085940" w:rsidRDefault="00085940" w:rsidP="00B43308">
                      <w:r>
                        <w:t>3</w:t>
                      </w:r>
                    </w:p>
                  </w:txbxContent>
                </v:textbox>
              </v:shape>
            </w:pict>
          </mc:Fallback>
        </mc:AlternateContent>
      </w:r>
      <w:r w:rsidR="00B43308" w:rsidRPr="00690AC0">
        <w:rPr>
          <w:noProof/>
        </w:rPr>
        <mc:AlternateContent>
          <mc:Choice Requires="wps">
            <w:drawing>
              <wp:anchor distT="0" distB="0" distL="114300" distR="114300" simplePos="0" relativeHeight="251697152" behindDoc="0" locked="0" layoutInCell="1" allowOverlap="1" wp14:anchorId="408A1AF3" wp14:editId="0D38AE24">
                <wp:simplePos x="0" y="0"/>
                <wp:positionH relativeFrom="column">
                  <wp:posOffset>-50800</wp:posOffset>
                </wp:positionH>
                <wp:positionV relativeFrom="paragraph">
                  <wp:posOffset>1530350</wp:posOffset>
                </wp:positionV>
                <wp:extent cx="222250" cy="311150"/>
                <wp:effectExtent l="0" t="0" r="25400" b="12700"/>
                <wp:wrapNone/>
                <wp:docPr id="71" name="Text Box 71"/>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C80EE" w14:textId="77777777" w:rsidR="00085940" w:rsidRDefault="00085940" w:rsidP="00B43308">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8A1AF3" id="Text Box 71" o:spid="_x0000_s1031" type="#_x0000_t202" style="position:absolute;left:0;text-align:left;margin-left:-4pt;margin-top:120.5pt;width:17.5pt;height:2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" fillcolor="white [3201]" strokeweight=".5pt">
                <v:textbox>
                  <w:txbxContent>
                    <w:p w14:paraId="5E2C80EE" w14:textId="77777777" w:rsidR="00085940" w:rsidRDefault="00085940" w:rsidP="00B43308">
                      <w:r>
                        <w:t>2</w:t>
                      </w:r>
                    </w:p>
                  </w:txbxContent>
                </v:textbox>
              </v:shape>
            </w:pict>
          </mc:Fallback>
        </mc:AlternateContent>
      </w:r>
      <w:r w:rsidR="00B43308" w:rsidRPr="00690AC0">
        <w:rPr>
          <w:noProof/>
        </w:rPr>
        <mc:AlternateContent>
          <mc:Choice Requires="wps">
            <w:drawing>
              <wp:anchor distT="0" distB="0" distL="114300" distR="114300" simplePos="0" relativeHeight="251694080" behindDoc="0" locked="0" layoutInCell="1" allowOverlap="1" wp14:anchorId="527D4C61" wp14:editId="2BE81303">
                <wp:simplePos x="0" y="0"/>
                <wp:positionH relativeFrom="column">
                  <wp:posOffset>-24130</wp:posOffset>
                </wp:positionH>
                <wp:positionV relativeFrom="paragraph">
                  <wp:posOffset>168910</wp:posOffset>
                </wp:positionV>
                <wp:extent cx="222250" cy="311150"/>
                <wp:effectExtent l="0" t="0" r="25400" b="12700"/>
                <wp:wrapNone/>
                <wp:docPr id="70" name="Text Box 70"/>
                <wp:cNvGraphicFramePr/>
                <a:graphic xmlns:a="http://schemas.openxmlformats.org/drawingml/2006/main">
                  <a:graphicData uri="http://schemas.microsoft.com/office/word/2010/wordprocessingShape">
                    <wps:wsp>
                      <wps:cNvSpPr txBox="1"/>
                      <wps:spPr>
                        <a:xfrm>
                          <a:off x="0" y="0"/>
                          <a:ext cx="222250" cy="311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59544C" w14:textId="77777777" w:rsidR="00085940" w:rsidRDefault="00085940">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D4C61" id="Text Box 70" o:spid="_x0000_s1032" type="#_x0000_t202" style="position:absolute;left:0;text-align:left;margin-left:-1.9pt;margin-top:13.3pt;width:17.5pt;height:2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" fillcolor="white [3201]" strokeweight=".5pt">
                <v:textbox>
                  <w:txbxContent>
                    <w:p w14:paraId="7A59544C" w14:textId="77777777" w:rsidR="00085940" w:rsidRDefault="00085940">
                      <w:r>
                        <w:t>1</w:t>
                      </w:r>
                    </w:p>
                  </w:txbxContent>
                </v:textbox>
              </v:shape>
            </w:pict>
          </mc:Fallback>
        </mc:AlternateContent>
      </w:r>
      <w:r w:rsidR="00B43308" w:rsidRPr="00690AC0">
        <w:rPr>
          <w:noProof/>
        </w:rPr>
        <mc:AlternateContent>
          <mc:Choice Requires="wps">
            <w:drawing>
              <wp:anchor distT="0" distB="0" distL="114300" distR="114300" simplePos="0" relativeHeight="251701248" behindDoc="0" locked="0" layoutInCell="1" allowOverlap="1" wp14:anchorId="012E118A" wp14:editId="5F639E7E">
                <wp:simplePos x="0" y="0"/>
                <wp:positionH relativeFrom="column">
                  <wp:posOffset>4649470</wp:posOffset>
                </wp:positionH>
                <wp:positionV relativeFrom="paragraph">
                  <wp:posOffset>815340</wp:posOffset>
                </wp:positionV>
                <wp:extent cx="292100" cy="45719"/>
                <wp:effectExtent l="0" t="57150" r="31750" b="50165"/>
                <wp:wrapNone/>
                <wp:docPr id="68" name="Straight Arrow Connector 68"/>
                <wp:cNvGraphicFramePr/>
                <a:graphic xmlns:a="http://schemas.openxmlformats.org/drawingml/2006/main">
                  <a:graphicData uri="http://schemas.microsoft.com/office/word/2010/wordprocessingShape">
                    <wps:wsp>
                      <wps:cNvCnPr/>
                      <wps:spPr>
                        <a:xfrm flipV="1">
                          <a:off x="0" y="0"/>
                          <a:ext cx="2921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45284" id="Straight Arrow Connector 68" o:spid="_x0000_s1026" type="#_x0000_t32" style="position:absolute;margin-left:366.1pt;margin-top:64.2pt;width:23pt;height:3.6pt;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" strokecolor="#5b9bd5 [3204]" strokeweight=".5pt">
                <v:stroke endarrow="block" joinstyle="miter"/>
              </v:shape>
            </w:pict>
          </mc:Fallback>
        </mc:AlternateContent>
      </w:r>
      <w:r w:rsidR="00B43308" w:rsidRPr="00690AC0">
        <w:rPr>
          <w:noProof/>
        </w:rPr>
        <mc:AlternateContent>
          <mc:Choice Requires="wps">
            <w:drawing>
              <wp:anchor distT="0" distB="0" distL="114300" distR="114300" simplePos="0" relativeHeight="251698176" behindDoc="0" locked="0" layoutInCell="1" allowOverlap="1" wp14:anchorId="0BC42CEE" wp14:editId="7FFC6DA4">
                <wp:simplePos x="0" y="0"/>
                <wp:positionH relativeFrom="column">
                  <wp:posOffset>140970</wp:posOffset>
                </wp:positionH>
                <wp:positionV relativeFrom="paragraph">
                  <wp:posOffset>1635760</wp:posOffset>
                </wp:positionV>
                <wp:extent cx="203200" cy="88900"/>
                <wp:effectExtent l="38100" t="38100" r="25400" b="25400"/>
                <wp:wrapNone/>
                <wp:docPr id="67" name="Straight Arrow Connector 67"/>
                <wp:cNvGraphicFramePr/>
                <a:graphic xmlns:a="http://schemas.openxmlformats.org/drawingml/2006/main">
                  <a:graphicData uri="http://schemas.microsoft.com/office/word/2010/wordprocessingShape">
                    <wps:wsp>
                      <wps:cNvCnPr/>
                      <wps:spPr>
                        <a:xfrm flipH="1" flipV="1">
                          <a:off x="0" y="0"/>
                          <a:ext cx="203200" cy="88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F5A90A" id="Straight Arrow Connector 67" o:spid="_x0000_s1026" type="#_x0000_t32" style="position:absolute;margin-left:11.1pt;margin-top:128.8pt;width:16pt;height:7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" strokecolor="#5b9bd5 [3204]" strokeweight=".5pt">
                <v:stroke endarrow="block" joinstyle="miter"/>
              </v:shape>
            </w:pict>
          </mc:Fallback>
        </mc:AlternateContent>
      </w:r>
      <w:r w:rsidR="00B43308" w:rsidRPr="00690AC0">
        <w:rPr>
          <w:noProof/>
        </w:rPr>
        <mc:AlternateContent>
          <mc:Choice Requires="wps">
            <w:drawing>
              <wp:anchor distT="0" distB="0" distL="114300" distR="114300" simplePos="0" relativeHeight="251695104" behindDoc="0" locked="0" layoutInCell="1" allowOverlap="1" wp14:anchorId="12071BDA" wp14:editId="35C423A2">
                <wp:simplePos x="0" y="0"/>
                <wp:positionH relativeFrom="column">
                  <wp:posOffset>172720</wp:posOffset>
                </wp:positionH>
                <wp:positionV relativeFrom="paragraph">
                  <wp:posOffset>302260</wp:posOffset>
                </wp:positionV>
                <wp:extent cx="171450" cy="19050"/>
                <wp:effectExtent l="38100" t="57150" r="0" b="95250"/>
                <wp:wrapNone/>
                <wp:docPr id="66" name="Straight Arrow Connector 66"/>
                <wp:cNvGraphicFramePr/>
                <a:graphic xmlns:a="http://schemas.openxmlformats.org/drawingml/2006/main">
                  <a:graphicData uri="http://schemas.microsoft.com/office/word/2010/wordprocessingShape">
                    <wps:wsp>
                      <wps:cNvCnPr/>
                      <wps:spPr>
                        <a:xfrm flipH="1">
                          <a:off x="0" y="0"/>
                          <a:ext cx="171450" cy="19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08B164" id="Straight Arrow Connector 66" o:spid="_x0000_s1026" type="#_x0000_t32" style="position:absolute;margin-left:13.6pt;margin-top:23.8pt;width:13.5pt;height:1.5pt;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" strokecolor="#5b9bd5 [3204]" strokeweight=".5pt">
                <v:stroke endarrow="block" joinstyle="miter"/>
              </v:shape>
            </w:pict>
          </mc:Fallback>
        </mc:AlternateContent>
      </w:r>
      <w:r w:rsidR="005F7C72" w:rsidRPr="00690AC0">
        <w:rPr>
          <w:noProof/>
        </w:rPr>
        <mc:AlternateContent>
          <mc:Choice Requires="wps">
            <w:drawing>
              <wp:anchor distT="0" distB="0" distL="114300" distR="114300" simplePos="0" relativeHeight="251687936" behindDoc="0" locked="0" layoutInCell="1" allowOverlap="1" wp14:anchorId="4097C27C" wp14:editId="190CF793">
                <wp:simplePos x="0" y="0"/>
                <wp:positionH relativeFrom="column">
                  <wp:posOffset>4182069</wp:posOffset>
                </wp:positionH>
                <wp:positionV relativeFrom="paragraph">
                  <wp:posOffset>203794</wp:posOffset>
                </wp:positionV>
                <wp:extent cx="465615" cy="1638982"/>
                <wp:effectExtent l="19050" t="19050" r="10795" b="18415"/>
                <wp:wrapNone/>
                <wp:docPr id="65" name="Rectangle 65"/>
                <wp:cNvGraphicFramePr/>
                <a:graphic xmlns:a="http://schemas.openxmlformats.org/drawingml/2006/main">
                  <a:graphicData uri="http://schemas.microsoft.com/office/word/2010/wordprocessingShape">
                    <wps:wsp>
                      <wps:cNvSpPr/>
                      <wps:spPr>
                        <a:xfrm>
                          <a:off x="0" y="0"/>
                          <a:ext cx="465615" cy="1638982"/>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5B284" id="Rectangle 65" o:spid="_x0000_s1026" style="position:absolute;margin-left:329.3pt;margin-top:16.05pt;width:36.65pt;height:129.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" filled="f" strokecolor="red" strokeweight="2.25pt"/>
            </w:pict>
          </mc:Fallback>
        </mc:AlternateContent>
      </w:r>
      <w:r w:rsidR="005F7C72" w:rsidRPr="00690AC0">
        <w:rPr>
          <w:noProof/>
        </w:rPr>
        <mc:AlternateContent>
          <mc:Choice Requires="wps">
            <w:drawing>
              <wp:anchor distT="0" distB="0" distL="114300" distR="114300" simplePos="0" relativeHeight="251685888" behindDoc="0" locked="0" layoutInCell="1" allowOverlap="1" wp14:anchorId="218284CA" wp14:editId="272D10AD">
                <wp:simplePos x="0" y="0"/>
                <wp:positionH relativeFrom="column">
                  <wp:posOffset>341108</wp:posOffset>
                </wp:positionH>
                <wp:positionV relativeFrom="paragraph">
                  <wp:posOffset>206669</wp:posOffset>
                </wp:positionV>
                <wp:extent cx="465615" cy="213173"/>
                <wp:effectExtent l="19050" t="19050" r="10795" b="15875"/>
                <wp:wrapNone/>
                <wp:docPr id="64" name="Rectangle 64"/>
                <wp:cNvGraphicFramePr/>
                <a:graphic xmlns:a="http://schemas.openxmlformats.org/drawingml/2006/main">
                  <a:graphicData uri="http://schemas.microsoft.com/office/word/2010/wordprocessingShape">
                    <wps:wsp>
                      <wps:cNvSpPr/>
                      <wps:spPr>
                        <a:xfrm>
                          <a:off x="0" y="0"/>
                          <a:ext cx="465615" cy="213173"/>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3D462" id="Rectangle 64" o:spid="_x0000_s1026" style="position:absolute;margin-left:26.85pt;margin-top:16.25pt;width:36.65pt;height:16.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" filled="f" strokecolor="red" strokeweight="2.25pt"/>
            </w:pict>
          </mc:Fallback>
        </mc:AlternateContent>
      </w:r>
      <w:r w:rsidRPr="00690AC0">
        <w:rPr>
          <w:noProof/>
        </w:rPr>
        <w:drawing>
          <wp:inline distT="0" distB="0" distL="0" distR="0" wp14:anchorId="06E587C8" wp14:editId="2E96A959">
            <wp:extent cx="4321834" cy="2429875"/>
            <wp:effectExtent l="0" t="0" r="2540" b="88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32884" cy="2436088"/>
                    </a:xfrm>
                    <a:prstGeom prst="rect">
                      <a:avLst/>
                    </a:prstGeom>
                  </pic:spPr>
                </pic:pic>
              </a:graphicData>
            </a:graphic>
          </wp:inline>
        </w:drawing>
      </w:r>
    </w:p>
    <w:p w14:paraId="0C36E9F8" w14:textId="7A8033A2" w:rsidR="005421EF" w:rsidRPr="00690AC0" w:rsidRDefault="005421EF" w:rsidP="004F7D93">
      <w:pPr>
        <w:pStyle w:val="Caption"/>
        <w:spacing w:after="0" w:line="276" w:lineRule="auto"/>
        <w:jc w:val="center"/>
        <w:rPr>
          <w:lang w:val="id-ID"/>
        </w:rPr>
      </w:pPr>
      <w:bookmarkStart w:id="274" w:name="_Toc143784893"/>
      <w:bookmarkStart w:id="275" w:name="_Toc145425832"/>
      <w:bookmarkStart w:id="276" w:name="_Toc145534217"/>
      <w:bookmarkStart w:id="277" w:name="_Toc146562512"/>
      <w:bookmarkStart w:id="278" w:name="_Toc14670331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38</w:t>
      </w:r>
      <w:r w:rsidR="006A0EA1" w:rsidRPr="00690AC0">
        <w:rPr>
          <w:lang w:val="id-ID"/>
        </w:rPr>
        <w:fldChar w:fldCharType="end"/>
      </w:r>
      <w:r w:rsidRPr="00690AC0">
        <w:rPr>
          <w:lang w:val="id-ID"/>
        </w:rPr>
        <w:t xml:space="preserve"> Tampilan Rencana Penerbangan</w:t>
      </w:r>
      <w:bookmarkEnd w:id="274"/>
      <w:bookmarkEnd w:id="275"/>
      <w:bookmarkEnd w:id="276"/>
      <w:bookmarkEnd w:id="277"/>
      <w:bookmarkEnd w:id="278"/>
    </w:p>
    <w:p w14:paraId="31BA833F" w14:textId="77777777" w:rsidR="005421EF" w:rsidRPr="00690AC0" w:rsidRDefault="005421EF" w:rsidP="005421EF">
      <w:pPr>
        <w:jc w:val="center"/>
        <w:rPr>
          <w:lang w:val="id-ID"/>
        </w:rPr>
      </w:pPr>
      <w:r w:rsidRPr="00690AC0">
        <w:rPr>
          <w:lang w:val="id-ID"/>
        </w:rPr>
        <w:t>(Sumber : Aplikasi Mission Planner)</w:t>
      </w:r>
    </w:p>
    <w:p w14:paraId="5B49CB8C" w14:textId="77777777" w:rsidR="004F7D93" w:rsidRPr="00690AC0" w:rsidRDefault="00B43308" w:rsidP="004F7D93">
      <w:pPr>
        <w:pStyle w:val="ListParagraph"/>
        <w:spacing w:after="0" w:line="480" w:lineRule="auto"/>
        <w:ind w:left="851"/>
        <w:jc w:val="both"/>
        <w:rPr>
          <w:lang w:val="id-ID"/>
        </w:rPr>
      </w:pPr>
      <w:r w:rsidRPr="00690AC0">
        <w:rPr>
          <w:lang w:val="id-ID"/>
        </w:rPr>
        <w:t xml:space="preserve">Gambar 38 menunjukkan tampilan pada menu </w:t>
      </w:r>
      <w:r w:rsidRPr="00690AC0">
        <w:rPr>
          <w:i/>
          <w:lang w:val="id-ID"/>
        </w:rPr>
        <w:t>Flight Plan</w:t>
      </w:r>
      <w:r w:rsidRPr="00690AC0">
        <w:rPr>
          <w:lang w:val="id-ID"/>
        </w:rPr>
        <w:t xml:space="preserve"> pada </w:t>
      </w:r>
      <w:r w:rsidRPr="00690AC0">
        <w:rPr>
          <w:i/>
          <w:lang w:val="id-ID"/>
        </w:rPr>
        <w:t>mission planner</w:t>
      </w:r>
      <w:r w:rsidRPr="00690AC0">
        <w:rPr>
          <w:lang w:val="id-ID"/>
        </w:rPr>
        <w:t>. Fitur flight plan memiliki beberapa menu untuk mengatur navigasi kendaraan yaitu :</w:t>
      </w:r>
    </w:p>
    <w:p w14:paraId="39129486" w14:textId="77777777" w:rsidR="00B43308" w:rsidRPr="00690AC0" w:rsidRDefault="00B43308" w:rsidP="00F45B5A">
      <w:pPr>
        <w:pStyle w:val="ListParagraph"/>
        <w:numPr>
          <w:ilvl w:val="0"/>
          <w:numId w:val="29"/>
        </w:numPr>
        <w:spacing w:after="0" w:line="480" w:lineRule="auto"/>
        <w:ind w:left="1134"/>
        <w:jc w:val="both"/>
        <w:rPr>
          <w:rStyle w:val="rynqvb"/>
          <w:lang w:val="id-ID"/>
        </w:rPr>
      </w:pPr>
      <w:r w:rsidRPr="00690AC0">
        <w:rPr>
          <w:rStyle w:val="rynqvb"/>
          <w:lang w:val="id-ID"/>
        </w:rPr>
        <w:t>Menampilkan jarak dari HOME</w:t>
      </w:r>
      <w:r w:rsidR="00AA7F7E" w:rsidRPr="00690AC0">
        <w:rPr>
          <w:rStyle w:val="rynqvb"/>
          <w:lang w:val="id-ID"/>
        </w:rPr>
        <w:t xml:space="preserve"> sampai </w:t>
      </w:r>
      <w:r w:rsidR="00AA7F7E" w:rsidRPr="00690AC0">
        <w:rPr>
          <w:rStyle w:val="rynqvb"/>
          <w:i/>
          <w:lang w:val="id-ID"/>
        </w:rPr>
        <w:t>waypoint</w:t>
      </w:r>
      <w:r w:rsidR="00AA7F7E" w:rsidRPr="00690AC0">
        <w:rPr>
          <w:rStyle w:val="rynqvb"/>
          <w:lang w:val="id-ID"/>
        </w:rPr>
        <w:t xml:space="preserve"> terakhir</w:t>
      </w:r>
      <w:r w:rsidRPr="00690AC0">
        <w:rPr>
          <w:rStyle w:val="rynqvb"/>
          <w:lang w:val="id-ID"/>
        </w:rPr>
        <w:t xml:space="preserve">, </w:t>
      </w:r>
      <w:r w:rsidR="00EC6D79" w:rsidRPr="00690AC0">
        <w:rPr>
          <w:rStyle w:val="rynqvb"/>
          <w:i/>
          <w:lang w:val="id-ID"/>
        </w:rPr>
        <w:t>distance</w:t>
      </w:r>
      <w:r w:rsidR="00EC6D79" w:rsidRPr="00690AC0">
        <w:rPr>
          <w:rStyle w:val="rynqvb"/>
          <w:lang w:val="id-ID"/>
        </w:rPr>
        <w:t xml:space="preserve"> menampilkan </w:t>
      </w:r>
      <w:r w:rsidRPr="00690AC0">
        <w:rPr>
          <w:rStyle w:val="rynqvb"/>
          <w:lang w:val="id-ID"/>
        </w:rPr>
        <w:t>jarak dari waypoint yang terakhir</w:t>
      </w:r>
      <w:r w:rsidR="00EC6D79" w:rsidRPr="00690AC0">
        <w:rPr>
          <w:rStyle w:val="rynqvb"/>
          <w:lang w:val="id-ID"/>
        </w:rPr>
        <w:t xml:space="preserve"> masuk</w:t>
      </w:r>
      <w:r w:rsidRPr="00690AC0">
        <w:rPr>
          <w:rStyle w:val="rynqvb"/>
          <w:lang w:val="id-ID"/>
        </w:rPr>
        <w:t xml:space="preserve"> dan total jarak perjalanan misi </w:t>
      </w:r>
    </w:p>
    <w:p w14:paraId="18D8AA48" w14:textId="77777777" w:rsidR="00EC6D79" w:rsidRPr="00690AC0" w:rsidRDefault="00B43308" w:rsidP="00F45B5A">
      <w:pPr>
        <w:pStyle w:val="ListParagraph"/>
        <w:numPr>
          <w:ilvl w:val="0"/>
          <w:numId w:val="29"/>
        </w:numPr>
        <w:spacing w:after="0" w:line="480" w:lineRule="auto"/>
        <w:ind w:left="1134"/>
        <w:jc w:val="both"/>
        <w:rPr>
          <w:rStyle w:val="rynqvb"/>
          <w:lang w:val="id-ID"/>
        </w:rPr>
      </w:pPr>
      <w:r w:rsidRPr="00690AC0">
        <w:rPr>
          <w:rStyle w:val="rynqvb"/>
          <w:lang w:val="id-ID"/>
        </w:rPr>
        <w:t xml:space="preserve">Menampilkan daftar </w:t>
      </w:r>
      <w:r w:rsidR="00AA7F7E" w:rsidRPr="00690AC0">
        <w:rPr>
          <w:rStyle w:val="rynqvb"/>
          <w:i/>
          <w:lang w:val="id-ID"/>
        </w:rPr>
        <w:t>w</w:t>
      </w:r>
      <w:r w:rsidRPr="00690AC0">
        <w:rPr>
          <w:rStyle w:val="rynqvb"/>
          <w:i/>
          <w:lang w:val="id-ID"/>
        </w:rPr>
        <w:t>aypoints</w:t>
      </w:r>
      <w:r w:rsidRPr="00690AC0">
        <w:rPr>
          <w:rStyle w:val="rynqvb"/>
          <w:lang w:val="id-ID"/>
        </w:rPr>
        <w:t xml:space="preserve"> untuk misi.</w:t>
      </w:r>
      <w:r w:rsidRPr="00690AC0">
        <w:rPr>
          <w:rStyle w:val="hwtze"/>
          <w:lang w:val="id-ID"/>
        </w:rPr>
        <w:t xml:space="preserve"> </w:t>
      </w:r>
      <w:r w:rsidR="00EC6D79" w:rsidRPr="00690AC0">
        <w:rPr>
          <w:rStyle w:val="rynqvb"/>
          <w:lang w:val="id-ID"/>
        </w:rPr>
        <w:t>Di menu ini berfungsi untuk</w:t>
      </w:r>
      <w:r w:rsidRPr="00690AC0">
        <w:rPr>
          <w:rStyle w:val="rynqvb"/>
          <w:lang w:val="id-ID"/>
        </w:rPr>
        <w:t xml:space="preserve"> mengatur </w:t>
      </w:r>
      <w:r w:rsidRPr="00690AC0">
        <w:rPr>
          <w:rStyle w:val="rynqvb"/>
          <w:i/>
          <w:lang w:val="id-ID"/>
        </w:rPr>
        <w:t>WPradius</w:t>
      </w:r>
      <w:r w:rsidRPr="00690AC0">
        <w:rPr>
          <w:rStyle w:val="rynqvb"/>
          <w:lang w:val="id-ID"/>
        </w:rPr>
        <w:t xml:space="preserve">, </w:t>
      </w:r>
      <w:r w:rsidRPr="00690AC0">
        <w:rPr>
          <w:rStyle w:val="rynqvb"/>
          <w:i/>
          <w:lang w:val="id-ID"/>
        </w:rPr>
        <w:t>Loiter Radius</w:t>
      </w:r>
      <w:r w:rsidRPr="00690AC0">
        <w:rPr>
          <w:rStyle w:val="rynqvb"/>
          <w:lang w:val="id-ID"/>
        </w:rPr>
        <w:t xml:space="preserve">, dan ketinggian </w:t>
      </w:r>
      <w:r w:rsidRPr="00690AC0">
        <w:rPr>
          <w:rStyle w:val="rynqvb"/>
          <w:i/>
          <w:lang w:val="id-ID"/>
        </w:rPr>
        <w:t>default</w:t>
      </w:r>
      <w:r w:rsidRPr="00690AC0">
        <w:rPr>
          <w:rStyle w:val="rynqvb"/>
          <w:lang w:val="id-ID"/>
        </w:rPr>
        <w:t xml:space="preserve"> untuk </w:t>
      </w:r>
      <w:r w:rsidR="00EC6D79" w:rsidRPr="00690AC0">
        <w:rPr>
          <w:rStyle w:val="rynqvb"/>
          <w:i/>
          <w:lang w:val="id-ID"/>
        </w:rPr>
        <w:t>waypoint</w:t>
      </w:r>
      <w:r w:rsidRPr="00690AC0">
        <w:rPr>
          <w:rStyle w:val="rynqvb"/>
          <w:lang w:val="id-ID"/>
        </w:rPr>
        <w:t>.</w:t>
      </w:r>
      <w:r w:rsidRPr="00690AC0">
        <w:rPr>
          <w:rStyle w:val="hwtze"/>
          <w:lang w:val="id-ID"/>
        </w:rPr>
        <w:t xml:space="preserve"> </w:t>
      </w:r>
      <w:r w:rsidRPr="00690AC0">
        <w:rPr>
          <w:rStyle w:val="rynqvb"/>
          <w:lang w:val="id-ID"/>
        </w:rPr>
        <w:t xml:space="preserve">Ketinggian dapat dimasukkan dalam Relatif (di atas ketinggian </w:t>
      </w:r>
      <w:r w:rsidR="00EC6D79" w:rsidRPr="00690AC0">
        <w:rPr>
          <w:rStyle w:val="rynqvb"/>
          <w:lang w:val="id-ID"/>
        </w:rPr>
        <w:t>HOME</w:t>
      </w:r>
      <w:r w:rsidRPr="00690AC0">
        <w:rPr>
          <w:rStyle w:val="rynqvb"/>
          <w:lang w:val="id-ID"/>
        </w:rPr>
        <w:t xml:space="preserve">), </w:t>
      </w:r>
      <w:r w:rsidR="00EC6D79" w:rsidRPr="00690AC0">
        <w:rPr>
          <w:rStyle w:val="rynqvb"/>
          <w:lang w:val="id-ID"/>
        </w:rPr>
        <w:t xml:space="preserve">Absolute (ASL), dan </w:t>
      </w:r>
      <w:r w:rsidR="00EC6D79" w:rsidRPr="00690AC0">
        <w:rPr>
          <w:rStyle w:val="rynqvb"/>
          <w:i/>
          <w:lang w:val="id-ID"/>
        </w:rPr>
        <w:t>Terrain</w:t>
      </w:r>
      <w:r w:rsidRPr="00690AC0">
        <w:rPr>
          <w:rStyle w:val="rynqvb"/>
          <w:lang w:val="id-ID"/>
        </w:rPr>
        <w:t>.</w:t>
      </w:r>
      <w:r w:rsidRPr="00690AC0">
        <w:rPr>
          <w:rStyle w:val="hwtze"/>
          <w:lang w:val="id-ID"/>
        </w:rPr>
        <w:t xml:space="preserve"> </w:t>
      </w:r>
    </w:p>
    <w:p w14:paraId="4B093837" w14:textId="77777777" w:rsidR="00B43308" w:rsidRPr="00690AC0" w:rsidRDefault="00EC6D79" w:rsidP="00F45B5A">
      <w:pPr>
        <w:pStyle w:val="ListParagraph"/>
        <w:numPr>
          <w:ilvl w:val="0"/>
          <w:numId w:val="29"/>
        </w:numPr>
        <w:spacing w:after="0" w:line="480" w:lineRule="auto"/>
        <w:ind w:left="1134"/>
        <w:jc w:val="both"/>
        <w:rPr>
          <w:rStyle w:val="rynqvb"/>
          <w:lang w:val="id-ID"/>
        </w:rPr>
      </w:pPr>
      <w:r w:rsidRPr="00690AC0">
        <w:rPr>
          <w:rStyle w:val="rynqvb"/>
          <w:lang w:val="id-ID"/>
        </w:rPr>
        <w:t>T</w:t>
      </w:r>
      <w:r w:rsidR="00B43308" w:rsidRPr="00690AC0">
        <w:rPr>
          <w:rStyle w:val="rynqvb"/>
          <w:lang w:val="id-ID"/>
        </w:rPr>
        <w:t>ampilan perencana</w:t>
      </w:r>
      <w:r w:rsidRPr="00690AC0">
        <w:rPr>
          <w:rStyle w:val="rynqvb"/>
          <w:lang w:val="id-ID"/>
        </w:rPr>
        <w:t xml:space="preserve">  misi  akan </w:t>
      </w:r>
      <w:r w:rsidR="00A9603F" w:rsidRPr="00690AC0">
        <w:rPr>
          <w:rStyle w:val="rynqvb"/>
          <w:lang w:val="id-ID"/>
        </w:rPr>
        <w:t>menampilkan posisi</w:t>
      </w:r>
      <w:r w:rsidR="00B43308" w:rsidRPr="00690AC0">
        <w:rPr>
          <w:rStyle w:val="rynqvb"/>
          <w:lang w:val="id-ID"/>
        </w:rPr>
        <w:t xml:space="preserve"> lintang dan bujur kursor mouse, ASL-nya (dari SRTM, yaitu Terrain, data).</w:t>
      </w:r>
      <w:r w:rsidR="00B43308" w:rsidRPr="00690AC0">
        <w:rPr>
          <w:rStyle w:val="hwtze"/>
          <w:lang w:val="id-ID"/>
        </w:rPr>
        <w:t xml:space="preserve"> </w:t>
      </w:r>
      <w:r w:rsidR="00A9603F" w:rsidRPr="00690AC0">
        <w:rPr>
          <w:rStyle w:val="rynqvb"/>
          <w:lang w:val="id-ID"/>
        </w:rPr>
        <w:t>kita</w:t>
      </w:r>
      <w:r w:rsidR="00B43308" w:rsidRPr="00690AC0">
        <w:rPr>
          <w:rStyle w:val="rynqvb"/>
          <w:lang w:val="id-ID"/>
        </w:rPr>
        <w:t xml:space="preserve"> dapat memilih penyedi</w:t>
      </w:r>
      <w:r w:rsidR="00A9603F" w:rsidRPr="00690AC0">
        <w:rPr>
          <w:rStyle w:val="rynqvb"/>
          <w:lang w:val="id-ID"/>
        </w:rPr>
        <w:t>a peta yang berbeda, Muat atau s</w:t>
      </w:r>
      <w:r w:rsidR="00B43308" w:rsidRPr="00690AC0">
        <w:rPr>
          <w:rStyle w:val="rynqvb"/>
          <w:lang w:val="id-ID"/>
        </w:rPr>
        <w:t xml:space="preserve">impan file </w:t>
      </w:r>
      <w:r w:rsidR="00A9603F" w:rsidRPr="00690AC0">
        <w:rPr>
          <w:rStyle w:val="rynqvb"/>
          <w:i/>
          <w:lang w:val="id-ID"/>
        </w:rPr>
        <w:t>waypoint</w:t>
      </w:r>
      <w:r w:rsidR="00A9603F" w:rsidRPr="00690AC0">
        <w:rPr>
          <w:rStyle w:val="rynqvb"/>
          <w:lang w:val="id-ID"/>
        </w:rPr>
        <w:t xml:space="preserve">, </w:t>
      </w:r>
      <w:r w:rsidR="00A9603F" w:rsidRPr="00690AC0">
        <w:rPr>
          <w:rStyle w:val="rynqvb"/>
          <w:lang w:val="id-ID"/>
        </w:rPr>
        <w:lastRenderedPageBreak/>
        <w:t>Baca atau menuliskan</w:t>
      </w:r>
      <w:r w:rsidR="00B43308" w:rsidRPr="00690AC0">
        <w:rPr>
          <w:rStyle w:val="rynqvb"/>
          <w:lang w:val="id-ID"/>
        </w:rPr>
        <w:t xml:space="preserve"> misi ke autopilot.</w:t>
      </w:r>
      <w:r w:rsidR="00B43308" w:rsidRPr="00690AC0">
        <w:rPr>
          <w:rStyle w:val="hwtze"/>
          <w:lang w:val="id-ID"/>
        </w:rPr>
        <w:t xml:space="preserve"> </w:t>
      </w:r>
      <w:r w:rsidR="00B43308" w:rsidRPr="00690AC0">
        <w:rPr>
          <w:rStyle w:val="rynqvb"/>
          <w:lang w:val="id-ID"/>
        </w:rPr>
        <w:t>Selain itu, detail posisi HOME di peta juga ditampilkan.</w:t>
      </w:r>
    </w:p>
    <w:p w14:paraId="3BBE6854" w14:textId="2A39FDB0" w:rsidR="00AE6F7C" w:rsidRPr="00690AC0" w:rsidRDefault="00AE6F7C" w:rsidP="00F45B5A">
      <w:pPr>
        <w:pStyle w:val="ListParagraph"/>
        <w:numPr>
          <w:ilvl w:val="0"/>
          <w:numId w:val="29"/>
        </w:numPr>
        <w:spacing w:after="0" w:line="480" w:lineRule="auto"/>
        <w:ind w:left="1134"/>
        <w:jc w:val="both"/>
        <w:rPr>
          <w:lang w:val="id-ID"/>
        </w:rPr>
      </w:pPr>
      <w:r w:rsidRPr="00690AC0">
        <w:rPr>
          <w:lang w:val="id-ID"/>
        </w:rPr>
        <w:t>Menu klik kanan pada kursor</w:t>
      </w:r>
      <w:r w:rsidR="0044479D">
        <w:t xml:space="preserve"> merupakan  menu tambahan yang digunakan utnuk mempermudah dalam proses pembuatan alur perencanaan terbang. Menu tersebut</w:t>
      </w:r>
      <w:r w:rsidRPr="00690AC0">
        <w:rPr>
          <w:lang w:val="id-ID"/>
        </w:rPr>
        <w:t xml:space="preserve"> diantaranya :</w:t>
      </w:r>
    </w:p>
    <w:p w14:paraId="12B529E6"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Delete WP : digunakan untuk menghapus waypoint</w:t>
      </w:r>
    </w:p>
    <w:p w14:paraId="4B1505B1"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Insert WP : menambahkan waypoint ke daftar misi di lokasi kendaraan saat ini.</w:t>
      </w:r>
    </w:p>
    <w:p w14:paraId="0088266E"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Insert Spline WP : menambahkan titik arah spline pada posisi mouse saat ini ke dalam daftar misi.</w:t>
      </w:r>
      <w:r w:rsidRPr="00690AC0">
        <w:rPr>
          <w:rStyle w:val="hwtze"/>
          <w:lang w:val="id-ID"/>
        </w:rPr>
        <w:t xml:space="preserve"> </w:t>
      </w:r>
    </w:p>
    <w:p w14:paraId="0236F63F"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Loiter : Menambahkan waypoint </w:t>
      </w:r>
      <w:r w:rsidRPr="00690AC0">
        <w:rPr>
          <w:rStyle w:val="rynqvb"/>
          <w:i/>
          <w:lang w:val="id-ID"/>
        </w:rPr>
        <w:t>Loiter</w:t>
      </w:r>
      <w:r w:rsidRPr="00690AC0">
        <w:rPr>
          <w:rStyle w:val="rynqvb"/>
          <w:lang w:val="id-ID"/>
        </w:rPr>
        <w:t xml:space="preserve"> ke misi di kursor </w:t>
      </w:r>
    </w:p>
    <w:p w14:paraId="11918FC7"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Lompat: Menambahkan perintah JUMP ke misi </w:t>
      </w:r>
    </w:p>
    <w:p w14:paraId="18458FCF"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RTL: Menambahkan RTL ke misi di kursor </w:t>
      </w:r>
    </w:p>
    <w:p w14:paraId="3FAAC078"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Land : Menambahkan titik </w:t>
      </w:r>
      <w:r w:rsidRPr="00690AC0">
        <w:rPr>
          <w:rStyle w:val="rynqvb"/>
          <w:i/>
          <w:lang w:val="id-ID"/>
        </w:rPr>
        <w:t>Landing</w:t>
      </w:r>
      <w:r w:rsidRPr="00690AC0">
        <w:rPr>
          <w:rStyle w:val="rynqvb"/>
          <w:lang w:val="id-ID"/>
        </w:rPr>
        <w:t xml:space="preserve"> ke misi di kursor </w:t>
      </w:r>
    </w:p>
    <w:p w14:paraId="14A689A2"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Take off: Menambahkan titik Lepas Landas ke misi di kursor</w:t>
      </w:r>
    </w:p>
    <w:p w14:paraId="53FAD954" w14:textId="77777777" w:rsidR="00AE6F7C" w:rsidRPr="00690AC0" w:rsidRDefault="00AE6F7C" w:rsidP="00F45B5A">
      <w:pPr>
        <w:pStyle w:val="ListParagraph"/>
        <w:numPr>
          <w:ilvl w:val="0"/>
          <w:numId w:val="30"/>
        </w:numPr>
        <w:spacing w:after="0" w:line="480" w:lineRule="auto"/>
        <w:ind w:left="1418"/>
        <w:jc w:val="both"/>
        <w:rPr>
          <w:rStyle w:val="rynqvb"/>
          <w:lang w:val="id-ID"/>
        </w:rPr>
      </w:pPr>
      <w:r w:rsidRPr="00690AC0">
        <w:rPr>
          <w:rStyle w:val="rynqvb"/>
          <w:lang w:val="id-ID"/>
        </w:rPr>
        <w:t xml:space="preserve">DO_SET_ROI: Menambahkan perintah misi SET_ROI </w:t>
      </w:r>
    </w:p>
    <w:p w14:paraId="59703E4F" w14:textId="77777777" w:rsidR="00B43308" w:rsidRPr="00690AC0" w:rsidRDefault="00AE6F7C" w:rsidP="00F45B5A">
      <w:pPr>
        <w:pStyle w:val="ListParagraph"/>
        <w:numPr>
          <w:ilvl w:val="0"/>
          <w:numId w:val="30"/>
        </w:numPr>
        <w:spacing w:after="0" w:line="480" w:lineRule="auto"/>
        <w:ind w:left="1418"/>
        <w:jc w:val="both"/>
        <w:rPr>
          <w:lang w:val="id-ID"/>
        </w:rPr>
      </w:pPr>
      <w:r w:rsidRPr="00690AC0">
        <w:rPr>
          <w:rStyle w:val="rynqvb"/>
          <w:lang w:val="id-ID"/>
        </w:rPr>
        <w:t xml:space="preserve">Clear Mission : Menghapus misi yang ditampilkan, tetapi hanya di </w:t>
      </w:r>
      <w:r w:rsidR="00914EB5" w:rsidRPr="00690AC0">
        <w:rPr>
          <w:rStyle w:val="rynqvb"/>
          <w:lang w:val="id-ID"/>
        </w:rPr>
        <w:t>ruang workspace</w:t>
      </w:r>
    </w:p>
    <w:p w14:paraId="421351E3" w14:textId="77777777" w:rsidR="00914EB5" w:rsidRPr="00690AC0" w:rsidRDefault="00914EB5" w:rsidP="00F45B5A">
      <w:pPr>
        <w:pStyle w:val="ListParagraph"/>
        <w:numPr>
          <w:ilvl w:val="0"/>
          <w:numId w:val="27"/>
        </w:numPr>
        <w:spacing w:after="0" w:line="480" w:lineRule="auto"/>
        <w:ind w:left="851"/>
        <w:jc w:val="both"/>
        <w:rPr>
          <w:rFonts w:cs="Times New Roman"/>
          <w:b/>
          <w:lang w:val="id-ID"/>
        </w:rPr>
      </w:pPr>
      <w:r w:rsidRPr="00690AC0">
        <w:rPr>
          <w:rFonts w:cs="Times New Roman"/>
          <w:b/>
          <w:lang w:val="id-ID"/>
        </w:rPr>
        <w:t xml:space="preserve">Inisialisasi SETUP </w:t>
      </w:r>
      <w:r w:rsidRPr="00690AC0">
        <w:rPr>
          <w:rFonts w:cs="Times New Roman"/>
          <w:b/>
          <w:i/>
          <w:lang w:val="id-ID"/>
        </w:rPr>
        <w:t>Mission Planner</w:t>
      </w:r>
    </w:p>
    <w:p w14:paraId="7A394E99" w14:textId="77777777" w:rsidR="00E503A9" w:rsidRPr="00690AC0" w:rsidRDefault="002E6991" w:rsidP="002A47EF">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t xml:space="preserve">Bagian dari </w:t>
      </w:r>
      <w:r w:rsidRPr="00690AC0">
        <w:rPr>
          <w:rFonts w:eastAsia="Times New Roman" w:cs="Times New Roman"/>
          <w:i/>
          <w:szCs w:val="24"/>
          <w:lang w:val="id-ID"/>
        </w:rPr>
        <w:t>Mission Planner</w:t>
      </w:r>
      <w:r w:rsidRPr="00690AC0">
        <w:rPr>
          <w:rFonts w:eastAsia="Times New Roman" w:cs="Times New Roman"/>
          <w:szCs w:val="24"/>
          <w:lang w:val="id-ID"/>
        </w:rPr>
        <w:t xml:space="preserve">  yang dipanggil dari item menu SETUP pada bagian atas </w:t>
      </w:r>
      <w:r w:rsidRPr="00690AC0">
        <w:rPr>
          <w:rFonts w:eastAsia="Times New Roman" w:cs="Times New Roman"/>
          <w:i/>
          <w:szCs w:val="24"/>
          <w:lang w:val="id-ID"/>
        </w:rPr>
        <w:t>Mission Planner</w:t>
      </w:r>
      <w:r w:rsidRPr="00690AC0">
        <w:rPr>
          <w:rFonts w:eastAsia="Times New Roman" w:cs="Times New Roman"/>
          <w:szCs w:val="24"/>
          <w:lang w:val="id-ID"/>
        </w:rPr>
        <w:t xml:space="preserve"> memiliki beberapa subbagian. Subbagian adalah tempat untuk mengatur dan mengonfigurasi autopilot untuk </w:t>
      </w:r>
      <w:r w:rsidRPr="00690AC0">
        <w:rPr>
          <w:rFonts w:eastAsia="Times New Roman" w:cs="Times New Roman"/>
          <w:szCs w:val="24"/>
          <w:lang w:val="id-ID"/>
        </w:rPr>
        <w:lastRenderedPageBreak/>
        <w:t>menyiapkannya kendaraan yang akan diaktifkan. Biasanya bagian ini adalah tindakan yang diperlukan sebelum penerbangan pertama.</w:t>
      </w:r>
    </w:p>
    <w:p w14:paraId="03893B52" w14:textId="77777777" w:rsidR="00E86BE6" w:rsidRPr="00690AC0" w:rsidRDefault="00914EB5" w:rsidP="00F45B5A">
      <w:pPr>
        <w:pStyle w:val="ListParagraph"/>
        <w:numPr>
          <w:ilvl w:val="0"/>
          <w:numId w:val="27"/>
        </w:numPr>
        <w:spacing w:after="0" w:line="480" w:lineRule="auto"/>
        <w:ind w:left="851"/>
        <w:jc w:val="both"/>
        <w:rPr>
          <w:rFonts w:cs="Times New Roman"/>
          <w:b/>
          <w:lang w:val="id-ID"/>
        </w:rPr>
      </w:pPr>
      <w:r w:rsidRPr="00690AC0">
        <w:rPr>
          <w:rFonts w:cs="Times New Roman"/>
          <w:b/>
          <w:lang w:val="id-ID"/>
        </w:rPr>
        <w:t xml:space="preserve">Konfigurasi dan Penyesuaian </w:t>
      </w:r>
      <w:r w:rsidRPr="00690AC0">
        <w:rPr>
          <w:rFonts w:cs="Times New Roman"/>
          <w:b/>
          <w:i/>
          <w:lang w:val="id-ID"/>
        </w:rPr>
        <w:t>Mission Planner</w:t>
      </w:r>
    </w:p>
    <w:p w14:paraId="42B57675" w14:textId="77777777" w:rsidR="002E6991" w:rsidRPr="00690AC0" w:rsidRDefault="002E6991" w:rsidP="001D1449">
      <w:pPr>
        <w:pStyle w:val="ListParagraph"/>
        <w:spacing w:after="0" w:line="480" w:lineRule="auto"/>
        <w:ind w:left="851"/>
        <w:jc w:val="both"/>
        <w:rPr>
          <w:rFonts w:cs="Times New Roman"/>
          <w:lang w:val="id-ID"/>
        </w:rPr>
      </w:pPr>
      <w:r w:rsidRPr="00690AC0">
        <w:rPr>
          <w:rFonts w:cs="Times New Roman"/>
          <w:lang w:val="id-ID"/>
        </w:rPr>
        <w:t>Bagian dari Perencana</w:t>
      </w:r>
      <w:r w:rsidR="00E503A9" w:rsidRPr="00690AC0">
        <w:rPr>
          <w:rFonts w:cs="Times New Roman"/>
          <w:lang w:val="id-ID"/>
        </w:rPr>
        <w:t xml:space="preserve"> Misi ini, dipanggil oleh item m</w:t>
      </w:r>
      <w:r w:rsidRPr="00690AC0">
        <w:rPr>
          <w:rFonts w:cs="Times New Roman"/>
          <w:lang w:val="id-ID"/>
        </w:rPr>
        <w:t xml:space="preserve">enu CONFIG di bagian atas </w:t>
      </w:r>
      <w:r w:rsidRPr="00690AC0">
        <w:rPr>
          <w:rFonts w:cs="Times New Roman"/>
          <w:i/>
          <w:lang w:val="id-ID"/>
        </w:rPr>
        <w:t>Mission Planner</w:t>
      </w:r>
      <w:r w:rsidRPr="00690AC0">
        <w:rPr>
          <w:rFonts w:cs="Times New Roman"/>
          <w:lang w:val="id-ID"/>
        </w:rPr>
        <w:t xml:space="preserve">, </w:t>
      </w:r>
      <w:r w:rsidR="001D1449" w:rsidRPr="00690AC0">
        <w:rPr>
          <w:rFonts w:cs="Times New Roman"/>
          <w:lang w:val="id-ID"/>
        </w:rPr>
        <w:t xml:space="preserve">menu CONFIG </w:t>
      </w:r>
      <w:r w:rsidRPr="00690AC0">
        <w:rPr>
          <w:rFonts w:cs="Times New Roman"/>
          <w:lang w:val="id-ID"/>
        </w:rPr>
        <w:t>memiliki beberapa subbagian. Subbagian adalah tempat mengonfigurasi parameter yang mengontrol car</w:t>
      </w:r>
      <w:r w:rsidR="001D1449" w:rsidRPr="00690AC0">
        <w:rPr>
          <w:rFonts w:cs="Times New Roman"/>
          <w:lang w:val="id-ID"/>
        </w:rPr>
        <w:t>a autopilot mengontrol kendaraan.</w:t>
      </w:r>
    </w:p>
    <w:bookmarkEnd w:id="253"/>
    <w:p w14:paraId="468E2CC9" w14:textId="2D9AD867" w:rsidR="00533160" w:rsidRPr="00690AC0" w:rsidRDefault="00533160" w:rsidP="001D1449">
      <w:pPr>
        <w:rPr>
          <w:rFonts w:cs="Times New Roman"/>
          <w:lang w:val="id-ID"/>
        </w:rPr>
      </w:pPr>
    </w:p>
    <w:p w14:paraId="68F0FBE0" w14:textId="13F7FA9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279" w:name="_Toc146703263"/>
      <w:bookmarkStart w:id="280" w:name="_Hlk147253405"/>
      <w:bookmarkStart w:id="281" w:name="_Toc138500667"/>
      <w:r>
        <w:rPr>
          <w:rFonts w:cs="Times New Roman"/>
          <w:b/>
          <w:szCs w:val="24"/>
        </w:rPr>
        <w:t>Metode Pengembangan Sistem</w:t>
      </w:r>
      <w:bookmarkEnd w:id="279"/>
    </w:p>
    <w:p w14:paraId="2B55BB4A" w14:textId="766E8F08" w:rsidR="00C75752"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Jenis penelitian yang digunakan untuk perancangan alat yang akan dilakukan kali ini yaitu berfokus pada metode penelitian </w:t>
      </w:r>
      <w:r w:rsidR="00B81161" w:rsidRPr="00B81161">
        <w:rPr>
          <w:i/>
          <w:iCs/>
        </w:rPr>
        <w:t>Software Development Life Cycle</w:t>
      </w:r>
      <w:r w:rsidR="00B81161">
        <w:t xml:space="preserve"> (SDLC)</w:t>
      </w:r>
      <w:r w:rsidR="00467DB8">
        <w:rPr>
          <w:i/>
          <w:iCs/>
        </w:rPr>
        <w:t>.</w:t>
      </w:r>
      <w:r w:rsidR="00B81161">
        <w:t xml:space="preserve"> </w:t>
      </w:r>
    </w:p>
    <w:p w14:paraId="3A1F7B13" w14:textId="75BA2B0D" w:rsidR="00B81161" w:rsidRDefault="00467DB8" w:rsidP="001729DF">
      <w:pPr>
        <w:spacing w:after="0" w:line="480" w:lineRule="auto"/>
        <w:ind w:firstLine="567"/>
        <w:jc w:val="both"/>
      </w:pPr>
      <w:r w:rsidRPr="00B81161">
        <w:rPr>
          <w:i/>
          <w:iCs/>
        </w:rPr>
        <w:t>Software Development Life Cycle</w:t>
      </w:r>
      <w:r>
        <w:t xml:space="preserve"> atau yang dikenal dengan istilah SDLC merupakan metodologi umum yang digunakan untuk mengembangkan sistem perangkat lunak dengan menggunakan model dan metodologi yang digunakan untuk mengembangkan sistem perangkat lunak sebelumnya </w:t>
      </w:r>
      <w:r>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fldChar w:fldCharType="separate"/>
      </w:r>
      <w:r w:rsidRPr="00467DB8">
        <w:rPr>
          <w:noProof/>
        </w:rPr>
        <w:t>(Abdul Wahid, 2020; Hidayati, 2019)</w:t>
      </w:r>
      <w:r>
        <w:fldChar w:fldCharType="end"/>
      </w:r>
      <w:r>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142A427B" w:rsidR="003A5F44" w:rsidRDefault="003A5F44" w:rsidP="001729DF">
      <w:pPr>
        <w:spacing w:after="0" w:line="480" w:lineRule="auto"/>
        <w:ind w:firstLine="567"/>
        <w:jc w:val="both"/>
      </w:pPr>
      <w:r>
        <w:lastRenderedPageBreak/>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gambar berikut : </w:t>
      </w:r>
    </w:p>
    <w:p w14:paraId="30DAD23F" w14:textId="6CEEBFA7" w:rsidR="00CC76F6" w:rsidRDefault="00CC76F6" w:rsidP="002657EA">
      <w:pPr>
        <w:keepNext/>
        <w:spacing w:after="0" w:line="240" w:lineRule="auto"/>
        <w:jc w:val="center"/>
      </w:pPr>
      <w:r>
        <w:rPr>
          <w:noProof/>
        </w:rPr>
        <w:drawing>
          <wp:inline distT="0" distB="0" distL="0" distR="0" wp14:anchorId="1E3B4981" wp14:editId="4BAD79D3">
            <wp:extent cx="3886200" cy="2109554"/>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908062" cy="2121421"/>
                    </a:xfrm>
                    <a:prstGeom prst="rect">
                      <a:avLst/>
                    </a:prstGeom>
                  </pic:spPr>
                </pic:pic>
              </a:graphicData>
            </a:graphic>
          </wp:inline>
        </w:drawing>
      </w:r>
    </w:p>
    <w:p w14:paraId="344515A4" w14:textId="68F6CE7D" w:rsidR="00CC76F6" w:rsidRDefault="00CC76F6" w:rsidP="002657EA">
      <w:pPr>
        <w:pStyle w:val="Caption"/>
        <w:spacing w:after="0"/>
        <w:jc w:val="center"/>
      </w:pPr>
      <w:bookmarkStart w:id="282" w:name="_Toc146562513"/>
      <w:bookmarkStart w:id="283" w:name="_Toc146703314"/>
      <w:r>
        <w:t xml:space="preserve">Gambar </w:t>
      </w:r>
      <w:fldSimple w:instr=" SEQ Gambar \* ARABIC ">
        <w:r w:rsidR="00B671A4">
          <w:rPr>
            <w:noProof/>
          </w:rPr>
          <w:t>39</w:t>
        </w:r>
      </w:fldSimple>
      <w:r>
        <w:t xml:space="preserve"> Siklus Metode Waterfall</w:t>
      </w:r>
      <w:bookmarkEnd w:id="282"/>
      <w:bookmarkEnd w:id="283"/>
    </w:p>
    <w:p w14:paraId="4575A09B" w14:textId="4E2B90F9" w:rsidR="00EC4EBA" w:rsidRPr="002657EA" w:rsidRDefault="002657EA" w:rsidP="00F67589">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23400568" w:rsidR="003A5F44" w:rsidRDefault="00CC76F6" w:rsidP="00CC76F6">
      <w:pPr>
        <w:pStyle w:val="ListParagraph"/>
        <w:numPr>
          <w:ilvl w:val="0"/>
          <w:numId w:val="43"/>
        </w:numPr>
        <w:spacing w:after="0" w:line="480" w:lineRule="auto"/>
        <w:ind w:left="426"/>
        <w:jc w:val="both"/>
      </w:pPr>
      <w:r>
        <w:t>Analisis Kebutuhan</w:t>
      </w:r>
    </w:p>
    <w:p w14:paraId="6A1C34A1" w14:textId="74937F13" w:rsidR="00C751AA" w:rsidRDefault="008A4D91" w:rsidP="00C751AA">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p>
    <w:p w14:paraId="1F0BCC93" w14:textId="7E657977" w:rsidR="00C751AA" w:rsidRDefault="00CC76F6" w:rsidP="00C751AA">
      <w:pPr>
        <w:pStyle w:val="ListParagraph"/>
        <w:numPr>
          <w:ilvl w:val="0"/>
          <w:numId w:val="43"/>
        </w:numPr>
        <w:spacing w:after="0" w:line="480" w:lineRule="auto"/>
        <w:ind w:left="426"/>
        <w:jc w:val="both"/>
      </w:pPr>
      <w:r>
        <w:lastRenderedPageBreak/>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CC76F6">
      <w:pPr>
        <w:pStyle w:val="ListParagraph"/>
        <w:numPr>
          <w:ilvl w:val="0"/>
          <w:numId w:val="43"/>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C751AA">
      <w:pPr>
        <w:pStyle w:val="ListParagraph"/>
        <w:numPr>
          <w:ilvl w:val="0"/>
          <w:numId w:val="43"/>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2E1C65B2" w:rsidR="00C751AA" w:rsidRDefault="00C751AA" w:rsidP="00C751AA">
      <w:pPr>
        <w:pStyle w:val="ListParagraph"/>
        <w:numPr>
          <w:ilvl w:val="0"/>
          <w:numId w:val="43"/>
        </w:numPr>
        <w:spacing w:after="0" w:line="480" w:lineRule="auto"/>
        <w:ind w:left="426"/>
        <w:jc w:val="both"/>
      </w:pPr>
      <w:r>
        <w:t>Pemeliharaan</w:t>
      </w:r>
    </w:p>
    <w:p w14:paraId="11087639" w14:textId="52377919" w:rsidR="00C751AA" w:rsidRDefault="006C5C12" w:rsidP="00C751AA">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p>
    <w:bookmarkEnd w:id="280"/>
    <w:p w14:paraId="5FCBB2F0" w14:textId="77777777" w:rsidR="003A5F44" w:rsidRPr="001729DF" w:rsidRDefault="003A5F44" w:rsidP="001729DF">
      <w:pPr>
        <w:spacing w:after="0" w:line="480" w:lineRule="auto"/>
        <w:ind w:firstLine="567"/>
        <w:jc w:val="both"/>
        <w:rPr>
          <w:rFonts w:cs="Times New Roman"/>
          <w:bCs/>
          <w:szCs w:val="24"/>
        </w:rPr>
      </w:pPr>
    </w:p>
    <w:p w14:paraId="57590365" w14:textId="361C587F"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284" w:name="_Toc146703264"/>
      <w:bookmarkStart w:id="285" w:name="_Hlk147254443"/>
      <w:r w:rsidRPr="00690AC0">
        <w:rPr>
          <w:rFonts w:cs="Times New Roman"/>
          <w:b/>
          <w:szCs w:val="24"/>
          <w:lang w:val="id-ID"/>
        </w:rPr>
        <w:lastRenderedPageBreak/>
        <w:t>Penelitian Relevan</w:t>
      </w:r>
      <w:bookmarkEnd w:id="281"/>
      <w:bookmarkEnd w:id="284"/>
    </w:p>
    <w:p w14:paraId="0CE41482" w14:textId="7385DF1F" w:rsidR="00533160" w:rsidRPr="00B81161" w:rsidRDefault="00B81161" w:rsidP="00E71327">
      <w:pPr>
        <w:spacing w:after="0" w:line="480" w:lineRule="auto"/>
        <w:ind w:firstLine="567"/>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77777777" w:rsidR="00E71327" w:rsidRPr="00690AC0" w:rsidRDefault="00E71327"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p>
    <w:p w14:paraId="2B5EAB3C" w14:textId="77777777" w:rsidR="006E71AA" w:rsidRPr="00690AC0" w:rsidRDefault="009B3216"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F45B5A">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467B4FB2" w14:textId="46D8E09A" w:rsidR="00EE4E11" w:rsidRPr="00011A23" w:rsidRDefault="00A47A3C" w:rsidP="00011A23">
      <w:pPr>
        <w:pStyle w:val="ListParagraph"/>
        <w:numPr>
          <w:ilvl w:val="0"/>
          <w:numId w:val="35"/>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p>
    <w:p w14:paraId="03AD328A" w14:textId="77777777" w:rsidR="00E462AB" w:rsidRPr="00690AC0" w:rsidRDefault="00533160" w:rsidP="00E462AB">
      <w:pPr>
        <w:pStyle w:val="ListParagraph"/>
        <w:numPr>
          <w:ilvl w:val="0"/>
          <w:numId w:val="2"/>
        </w:numPr>
        <w:spacing w:after="0" w:line="480" w:lineRule="auto"/>
        <w:ind w:left="0"/>
        <w:jc w:val="both"/>
        <w:outlineLvl w:val="1"/>
        <w:rPr>
          <w:rFonts w:cs="Times New Roman"/>
          <w:b/>
          <w:szCs w:val="24"/>
          <w:lang w:val="id-ID"/>
        </w:rPr>
      </w:pPr>
      <w:bookmarkStart w:id="286" w:name="_Toc138500668"/>
      <w:bookmarkStart w:id="287" w:name="_Toc146703265"/>
      <w:bookmarkEnd w:id="285"/>
      <w:r w:rsidRPr="00690AC0">
        <w:rPr>
          <w:rFonts w:cs="Times New Roman"/>
          <w:b/>
          <w:szCs w:val="24"/>
          <w:lang w:val="id-ID"/>
        </w:rPr>
        <w:t>Kerangka Konseptua</w:t>
      </w:r>
      <w:bookmarkEnd w:id="286"/>
      <w:r w:rsidR="00E462AB" w:rsidRPr="00690AC0">
        <w:rPr>
          <w:rFonts w:cs="Times New Roman"/>
          <w:b/>
          <w:szCs w:val="24"/>
          <w:lang w:val="id-ID"/>
        </w:rPr>
        <w:t>l</w:t>
      </w:r>
      <w:bookmarkEnd w:id="287"/>
    </w:p>
    <w:p w14:paraId="26788790" w14:textId="189C26C1" w:rsidR="00D50057" w:rsidRPr="0044479D" w:rsidRDefault="00E462AB" w:rsidP="00D50057">
      <w:pPr>
        <w:pStyle w:val="ListParagraph"/>
        <w:spacing w:line="480" w:lineRule="auto"/>
        <w:ind w:left="0" w:firstLine="567"/>
        <w:jc w:val="both"/>
      </w:pPr>
      <w:r w:rsidRPr="00690AC0">
        <w:rPr>
          <w:lang w:val="id-ID"/>
        </w:rPr>
        <w:t xml:space="preserve">Kerangka konseptual merupakan sebuah pedoman peneliti untuk mengambarkan permasalahan, solusi dan hasil yang diharapkan </w:t>
      </w:r>
      <w:r w:rsidRPr="00690AC0">
        <w:rPr>
          <w:rFonts w:eastAsia="Times New Roman" w:cs="Times New Roman"/>
          <w:szCs w:val="24"/>
          <w:lang w:val="id-ID"/>
        </w:rPr>
        <w:t>pada</w:t>
      </w:r>
      <w:r w:rsidRPr="00690AC0">
        <w:rPr>
          <w:lang w:val="id-ID"/>
        </w:rPr>
        <w:t xml:space="preserve"> penelitian tugas akhir ini. Penelitian ini memiliki kerangka konseptual yang akan dijelaskan pada gambar </w:t>
      </w:r>
      <w:r w:rsidR="0044479D">
        <w:t>40</w:t>
      </w:r>
    </w:p>
    <w:p w14:paraId="78F57853" w14:textId="77777777" w:rsidR="00D50057" w:rsidRPr="00690AC0" w:rsidRDefault="00D50057" w:rsidP="00D50057">
      <w:pPr>
        <w:pStyle w:val="ListParagraph"/>
        <w:keepNext/>
        <w:spacing w:line="480" w:lineRule="auto"/>
        <w:ind w:left="0"/>
        <w:jc w:val="both"/>
        <w:rPr>
          <w:lang w:val="id-ID"/>
        </w:rPr>
      </w:pPr>
      <w:r w:rsidRPr="00690AC0">
        <w:rPr>
          <w:noProof/>
        </w:rPr>
        <w:drawing>
          <wp:inline distT="0" distB="0" distL="0" distR="0" wp14:anchorId="64EB7CD1" wp14:editId="392054B0">
            <wp:extent cx="5018504" cy="36004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4953" t="5780" r="3498" b="4250"/>
                    <a:stretch/>
                  </pic:blipFill>
                  <pic:spPr bwMode="auto">
                    <a:xfrm>
                      <a:off x="0" y="0"/>
                      <a:ext cx="5039016" cy="3615166"/>
                    </a:xfrm>
                    <a:prstGeom prst="rect">
                      <a:avLst/>
                    </a:prstGeom>
                    <a:ln>
                      <a:noFill/>
                    </a:ln>
                    <a:extLst>
                      <a:ext uri="{53640926-AAD7-44D8-BBD7-CCE9431645EC}">
                        <a14:shadowObscured xmlns:a14="http://schemas.microsoft.com/office/drawing/2010/main"/>
                      </a:ext>
                    </a:extLst>
                  </pic:spPr>
                </pic:pic>
              </a:graphicData>
            </a:graphic>
          </wp:inline>
        </w:drawing>
      </w:r>
    </w:p>
    <w:p w14:paraId="7C160042" w14:textId="5DF212E8" w:rsidR="00D50057" w:rsidRPr="00690AC0" w:rsidRDefault="00D50057" w:rsidP="00D50057">
      <w:pPr>
        <w:pStyle w:val="Caption"/>
        <w:jc w:val="center"/>
        <w:rPr>
          <w:lang w:val="id-ID"/>
        </w:rPr>
      </w:pPr>
      <w:bookmarkStart w:id="288" w:name="_Toc143784894"/>
      <w:bookmarkStart w:id="289" w:name="_Toc145425833"/>
      <w:bookmarkStart w:id="290" w:name="_Toc145534218"/>
      <w:bookmarkStart w:id="291" w:name="_Toc146562514"/>
      <w:bookmarkStart w:id="292" w:name="_Toc14670331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0</w:t>
      </w:r>
      <w:r w:rsidR="006A0EA1" w:rsidRPr="00690AC0">
        <w:rPr>
          <w:lang w:val="id-ID"/>
        </w:rPr>
        <w:fldChar w:fldCharType="end"/>
      </w:r>
      <w:r w:rsidRPr="00690AC0">
        <w:rPr>
          <w:lang w:val="id-ID"/>
        </w:rPr>
        <w:t xml:space="preserve"> Kerangka Konseptual</w:t>
      </w:r>
      <w:bookmarkEnd w:id="288"/>
      <w:bookmarkEnd w:id="289"/>
      <w:bookmarkEnd w:id="290"/>
      <w:bookmarkEnd w:id="291"/>
      <w:bookmarkEnd w:id="292"/>
    </w:p>
    <w:p w14:paraId="7314EAC5" w14:textId="77777777" w:rsidR="00533160" w:rsidRPr="00690AC0" w:rsidRDefault="00D50057" w:rsidP="00D50057">
      <w:pPr>
        <w:pStyle w:val="ListParagraph"/>
        <w:spacing w:line="480" w:lineRule="auto"/>
        <w:ind w:left="0"/>
        <w:jc w:val="both"/>
        <w:rPr>
          <w:rFonts w:cs="Times New Roman"/>
          <w:b/>
          <w:szCs w:val="24"/>
          <w:lang w:val="id-ID"/>
        </w:rPr>
      </w:pPr>
      <w:r w:rsidRPr="00690AC0">
        <w:rPr>
          <w:rFonts w:cs="Times New Roman"/>
          <w:b/>
          <w:szCs w:val="24"/>
          <w:lang w:val="id-ID"/>
        </w:rPr>
        <w:t xml:space="preserve"> </w:t>
      </w:r>
      <w:r w:rsidR="00533160" w:rsidRPr="00690AC0">
        <w:rPr>
          <w:rFonts w:cs="Times New Roman"/>
          <w:b/>
          <w:szCs w:val="24"/>
          <w:lang w:val="id-ID"/>
        </w:rPr>
        <w:br w:type="page"/>
      </w:r>
    </w:p>
    <w:p w14:paraId="047F7F15" w14:textId="77777777" w:rsidR="00533160" w:rsidRPr="00690AC0" w:rsidRDefault="00533160" w:rsidP="002C1BCC">
      <w:pPr>
        <w:pStyle w:val="Heading1"/>
      </w:pPr>
      <w:bookmarkStart w:id="293" w:name="_Toc138500670"/>
      <w:bookmarkStart w:id="294" w:name="_Toc146703266"/>
      <w:r w:rsidRPr="00690AC0">
        <w:lastRenderedPageBreak/>
        <w:t>BAB III</w:t>
      </w:r>
      <w:bookmarkEnd w:id="293"/>
      <w:bookmarkEnd w:id="294"/>
    </w:p>
    <w:p w14:paraId="2A3AF151" w14:textId="77777777"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14:paraId="32487C1B" w14:textId="77777777" w:rsidR="00590B06" w:rsidRPr="00690AC0" w:rsidRDefault="00590B06" w:rsidP="00590B06">
      <w:pPr>
        <w:spacing w:after="0" w:line="480" w:lineRule="auto"/>
        <w:jc w:val="center"/>
        <w:rPr>
          <w:rFonts w:cs="Times New Roman"/>
          <w:b/>
          <w:szCs w:val="24"/>
          <w:lang w:val="id-ID"/>
        </w:rPr>
      </w:pPr>
    </w:p>
    <w:p w14:paraId="719D22ED" w14:textId="466883FC" w:rsidR="00545076" w:rsidRPr="00ED64AF" w:rsidRDefault="00590B06" w:rsidP="007D2774">
      <w:pPr>
        <w:spacing w:after="0" w:line="480" w:lineRule="auto"/>
        <w:ind w:firstLine="720"/>
        <w:jc w:val="both"/>
        <w:rPr>
          <w:rFonts w:cs="Times New Roman"/>
          <w:szCs w:val="24"/>
        </w:rPr>
      </w:pPr>
      <w:r w:rsidRPr="00690AC0">
        <w:rPr>
          <w:rFonts w:cs="Times New Roman"/>
          <w:szCs w:val="24"/>
          <w:lang w:val="id-ID"/>
        </w:rPr>
        <w:t xml:space="preserve">BAB ini akan </w:t>
      </w:r>
      <w:r w:rsidR="007D2774">
        <w:rPr>
          <w:rFonts w:cs="Times New Roman"/>
          <w:szCs w:val="24"/>
        </w:rPr>
        <w:t>menjelaskan</w:t>
      </w:r>
      <w:r w:rsidRPr="00690AC0">
        <w:rPr>
          <w:rFonts w:cs="Times New Roman"/>
          <w:szCs w:val="24"/>
          <w:lang w:val="id-ID"/>
        </w:rPr>
        <w:t xml:space="preserve"> mengenai metode perancangan untuk alat </w:t>
      </w:r>
      <w:r w:rsidR="002C0ED0" w:rsidRPr="00690AC0">
        <w:rPr>
          <w:rFonts w:cs="Times New Roman"/>
          <w:i/>
          <w:szCs w:val="24"/>
          <w:lang w:val="id-ID"/>
        </w:rPr>
        <w:t>drone</w:t>
      </w:r>
      <w:r w:rsidRPr="00690AC0">
        <w:rPr>
          <w:rFonts w:cs="Times New Roman"/>
          <w:szCs w:val="24"/>
          <w:lang w:val="id-ID"/>
        </w:rPr>
        <w:t xml:space="preserve"> </w:t>
      </w:r>
      <w:r w:rsidR="007D2774">
        <w:rPr>
          <w:rFonts w:cs="Times New Roman"/>
          <w:szCs w:val="24"/>
        </w:rPr>
        <w:t xml:space="preserve">UAV </w:t>
      </w:r>
      <w:r w:rsidRPr="00690AC0">
        <w:rPr>
          <w:rFonts w:cs="Times New Roman"/>
          <w:szCs w:val="24"/>
          <w:lang w:val="id-ID"/>
        </w:rPr>
        <w:t xml:space="preserve">hexacopter penyemprotan </w:t>
      </w:r>
      <w:r w:rsidR="006756CD">
        <w:rPr>
          <w:rFonts w:cs="Times New Roman"/>
          <w:szCs w:val="24"/>
        </w:rPr>
        <w:t>cairan</w:t>
      </w:r>
      <w:r w:rsidRPr="00690AC0">
        <w:rPr>
          <w:rFonts w:cs="Times New Roman"/>
          <w:szCs w:val="24"/>
          <w:lang w:val="id-ID"/>
        </w:rPr>
        <w:t xml:space="preserve"> pestisida</w:t>
      </w:r>
      <w:r w:rsidR="007D2774">
        <w:rPr>
          <w:rFonts w:cs="Times New Roman"/>
          <w:szCs w:val="24"/>
        </w:rPr>
        <w:t xml:space="preserve"> otomatis</w:t>
      </w:r>
      <w:r w:rsidRPr="00690AC0">
        <w:rPr>
          <w:rFonts w:cs="Times New Roman"/>
          <w:szCs w:val="24"/>
          <w:lang w:val="id-ID"/>
        </w:rPr>
        <w:t xml:space="preserve">. </w:t>
      </w:r>
      <w:r w:rsidR="007A3C1B">
        <w:rPr>
          <w:rFonts w:cs="Times New Roman"/>
          <w:szCs w:val="24"/>
        </w:rPr>
        <w:t>Perancangan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D34337">
        <w:rPr>
          <w:rFonts w:cs="Times New Roman"/>
          <w:szCs w:val="24"/>
        </w:rPr>
        <w:t xml:space="preserve"> </w:t>
      </w:r>
      <w:r w:rsidR="00D34337" w:rsidRPr="00D34337">
        <w:rPr>
          <w:rFonts w:cs="Times New Roman"/>
          <w:i/>
          <w:szCs w:val="24"/>
        </w:rPr>
        <w:t xml:space="preserve">software </w:t>
      </w:r>
      <w:r w:rsidR="007D2774" w:rsidRPr="007D2774">
        <w:rPr>
          <w:rFonts w:cs="Times New Roman"/>
          <w:iCs/>
          <w:szCs w:val="24"/>
        </w:rPr>
        <w:t>pada</w:t>
      </w:r>
      <w:r w:rsidR="007D2774">
        <w:rPr>
          <w:rFonts w:cs="Times New Roman"/>
          <w:i/>
          <w:szCs w:val="24"/>
        </w:rPr>
        <w:t xml:space="preserve"> </w:t>
      </w:r>
      <w:r w:rsidR="00D34337" w:rsidRPr="00D34337">
        <w:rPr>
          <w:rFonts w:cs="Times New Roman"/>
          <w:i/>
          <w:szCs w:val="24"/>
        </w:rPr>
        <w:t>ground station</w:t>
      </w:r>
      <w:r w:rsidR="00D34337">
        <w:rPr>
          <w:rFonts w:cs="Times New Roman"/>
          <w:szCs w:val="24"/>
        </w:rPr>
        <w:t xml:space="preserve">. </w:t>
      </w:r>
      <w:r w:rsidRPr="00690AC0">
        <w:rPr>
          <w:rFonts w:cs="Times New Roman"/>
          <w:szCs w:val="24"/>
          <w:lang w:val="id-ID"/>
        </w:rPr>
        <w:t xml:space="preserve">Jenis penelitian yang digunakan adalah </w:t>
      </w:r>
      <w:r w:rsidR="00011A23">
        <w:rPr>
          <w:rFonts w:cs="Times New Roman"/>
          <w:i/>
          <w:szCs w:val="24"/>
        </w:rPr>
        <w:t>System Development Life Cycle</w:t>
      </w:r>
      <w:r w:rsidRPr="00690AC0">
        <w:rPr>
          <w:rFonts w:cs="Times New Roman"/>
          <w:szCs w:val="24"/>
          <w:lang w:val="id-ID"/>
        </w:rPr>
        <w:t xml:space="preserve"> </w:t>
      </w:r>
      <w:r w:rsidR="00D34337">
        <w:rPr>
          <w:rFonts w:cs="Times New Roman"/>
          <w:szCs w:val="24"/>
        </w:rPr>
        <w:t xml:space="preserve">dengan menggunakan model </w:t>
      </w:r>
      <w:r w:rsidR="00D34337" w:rsidRPr="00D34337">
        <w:rPr>
          <w:rFonts w:cs="Times New Roman"/>
          <w:i/>
          <w:szCs w:val="24"/>
        </w:rPr>
        <w:t>waterfall</w:t>
      </w:r>
      <w:r w:rsidR="00D34337">
        <w:rPr>
          <w:rFonts w:cs="Times New Roman"/>
          <w:szCs w:val="24"/>
        </w:rPr>
        <w:t xml:space="preserve"> </w:t>
      </w:r>
      <w:r w:rsidR="005C5DC6">
        <w:rPr>
          <w:rFonts w:cs="Times New Roman"/>
          <w:szCs w:val="24"/>
        </w:rPr>
        <w:t>yang</w:t>
      </w:r>
      <w:r w:rsidRPr="00690AC0">
        <w:rPr>
          <w:rFonts w:cs="Times New Roman"/>
          <w:szCs w:val="24"/>
          <w:lang w:val="id-ID"/>
        </w:rPr>
        <w:t xml:space="preserve"> </w:t>
      </w:r>
      <w:r w:rsidR="00ED64AF">
        <w:rPr>
          <w:rFonts w:cs="Times New Roman"/>
          <w:szCs w:val="24"/>
        </w:rPr>
        <w:t>diawali dengan</w:t>
      </w:r>
      <w:r w:rsidR="00C641E7">
        <w:rPr>
          <w:rFonts w:cs="Times New Roman"/>
          <w:szCs w:val="24"/>
        </w:rPr>
        <w:t xml:space="preserve"> analisis kebutuhan</w:t>
      </w:r>
      <w:r w:rsidR="005C5DC6">
        <w:rPr>
          <w:rFonts w:cs="Times New Roman"/>
          <w:szCs w:val="24"/>
        </w:rPr>
        <w:t xml:space="preserve"> yaitu</w:t>
      </w:r>
      <w:r w:rsidR="00C641E7">
        <w:rPr>
          <w:rFonts w:cs="Times New Roman"/>
          <w:szCs w:val="24"/>
        </w:rPr>
        <w:t xml:space="preserve"> dengan</w:t>
      </w:r>
      <w:r w:rsidRPr="00690AC0">
        <w:rPr>
          <w:rFonts w:cs="Times New Roman"/>
          <w:szCs w:val="24"/>
          <w:lang w:val="id-ID"/>
        </w:rPr>
        <w:t xml:space="preserve"> mencari referensi </w:t>
      </w:r>
      <w:r w:rsidR="005C5DC6">
        <w:rPr>
          <w:rFonts w:cs="Times New Roman"/>
          <w:szCs w:val="24"/>
        </w:rPr>
        <w:t xml:space="preserve">dan </w:t>
      </w:r>
      <w:r w:rsidR="00835707">
        <w:rPr>
          <w:rFonts w:cs="Times New Roman"/>
          <w:szCs w:val="24"/>
        </w:rPr>
        <w:t xml:space="preserve">menyediakan semua kebutuhan </w:t>
      </w:r>
      <w:r w:rsidRPr="00690AC0">
        <w:rPr>
          <w:rFonts w:cs="Times New Roman"/>
          <w:szCs w:val="24"/>
          <w:lang w:val="id-ID"/>
        </w:rPr>
        <w:t>mengenai kendaraan udara tanpa awak</w:t>
      </w:r>
      <w:r w:rsidR="007D2774">
        <w:rPr>
          <w:rFonts w:cs="Times New Roman"/>
          <w:szCs w:val="24"/>
        </w:rPr>
        <w:t xml:space="preserve"> dan kebutuhan lainnya</w:t>
      </w:r>
      <w:r w:rsidR="00ED64AF">
        <w:rPr>
          <w:rFonts w:cs="Times New Roman"/>
          <w:szCs w:val="24"/>
        </w:rPr>
        <w:t xml:space="preserve">, </w:t>
      </w:r>
      <w:r w:rsidR="00280BA4">
        <w:rPr>
          <w:rFonts w:cs="Times New Roman"/>
          <w:szCs w:val="24"/>
        </w:rPr>
        <w:t xml:space="preserve">berikutnya melakukan </w:t>
      </w:r>
      <w:r w:rsidR="00ED64AF">
        <w:rPr>
          <w:rFonts w:cs="Times New Roman"/>
          <w:szCs w:val="24"/>
        </w:rPr>
        <w:t xml:space="preserve">perancangan </w:t>
      </w:r>
      <w:r w:rsidR="00ED64AF" w:rsidRPr="00011A23">
        <w:rPr>
          <w:rFonts w:cs="Times New Roman"/>
          <w:i/>
          <w:iCs/>
          <w:szCs w:val="24"/>
        </w:rPr>
        <w:t>hardware</w:t>
      </w:r>
      <w:r w:rsidR="00280BA4">
        <w:rPr>
          <w:rFonts w:cs="Times New Roman"/>
          <w:szCs w:val="24"/>
        </w:rPr>
        <w:t xml:space="preserve"> untuk</w:t>
      </w:r>
      <w:r w:rsidR="001407FB">
        <w:rPr>
          <w:rFonts w:cs="Times New Roman"/>
          <w:szCs w:val="24"/>
        </w:rPr>
        <w:t xml:space="preserve"> menyediakan dan menganalisis </w:t>
      </w:r>
      <w:r w:rsidR="00011A23">
        <w:rPr>
          <w:rFonts w:cs="Times New Roman"/>
          <w:szCs w:val="24"/>
        </w:rPr>
        <w:t xml:space="preserve">kebutuhan </w:t>
      </w:r>
      <w:r w:rsidR="001407FB" w:rsidRPr="00011A23">
        <w:rPr>
          <w:rFonts w:cs="Times New Roman"/>
          <w:i/>
          <w:iCs/>
          <w:szCs w:val="24"/>
        </w:rPr>
        <w:t>hardware</w:t>
      </w:r>
      <w:r w:rsidR="001407FB">
        <w:rPr>
          <w:rFonts w:cs="Times New Roman"/>
          <w:szCs w:val="24"/>
        </w:rPr>
        <w:t xml:space="preserve"> yang diperlukan</w:t>
      </w:r>
      <w:r w:rsidR="00ED64AF">
        <w:rPr>
          <w:rFonts w:cs="Times New Roman"/>
          <w:szCs w:val="24"/>
        </w:rPr>
        <w:t>,</w:t>
      </w:r>
      <w:r w:rsidR="001407FB">
        <w:rPr>
          <w:rFonts w:cs="Times New Roman"/>
          <w:szCs w:val="24"/>
        </w:rPr>
        <w:t xml:space="preserve"> perancangan </w:t>
      </w:r>
      <w:r w:rsidR="001407FB" w:rsidRPr="00011A23">
        <w:rPr>
          <w:rFonts w:cs="Times New Roman"/>
          <w:i/>
          <w:iCs/>
          <w:szCs w:val="24"/>
        </w:rPr>
        <w:t>software</w:t>
      </w:r>
      <w:r w:rsidR="001407FB">
        <w:rPr>
          <w:rFonts w:cs="Times New Roman"/>
          <w:szCs w:val="24"/>
        </w:rPr>
        <w:t xml:space="preserve"> untuk </w:t>
      </w:r>
      <w:r w:rsidR="007D2774">
        <w:rPr>
          <w:rFonts w:cs="Times New Roman"/>
          <w:szCs w:val="24"/>
        </w:rPr>
        <w:t xml:space="preserve">pembuatan </w:t>
      </w:r>
      <w:r w:rsidR="001407FB">
        <w:rPr>
          <w:rFonts w:cs="Times New Roman"/>
          <w:szCs w:val="24"/>
        </w:rPr>
        <w:t>perencanaan misi pada kendaraan</w:t>
      </w:r>
      <w:r w:rsidR="007D2774">
        <w:rPr>
          <w:rFonts w:cs="Times New Roman"/>
          <w:szCs w:val="24"/>
        </w:rPr>
        <w:t xml:space="preserve"> udara tanpa awak</w:t>
      </w:r>
      <w:r w:rsidR="00545076">
        <w:rPr>
          <w:rFonts w:cs="Times New Roman"/>
          <w:szCs w:val="24"/>
        </w:rPr>
        <w:t xml:space="preserve">, </w:t>
      </w:r>
      <w:r w:rsidR="00011A23">
        <w:rPr>
          <w:rFonts w:cs="Times New Roman"/>
          <w:szCs w:val="24"/>
        </w:rPr>
        <w:t>melakukan</w:t>
      </w:r>
      <w:r w:rsidR="00545076">
        <w:rPr>
          <w:rFonts w:cs="Times New Roman"/>
          <w:szCs w:val="24"/>
        </w:rPr>
        <w:t xml:space="preserve"> </w:t>
      </w:r>
      <w:r w:rsidR="00011A23">
        <w:rPr>
          <w:rFonts w:cs="Times New Roman"/>
          <w:szCs w:val="24"/>
        </w:rPr>
        <w:t>desain</w:t>
      </w:r>
      <w:r w:rsidR="00545076">
        <w:rPr>
          <w:rFonts w:cs="Times New Roman"/>
          <w:szCs w:val="24"/>
        </w:rPr>
        <w:t xml:space="preserve"> </w:t>
      </w:r>
      <w:r w:rsidR="00011A23">
        <w:rPr>
          <w:rFonts w:cs="Times New Roman"/>
          <w:szCs w:val="24"/>
        </w:rPr>
        <w:t xml:space="preserve">perancangan dan </w:t>
      </w:r>
      <w:r w:rsidR="00545076">
        <w:rPr>
          <w:rFonts w:cs="Times New Roman"/>
          <w:szCs w:val="24"/>
        </w:rPr>
        <w:t>pengujian alat</w:t>
      </w:r>
      <w:r w:rsidR="00011A23">
        <w:rPr>
          <w:rFonts w:cs="Times New Roman"/>
          <w:szCs w:val="24"/>
        </w:rPr>
        <w:t xml:space="preserve"> untuk menganalisis apa saja</w:t>
      </w:r>
      <w:r w:rsidR="00370BCF">
        <w:rPr>
          <w:rFonts w:cs="Times New Roman"/>
          <w:szCs w:val="24"/>
        </w:rPr>
        <w:t xml:space="preserve"> kebutuhan data saat pengujian sistem</w:t>
      </w:r>
      <w:r w:rsidR="00545076">
        <w:rPr>
          <w:rFonts w:cs="Times New Roman"/>
          <w:szCs w:val="24"/>
        </w:rPr>
        <w:t>, terakhir akan dilakukan analisis beserta kesimpulan dari hasil yang telah dilakukan.</w:t>
      </w:r>
    </w:p>
    <w:p w14:paraId="3451D89B" w14:textId="77777777" w:rsidR="00000D06" w:rsidRPr="00690AC0" w:rsidRDefault="00545076" w:rsidP="00F45B5A">
      <w:pPr>
        <w:pStyle w:val="ListParagraph"/>
        <w:numPr>
          <w:ilvl w:val="0"/>
          <w:numId w:val="11"/>
        </w:numPr>
        <w:spacing w:after="0" w:line="480" w:lineRule="auto"/>
        <w:ind w:left="0"/>
        <w:jc w:val="both"/>
        <w:outlineLvl w:val="1"/>
        <w:rPr>
          <w:rFonts w:cs="Times New Roman"/>
          <w:b/>
          <w:szCs w:val="24"/>
          <w:lang w:val="id-ID"/>
        </w:rPr>
      </w:pPr>
      <w:bookmarkStart w:id="295" w:name="_Toc146703267"/>
      <w:r>
        <w:rPr>
          <w:rFonts w:cs="Times New Roman"/>
          <w:b/>
          <w:szCs w:val="24"/>
        </w:rPr>
        <w:t>Analisis K</w:t>
      </w:r>
      <w:r w:rsidR="00524E33">
        <w:rPr>
          <w:rFonts w:cs="Times New Roman"/>
          <w:b/>
          <w:szCs w:val="24"/>
        </w:rPr>
        <w:t>ebutuh</w:t>
      </w:r>
      <w:r>
        <w:rPr>
          <w:rFonts w:cs="Times New Roman"/>
          <w:b/>
          <w:szCs w:val="24"/>
        </w:rPr>
        <w:t>an</w:t>
      </w:r>
      <w:bookmarkEnd w:id="295"/>
    </w:p>
    <w:p w14:paraId="42EF8B8C" w14:textId="77777777" w:rsidR="001613F4" w:rsidRDefault="001613F4" w:rsidP="00B44A79">
      <w:pPr>
        <w:spacing w:after="0" w:line="480" w:lineRule="auto"/>
        <w:ind w:firstLine="720"/>
        <w:jc w:val="both"/>
        <w:rPr>
          <w:rFonts w:cs="Times New Roman"/>
          <w:szCs w:val="24"/>
        </w:rPr>
      </w:pPr>
      <w:r w:rsidRPr="00D25B2D">
        <w:rPr>
          <w:rFonts w:cs="Times New Roman"/>
          <w:szCs w:val="24"/>
        </w:rPr>
        <w:t xml:space="preserve">Proses awal yang dilakukan adalah mengidentifikasi apa saja kebutuhan dalam pembuatan alat ini, maka diperoleh analisis kebutuhan dalam rancang bangun </w:t>
      </w:r>
      <w:r>
        <w:rPr>
          <w:rFonts w:cs="Times New Roman"/>
          <w:i/>
          <w:szCs w:val="24"/>
        </w:rPr>
        <w:t>drone UAV Hexacopter</w:t>
      </w:r>
      <w:r w:rsidRPr="00D25B2D">
        <w:rPr>
          <w:rFonts w:cs="Times New Roman"/>
          <w:szCs w:val="24"/>
        </w:rPr>
        <w:t xml:space="preserve"> </w:t>
      </w:r>
      <w:r w:rsidR="00821886">
        <w:rPr>
          <w:rFonts w:cs="Times New Roman"/>
          <w:szCs w:val="24"/>
        </w:rPr>
        <w:t>penyemprot</w:t>
      </w:r>
      <w:r>
        <w:rPr>
          <w:rFonts w:cs="Times New Roman"/>
          <w:szCs w:val="24"/>
        </w:rPr>
        <w:t xml:space="preserve"> cairan pestisida otomatis </w:t>
      </w:r>
      <w:r w:rsidRPr="00D25B2D">
        <w:rPr>
          <w:rFonts w:cs="Times New Roman"/>
          <w:szCs w:val="24"/>
        </w:rPr>
        <w:t xml:space="preserve"> yaitu sebagai berikut</w:t>
      </w:r>
      <w:r w:rsidR="00821886">
        <w:rPr>
          <w:rFonts w:cs="Times New Roman"/>
          <w:szCs w:val="24"/>
        </w:rPr>
        <w:t xml:space="preserve"> :</w:t>
      </w:r>
    </w:p>
    <w:p w14:paraId="7AC96082" w14:textId="22A4CABD" w:rsidR="00821886" w:rsidRPr="00CC7C4C" w:rsidRDefault="00821886" w:rsidP="00F45B5A">
      <w:pPr>
        <w:pStyle w:val="ListParagraph"/>
        <w:numPr>
          <w:ilvl w:val="0"/>
          <w:numId w:val="37"/>
        </w:numPr>
        <w:spacing w:after="0" w:line="480" w:lineRule="auto"/>
        <w:ind w:left="426"/>
        <w:jc w:val="both"/>
        <w:rPr>
          <w:lang w:val="id-ID"/>
        </w:rPr>
      </w:pPr>
      <w:r>
        <w:t xml:space="preserve">Drone ini dibuat untuk </w:t>
      </w:r>
      <w:r w:rsidR="009E228E">
        <w:t>melakukan</w:t>
      </w:r>
      <w:r>
        <w:t xml:space="preserve"> penyemprotan cairan pestisida sebagai pengus</w:t>
      </w:r>
      <w:r w:rsidR="00CC7C4C">
        <w:t>ir hama pada tanaman pertanian</w:t>
      </w:r>
      <w:r w:rsidR="00EB43E7">
        <w:t xml:space="preserve"> </w:t>
      </w:r>
      <w:r w:rsidR="0068510B">
        <w:t xml:space="preserve">bertujuan </w:t>
      </w:r>
      <w:r w:rsidR="00EB43E7">
        <w:t xml:space="preserve">agar </w:t>
      </w:r>
      <w:r w:rsidR="0068510B">
        <w:t xml:space="preserve">dapat </w:t>
      </w:r>
      <w:r w:rsidR="00EB43E7">
        <w:t xml:space="preserve">menghindari </w:t>
      </w:r>
      <w:r w:rsidR="0068510B">
        <w:t>tanaman terinjak pada saat melakukan penyemprotan secara manual</w:t>
      </w:r>
      <w:r w:rsidR="00CC7C4C">
        <w:t>.</w:t>
      </w:r>
    </w:p>
    <w:p w14:paraId="1A885596" w14:textId="77777777" w:rsidR="00C02BEB" w:rsidRPr="000D4AAE" w:rsidRDefault="00CC7C4C" w:rsidP="00F45B5A">
      <w:pPr>
        <w:pStyle w:val="ListParagraph"/>
        <w:numPr>
          <w:ilvl w:val="0"/>
          <w:numId w:val="37"/>
        </w:numPr>
        <w:spacing w:after="0" w:line="480" w:lineRule="auto"/>
        <w:ind w:left="426"/>
        <w:jc w:val="both"/>
        <w:rPr>
          <w:lang w:val="id-ID"/>
        </w:rPr>
      </w:pPr>
      <w:r>
        <w:lastRenderedPageBreak/>
        <w:t>D</w:t>
      </w:r>
      <w:r w:rsidRPr="00CC7C4C">
        <w:t xml:space="preserve">rone </w:t>
      </w:r>
      <w:r w:rsidR="00C02BEB">
        <w:t>yang dibuat kali ini menggunakan konfigurasi hexacopter yaitu dengan menggunakan 6 motor dan 6 propeller</w:t>
      </w:r>
      <w:r w:rsidR="000D4AAE" w:rsidRPr="000D4AAE">
        <w:t xml:space="preserve"> </w:t>
      </w:r>
      <w:r w:rsidR="000D4AAE">
        <w:t>sebagai penggerak (</w:t>
      </w:r>
      <w:r w:rsidR="000D4AAE" w:rsidRPr="000D4AAE">
        <w:rPr>
          <w:i/>
        </w:rPr>
        <w:t>aktuator</w:t>
      </w:r>
      <w:r w:rsidR="000D4AAE">
        <w:t>)</w:t>
      </w:r>
      <w:r w:rsidR="00C02BEB">
        <w:t>.</w:t>
      </w:r>
    </w:p>
    <w:p w14:paraId="7B4826CB" w14:textId="3673F6C1" w:rsidR="000D4AAE" w:rsidRPr="00BC3979" w:rsidRDefault="00A10D65" w:rsidP="00F45B5A">
      <w:pPr>
        <w:pStyle w:val="ListParagraph"/>
        <w:numPr>
          <w:ilvl w:val="0"/>
          <w:numId w:val="37"/>
        </w:numPr>
        <w:spacing w:after="0" w:line="480" w:lineRule="auto"/>
        <w:ind w:left="426"/>
        <w:jc w:val="both"/>
        <w:rPr>
          <w:lang w:val="id-ID"/>
        </w:rPr>
      </w:pPr>
      <w:r w:rsidRPr="007D2774">
        <w:rPr>
          <w:i/>
          <w:iCs/>
        </w:rPr>
        <w:t>Drone</w:t>
      </w:r>
      <w:r>
        <w:t xml:space="preserve"> yang </w:t>
      </w:r>
      <w:r w:rsidR="007D2774">
        <w:t xml:space="preserve">akan </w:t>
      </w:r>
      <w:r>
        <w:t xml:space="preserve">dibuat menggunakan </w:t>
      </w:r>
      <w:r w:rsidRPr="007D2774">
        <w:rPr>
          <w:i/>
          <w:iCs/>
        </w:rPr>
        <w:t>ardupilot</w:t>
      </w:r>
      <w:r>
        <w:t xml:space="preserve"> Pixhawk sebagai kontroller utama </w:t>
      </w:r>
      <w:r w:rsidR="007D2774">
        <w:t xml:space="preserve">pada </w:t>
      </w:r>
      <w:r w:rsidRPr="007D2774">
        <w:rPr>
          <w:i/>
          <w:iCs/>
        </w:rPr>
        <w:t>drone</w:t>
      </w:r>
    </w:p>
    <w:p w14:paraId="1A0528A5" w14:textId="36D92FC4" w:rsidR="00BC3979" w:rsidRPr="00894757" w:rsidRDefault="00BC3979" w:rsidP="00F45B5A">
      <w:pPr>
        <w:pStyle w:val="ListParagraph"/>
        <w:numPr>
          <w:ilvl w:val="0"/>
          <w:numId w:val="37"/>
        </w:numPr>
        <w:spacing w:after="0" w:line="480" w:lineRule="auto"/>
        <w:ind w:left="426"/>
        <w:jc w:val="both"/>
        <w:rPr>
          <w:lang w:val="id-ID"/>
        </w:rPr>
      </w:pPr>
      <w:r>
        <w:t>Perancangan</w:t>
      </w:r>
      <w:r w:rsidR="00894757">
        <w:t xml:space="preserve"> dan pembuatan</w:t>
      </w:r>
      <w:r>
        <w:t xml:space="preserve"> </w:t>
      </w:r>
      <w:r w:rsidR="007D2774">
        <w:t>alat</w:t>
      </w:r>
      <w:r>
        <w:t xml:space="preserve"> dilakukan di </w:t>
      </w:r>
      <w:r w:rsidR="007D2774">
        <w:t>S</w:t>
      </w:r>
      <w:r w:rsidRPr="00690AC0">
        <w:rPr>
          <w:lang w:val="id-ID"/>
        </w:rPr>
        <w:t>ekretariat Unit Kegiatan Robotika Universitas Negeri Padang</w:t>
      </w:r>
      <w:r w:rsidR="00894757">
        <w:t xml:space="preserve">. </w:t>
      </w:r>
    </w:p>
    <w:p w14:paraId="52F4EED3" w14:textId="77777777" w:rsidR="00894757" w:rsidRPr="00506ADB" w:rsidRDefault="00704DA6" w:rsidP="00F45B5A">
      <w:pPr>
        <w:pStyle w:val="ListParagraph"/>
        <w:numPr>
          <w:ilvl w:val="0"/>
          <w:numId w:val="37"/>
        </w:numPr>
        <w:spacing w:after="0" w:line="480" w:lineRule="auto"/>
        <w:ind w:left="426"/>
        <w:jc w:val="both"/>
        <w:rPr>
          <w:lang w:val="id-ID"/>
        </w:rPr>
      </w:pPr>
      <w:r>
        <w:t xml:space="preserve">Pengujian alat dilakukan di </w:t>
      </w:r>
      <w:r w:rsidRPr="00690AC0">
        <w:rPr>
          <w:lang w:val="id-ID"/>
        </w:rPr>
        <w:t xml:space="preserve">pangkalan udara TNI </w:t>
      </w:r>
      <w:r w:rsidR="00506ADB">
        <w:rPr>
          <w:lang w:val="id-ID"/>
        </w:rPr>
        <w:t>Angkatan Udara</w:t>
      </w:r>
      <w:r w:rsidRPr="00690AC0">
        <w:rPr>
          <w:lang w:val="id-ID"/>
        </w:rPr>
        <w:t xml:space="preserve"> Lanud Sutan Syahrir Padang</w:t>
      </w:r>
      <w:r w:rsidR="00506ADB">
        <w:t>.</w:t>
      </w:r>
    </w:p>
    <w:p w14:paraId="197AE6ED" w14:textId="77777777" w:rsidR="00506ADB" w:rsidRPr="00506ADB" w:rsidRDefault="00506ADB" w:rsidP="00F45B5A">
      <w:pPr>
        <w:pStyle w:val="ListParagraph"/>
        <w:numPr>
          <w:ilvl w:val="0"/>
          <w:numId w:val="37"/>
        </w:numPr>
        <w:spacing w:after="0" w:line="480" w:lineRule="auto"/>
        <w:ind w:left="426"/>
        <w:jc w:val="both"/>
        <w:rPr>
          <w:lang w:val="id-ID"/>
        </w:rPr>
      </w:pPr>
      <w:r>
        <w:t xml:space="preserve">Kebutuhan </w:t>
      </w:r>
      <w:r w:rsidRPr="00CC7C3F">
        <w:rPr>
          <w:i/>
        </w:rPr>
        <w:t>Ha</w:t>
      </w:r>
      <w:r w:rsidR="00CC7C3F">
        <w:rPr>
          <w:i/>
        </w:rPr>
        <w:t>r</w:t>
      </w:r>
      <w:r w:rsidRPr="00CC7C3F">
        <w:rPr>
          <w:i/>
        </w:rPr>
        <w:t>dware</w:t>
      </w:r>
      <w:r>
        <w:t xml:space="preserve"> :</w:t>
      </w:r>
    </w:p>
    <w:p w14:paraId="1AF9D683" w14:textId="77777777" w:rsidR="000D62C8" w:rsidRPr="000D62C8" w:rsidRDefault="000D62C8" w:rsidP="00F45B5A">
      <w:pPr>
        <w:pStyle w:val="ListParagraph"/>
        <w:numPr>
          <w:ilvl w:val="0"/>
          <w:numId w:val="38"/>
        </w:numPr>
        <w:spacing w:after="0" w:line="480" w:lineRule="auto"/>
        <w:ind w:left="851"/>
        <w:jc w:val="both"/>
        <w:rPr>
          <w:lang w:val="id-ID"/>
        </w:rPr>
      </w:pPr>
      <w:r w:rsidRPr="007200A4">
        <w:rPr>
          <w:i/>
          <w:iCs/>
        </w:rPr>
        <w:t>Ardupilot Pixhawk</w:t>
      </w:r>
      <w:r>
        <w:t xml:space="preserve"> sebagai kontroller utama pada penerbangan drone</w:t>
      </w:r>
      <w:r w:rsidR="008B126C">
        <w:t>.</w:t>
      </w:r>
    </w:p>
    <w:p w14:paraId="7DA70CD8" w14:textId="262F5502" w:rsidR="00D6126E" w:rsidRPr="003352D1" w:rsidRDefault="00F222C4" w:rsidP="00F45B5A">
      <w:pPr>
        <w:pStyle w:val="ListParagraph"/>
        <w:numPr>
          <w:ilvl w:val="0"/>
          <w:numId w:val="38"/>
        </w:numPr>
        <w:spacing w:after="0" w:line="480" w:lineRule="auto"/>
        <w:ind w:left="851"/>
        <w:jc w:val="both"/>
        <w:rPr>
          <w:lang w:val="id-ID"/>
        </w:rPr>
      </w:pPr>
      <w:r>
        <w:t xml:space="preserve">Motor </w:t>
      </w:r>
      <w:r w:rsidRPr="003352D1">
        <w:rPr>
          <w:i/>
        </w:rPr>
        <w:t>brushless</w:t>
      </w:r>
      <w:r>
        <w:t xml:space="preserve"> D</w:t>
      </w:r>
      <w:r w:rsidR="004D38D4">
        <w:t>C</w:t>
      </w:r>
      <w:r w:rsidR="008B126C">
        <w:t xml:space="preserve"> dan </w:t>
      </w:r>
      <w:r w:rsidR="008B126C" w:rsidRPr="008B126C">
        <w:rPr>
          <w:i/>
        </w:rPr>
        <w:t>propeller</w:t>
      </w:r>
      <w:r w:rsidR="008B126C">
        <w:t xml:space="preserve"> </w:t>
      </w:r>
      <w:r w:rsidR="007200A4">
        <w:t>APC</w:t>
      </w:r>
      <w:r w:rsidR="008B126C">
        <w:t>8045</w:t>
      </w:r>
      <w:r>
        <w:t xml:space="preserve"> sebagai penggerak utama </w:t>
      </w:r>
      <w:r w:rsidR="007200A4">
        <w:t>pada penerbangan drone</w:t>
      </w:r>
      <w:r w:rsidR="008B126C">
        <w:t>.</w:t>
      </w:r>
    </w:p>
    <w:p w14:paraId="0CA4AF96" w14:textId="77777777" w:rsidR="003352D1" w:rsidRPr="00087AE7" w:rsidRDefault="003352D1" w:rsidP="00F45B5A">
      <w:pPr>
        <w:pStyle w:val="ListParagraph"/>
        <w:numPr>
          <w:ilvl w:val="0"/>
          <w:numId w:val="38"/>
        </w:numPr>
        <w:spacing w:after="0" w:line="480" w:lineRule="auto"/>
        <w:ind w:left="851"/>
        <w:jc w:val="both"/>
        <w:rPr>
          <w:lang w:val="id-ID"/>
        </w:rPr>
      </w:pPr>
      <w:r>
        <w:t xml:space="preserve">Power Distribution Board sebagai pengatur distribusi daya </w:t>
      </w:r>
      <w:r w:rsidR="00BA00CD">
        <w:t>dari batterai untuk disalurkan ke 6 motor penggerak</w:t>
      </w:r>
      <w:r w:rsidR="008B126C">
        <w:t>.</w:t>
      </w:r>
    </w:p>
    <w:p w14:paraId="24F0BD60" w14:textId="77777777" w:rsidR="00087AE7" w:rsidRPr="00D6126E" w:rsidRDefault="00087AE7" w:rsidP="00F45B5A">
      <w:pPr>
        <w:pStyle w:val="ListParagraph"/>
        <w:numPr>
          <w:ilvl w:val="0"/>
          <w:numId w:val="38"/>
        </w:numPr>
        <w:spacing w:after="0" w:line="480" w:lineRule="auto"/>
        <w:ind w:left="851"/>
        <w:jc w:val="both"/>
        <w:rPr>
          <w:lang w:val="id-ID"/>
        </w:rPr>
      </w:pPr>
      <w:r>
        <w:t xml:space="preserve">Baterai </w:t>
      </w:r>
      <w:r w:rsidRPr="008D6544">
        <w:rPr>
          <w:i/>
          <w:iCs/>
        </w:rPr>
        <w:t>Lithium Polimer</w:t>
      </w:r>
      <w:r>
        <w:t xml:space="preserve"> sebagai sumber tegangan </w:t>
      </w:r>
      <w:r w:rsidR="00D12AE4">
        <w:t>drone</w:t>
      </w:r>
    </w:p>
    <w:p w14:paraId="429DC1F9" w14:textId="77777777" w:rsidR="00286D07" w:rsidRPr="00286D07" w:rsidRDefault="00286D07" w:rsidP="00F45B5A">
      <w:pPr>
        <w:pStyle w:val="ListParagraph"/>
        <w:numPr>
          <w:ilvl w:val="0"/>
          <w:numId w:val="38"/>
        </w:numPr>
        <w:spacing w:after="0" w:line="480" w:lineRule="auto"/>
        <w:ind w:left="851"/>
        <w:jc w:val="both"/>
        <w:rPr>
          <w:lang w:val="id-ID"/>
        </w:rPr>
      </w:pPr>
      <w:r>
        <w:t>M</w:t>
      </w:r>
      <w:r w:rsidR="005B08FE">
        <w:t xml:space="preserve">odul GPS SE100 sebagai sensor titik </w:t>
      </w:r>
      <w:r>
        <w:t>koordinat dan kompas pada drone</w:t>
      </w:r>
      <w:r w:rsidR="008B126C">
        <w:t>.</w:t>
      </w:r>
    </w:p>
    <w:p w14:paraId="39274CD7" w14:textId="77777777" w:rsidR="00286D07" w:rsidRPr="0087059A" w:rsidRDefault="00286D07" w:rsidP="00F45B5A">
      <w:pPr>
        <w:pStyle w:val="ListParagraph"/>
        <w:numPr>
          <w:ilvl w:val="0"/>
          <w:numId w:val="38"/>
        </w:numPr>
        <w:spacing w:after="0" w:line="480" w:lineRule="auto"/>
        <w:ind w:left="851"/>
        <w:jc w:val="both"/>
        <w:rPr>
          <w:lang w:val="id-ID"/>
        </w:rPr>
      </w:pPr>
      <w:r>
        <w:t xml:space="preserve">Tombol </w:t>
      </w:r>
      <w:r w:rsidRPr="005F11EF">
        <w:rPr>
          <w:i/>
        </w:rPr>
        <w:t>safety</w:t>
      </w:r>
      <w:r>
        <w:t xml:space="preserve"> sebagai pengaman</w:t>
      </w:r>
      <w:r w:rsidR="0087059A">
        <w:t xml:space="preserve"> untuk</w:t>
      </w:r>
      <w:r>
        <w:t xml:space="preserve"> </w:t>
      </w:r>
      <w:r w:rsidR="0087059A">
        <w:t>arming motor</w:t>
      </w:r>
      <w:r w:rsidR="008B126C">
        <w:t>.</w:t>
      </w:r>
    </w:p>
    <w:p w14:paraId="33BBB6B6" w14:textId="77777777" w:rsidR="0087059A" w:rsidRPr="00F11172" w:rsidRDefault="0087059A" w:rsidP="00F45B5A">
      <w:pPr>
        <w:pStyle w:val="ListParagraph"/>
        <w:numPr>
          <w:ilvl w:val="0"/>
          <w:numId w:val="38"/>
        </w:numPr>
        <w:spacing w:after="0" w:line="480" w:lineRule="auto"/>
        <w:ind w:left="851"/>
        <w:jc w:val="both"/>
        <w:rPr>
          <w:lang w:val="id-ID"/>
        </w:rPr>
      </w:pPr>
      <w:r w:rsidRPr="005F11EF">
        <w:rPr>
          <w:i/>
        </w:rPr>
        <w:t>Buzzer</w:t>
      </w:r>
      <w:r>
        <w:t xml:space="preserve"> sebagai </w:t>
      </w:r>
      <w:r w:rsidR="00F11172">
        <w:t>indikator status kendaraan berdasarkan nada suara</w:t>
      </w:r>
      <w:r w:rsidR="008B126C">
        <w:t>.</w:t>
      </w:r>
    </w:p>
    <w:p w14:paraId="435D3F74" w14:textId="77777777" w:rsidR="00F11172" w:rsidRPr="003205C7" w:rsidRDefault="00F11172" w:rsidP="00F45B5A">
      <w:pPr>
        <w:pStyle w:val="ListParagraph"/>
        <w:numPr>
          <w:ilvl w:val="0"/>
          <w:numId w:val="38"/>
        </w:numPr>
        <w:spacing w:after="0" w:line="480" w:lineRule="auto"/>
        <w:ind w:left="851"/>
        <w:jc w:val="both"/>
        <w:rPr>
          <w:i/>
          <w:lang w:val="id-ID"/>
        </w:rPr>
      </w:pPr>
      <w:r>
        <w:t xml:space="preserve">Radio telemetri sebagai modul untuk menghubungkan </w:t>
      </w:r>
      <w:r w:rsidR="003205C7">
        <w:t xml:space="preserve">drone dengan </w:t>
      </w:r>
      <w:r w:rsidR="003205C7" w:rsidRPr="003205C7">
        <w:rPr>
          <w:i/>
        </w:rPr>
        <w:t>ground station</w:t>
      </w:r>
      <w:r w:rsidR="008B126C">
        <w:rPr>
          <w:i/>
        </w:rPr>
        <w:t>.</w:t>
      </w:r>
    </w:p>
    <w:p w14:paraId="6B582F16" w14:textId="77777777" w:rsidR="003205C7" w:rsidRPr="003352D1" w:rsidRDefault="005F11EF" w:rsidP="00F45B5A">
      <w:pPr>
        <w:pStyle w:val="ListParagraph"/>
        <w:numPr>
          <w:ilvl w:val="0"/>
          <w:numId w:val="38"/>
        </w:numPr>
        <w:spacing w:after="0" w:line="480" w:lineRule="auto"/>
        <w:ind w:left="851"/>
        <w:jc w:val="both"/>
        <w:rPr>
          <w:i/>
          <w:lang w:val="id-ID"/>
        </w:rPr>
      </w:pPr>
      <w:r w:rsidRPr="005F11EF">
        <w:rPr>
          <w:i/>
        </w:rPr>
        <w:t>Radio Remote controller</w:t>
      </w:r>
      <w:r>
        <w:t xml:space="preserve"> sebagai kendali manual jika terjadinya kesalahan (</w:t>
      </w:r>
      <w:r w:rsidRPr="005F11EF">
        <w:rPr>
          <w:i/>
        </w:rPr>
        <w:t>failsafe</w:t>
      </w:r>
      <w:r>
        <w:t>)</w:t>
      </w:r>
      <w:r w:rsidR="008B126C">
        <w:t>.</w:t>
      </w:r>
    </w:p>
    <w:p w14:paraId="3113590D" w14:textId="77777777" w:rsidR="003352D1" w:rsidRPr="00052696" w:rsidRDefault="00D12AE4" w:rsidP="00F45B5A">
      <w:pPr>
        <w:pStyle w:val="ListParagraph"/>
        <w:numPr>
          <w:ilvl w:val="0"/>
          <w:numId w:val="38"/>
        </w:numPr>
        <w:spacing w:after="0" w:line="480" w:lineRule="auto"/>
        <w:ind w:left="851"/>
        <w:jc w:val="both"/>
        <w:rPr>
          <w:i/>
          <w:lang w:val="id-ID"/>
        </w:rPr>
      </w:pPr>
      <w:r>
        <w:lastRenderedPageBreak/>
        <w:t>Laptop sebagai</w:t>
      </w:r>
      <w:r w:rsidR="00052696">
        <w:t xml:space="preserve"> monitoring </w:t>
      </w:r>
      <w:r w:rsidR="008E7C04">
        <w:t>penerbangan drone dari</w:t>
      </w:r>
      <w:r>
        <w:t xml:space="preserve"> </w:t>
      </w:r>
      <w:r w:rsidR="002A7A1B" w:rsidRPr="008E7C04">
        <w:rPr>
          <w:i/>
        </w:rPr>
        <w:t xml:space="preserve">ground </w:t>
      </w:r>
      <w:r w:rsidR="008E7C04">
        <w:rPr>
          <w:i/>
        </w:rPr>
        <w:t xml:space="preserve">controll </w:t>
      </w:r>
      <w:r w:rsidR="002A7A1B" w:rsidRPr="008E7C04">
        <w:rPr>
          <w:i/>
        </w:rPr>
        <w:t>station</w:t>
      </w:r>
      <w:r w:rsidR="008E7C04">
        <w:t>.</w:t>
      </w:r>
    </w:p>
    <w:p w14:paraId="4E4C1D84" w14:textId="77777777" w:rsidR="00052696" w:rsidRPr="008E7C04" w:rsidRDefault="00052696" w:rsidP="00F45B5A">
      <w:pPr>
        <w:pStyle w:val="ListParagraph"/>
        <w:numPr>
          <w:ilvl w:val="0"/>
          <w:numId w:val="37"/>
        </w:numPr>
        <w:spacing w:after="0" w:line="480" w:lineRule="auto"/>
        <w:ind w:left="426"/>
        <w:jc w:val="both"/>
        <w:rPr>
          <w:i/>
        </w:rPr>
      </w:pPr>
      <w:r>
        <w:t>Kebutuhan Software</w:t>
      </w:r>
      <w:r w:rsidR="008E7C04">
        <w:t xml:space="preserve"> :</w:t>
      </w:r>
    </w:p>
    <w:p w14:paraId="591529F7" w14:textId="77777777" w:rsidR="00ED3353" w:rsidRDefault="00995357" w:rsidP="00F45B5A">
      <w:pPr>
        <w:pStyle w:val="ListParagraph"/>
        <w:numPr>
          <w:ilvl w:val="0"/>
          <w:numId w:val="39"/>
        </w:numPr>
        <w:spacing w:after="0" w:line="480" w:lineRule="auto"/>
        <w:ind w:left="851"/>
        <w:jc w:val="both"/>
        <w:rPr>
          <w:i/>
        </w:rPr>
      </w:pPr>
      <w:r w:rsidRPr="003767BD">
        <w:rPr>
          <w:i/>
        </w:rPr>
        <w:t xml:space="preserve">Software </w:t>
      </w:r>
      <w:r w:rsidR="00ED3353" w:rsidRPr="003767BD">
        <w:rPr>
          <w:i/>
        </w:rPr>
        <w:t>Mission Planner</w:t>
      </w:r>
      <w:r>
        <w:t xml:space="preserve"> merupakan aplikasi yang digunakan</w:t>
      </w:r>
      <w:r w:rsidR="003767BD">
        <w:t xml:space="preserve"> sebagai</w:t>
      </w:r>
      <w:r>
        <w:t xml:space="preserve"> sistem monitoring </w:t>
      </w:r>
      <w:r w:rsidR="00D42705">
        <w:t xml:space="preserve">status </w:t>
      </w:r>
      <w:r>
        <w:t xml:space="preserve">penerbangan drone </w:t>
      </w:r>
      <w:r w:rsidR="00D42705">
        <w:t>di</w:t>
      </w:r>
      <w:r w:rsidR="003767BD">
        <w:t xml:space="preserve"> </w:t>
      </w:r>
      <w:r w:rsidR="003767BD" w:rsidRPr="003767BD">
        <w:rPr>
          <w:i/>
        </w:rPr>
        <w:t>ground station</w:t>
      </w:r>
    </w:p>
    <w:p w14:paraId="1BF7E0D8" w14:textId="77777777" w:rsidR="00860B9A" w:rsidRPr="00D42705" w:rsidRDefault="00860B9A" w:rsidP="00F45B5A">
      <w:pPr>
        <w:pStyle w:val="ListParagraph"/>
        <w:numPr>
          <w:ilvl w:val="0"/>
          <w:numId w:val="39"/>
        </w:numPr>
        <w:spacing w:after="0" w:line="480" w:lineRule="auto"/>
        <w:ind w:left="851"/>
        <w:jc w:val="both"/>
        <w:rPr>
          <w:i/>
        </w:rPr>
      </w:pPr>
      <w:r>
        <w:rPr>
          <w:i/>
        </w:rPr>
        <w:t xml:space="preserve">Software Solidworks </w:t>
      </w:r>
      <w:r w:rsidRPr="00B6514F">
        <w:t>merupakan</w:t>
      </w:r>
      <w:r>
        <w:rPr>
          <w:i/>
        </w:rPr>
        <w:t xml:space="preserve"> </w:t>
      </w:r>
      <w:r w:rsidR="00B6514F">
        <w:t xml:space="preserve">perangkat lunak desain dan pemodelan parametrik 3D </w:t>
      </w:r>
      <w:r w:rsidR="00875F6D">
        <w:t>yang sering</w:t>
      </w:r>
      <w:r w:rsidR="00B6514F">
        <w:t xml:space="preserve"> digunakan </w:t>
      </w:r>
      <w:r w:rsidR="00875F6D">
        <w:t>pada</w:t>
      </w:r>
      <w:r w:rsidR="00B6514F">
        <w:t xml:space="preserve"> industri manufaktur, rekayasa, dan desain produk</w:t>
      </w:r>
      <w:r w:rsidR="00875F6D">
        <w:t xml:space="preserve">. Pada pembahasan ini </w:t>
      </w:r>
      <w:r w:rsidR="00875F6D" w:rsidRPr="00875F6D">
        <w:rPr>
          <w:i/>
        </w:rPr>
        <w:t>software solidworks</w:t>
      </w:r>
      <w:r w:rsidR="00875F6D">
        <w:t xml:space="preserve"> digunakan untuk pembuatan perancangan desain sistem pada drone.</w:t>
      </w:r>
    </w:p>
    <w:p w14:paraId="0F797877" w14:textId="22716C90" w:rsidR="00F832B7" w:rsidRPr="001F2312" w:rsidRDefault="00150FB8" w:rsidP="00F45B5A">
      <w:pPr>
        <w:pStyle w:val="ListParagraph"/>
        <w:numPr>
          <w:ilvl w:val="0"/>
          <w:numId w:val="11"/>
        </w:numPr>
        <w:spacing w:line="480" w:lineRule="auto"/>
        <w:ind w:left="0"/>
        <w:jc w:val="both"/>
        <w:outlineLvl w:val="1"/>
        <w:rPr>
          <w:rFonts w:cs="Times New Roman"/>
          <w:b/>
          <w:szCs w:val="24"/>
          <w:lang w:val="id-ID"/>
        </w:rPr>
      </w:pPr>
      <w:bookmarkStart w:id="296" w:name="_Toc146703268"/>
      <w:r>
        <w:rPr>
          <w:rFonts w:cs="Times New Roman"/>
          <w:b/>
          <w:szCs w:val="24"/>
        </w:rPr>
        <w:t xml:space="preserve">Desain </w:t>
      </w:r>
      <w:r w:rsidR="00582352">
        <w:rPr>
          <w:rFonts w:cs="Times New Roman"/>
          <w:b/>
          <w:szCs w:val="24"/>
        </w:rPr>
        <w:t xml:space="preserve">Perancangan </w:t>
      </w:r>
      <w:r w:rsidR="00852667">
        <w:rPr>
          <w:rFonts w:cs="Times New Roman"/>
          <w:b/>
          <w:szCs w:val="24"/>
        </w:rPr>
        <w:t>Alat</w:t>
      </w:r>
      <w:bookmarkEnd w:id="296"/>
    </w:p>
    <w:p w14:paraId="745E9325" w14:textId="38A1036D" w:rsidR="001F2312" w:rsidRPr="00852667" w:rsidRDefault="001F2312" w:rsidP="001F2312">
      <w:pPr>
        <w:pStyle w:val="ListParagraph"/>
        <w:spacing w:line="480" w:lineRule="auto"/>
        <w:ind w:left="0"/>
        <w:jc w:val="both"/>
        <w:rPr>
          <w:rFonts w:cs="Times New Roman"/>
          <w:b/>
          <w:szCs w:val="24"/>
          <w:lang w:val="id-ID"/>
        </w:rPr>
      </w:pPr>
      <w:r>
        <w:t>Tahap d</w:t>
      </w:r>
      <w:r w:rsidRPr="001F2312">
        <w:t xml:space="preserve">esain </w:t>
      </w:r>
      <w:r>
        <w:t>p</w:t>
      </w:r>
      <w:r w:rsidRPr="001F2312">
        <w:t xml:space="preserve">erancangan </w:t>
      </w:r>
      <w:r>
        <w:t>yaitu membuat desain sistem yang dapat membantu menentukan perangkat keras (</w:t>
      </w:r>
      <w:r w:rsidRPr="008A4D91">
        <w:rPr>
          <w:i/>
          <w:iCs/>
        </w:rPr>
        <w:t>hardware</w:t>
      </w:r>
      <w:r>
        <w:t>) dan sistem perangkat lunak (</w:t>
      </w:r>
      <w:r w:rsidRPr="001F2312">
        <w:rPr>
          <w:i/>
          <w:iCs/>
        </w:rPr>
        <w:t>software</w:t>
      </w:r>
      <w:r>
        <w:t xml:space="preserve">) juga membantu dalam mendefinisikan arsitektur sistem secara keseluruhan. Desain sistem yang dilakukan meliputi pembuatan desain rancangan sistem secara keseluruhan, pengkabelan, </w:t>
      </w:r>
      <w:r w:rsidR="00F67589">
        <w:t xml:space="preserve">blok diagram </w:t>
      </w:r>
      <w:r>
        <w:t>dan pemrograman</w:t>
      </w:r>
      <w:r w:rsidR="00F67589">
        <w:t xml:space="preserve"> perencanaan misi</w:t>
      </w:r>
      <w:r w:rsidR="0090435B">
        <w:t>.</w:t>
      </w:r>
    </w:p>
    <w:p w14:paraId="06B5416E" w14:textId="44E21757" w:rsidR="00852667" w:rsidRPr="00690AC0" w:rsidRDefault="00852667" w:rsidP="00852667">
      <w:pPr>
        <w:pStyle w:val="ListParagraph"/>
        <w:numPr>
          <w:ilvl w:val="0"/>
          <w:numId w:val="12"/>
        </w:numPr>
        <w:spacing w:after="0" w:line="480" w:lineRule="auto"/>
        <w:ind w:left="426"/>
        <w:jc w:val="both"/>
        <w:rPr>
          <w:rFonts w:cs="Times New Roman"/>
          <w:b/>
          <w:szCs w:val="24"/>
          <w:lang w:val="id-ID"/>
        </w:rPr>
      </w:pPr>
      <w:r>
        <w:rPr>
          <w:rFonts w:cs="Times New Roman"/>
          <w:b/>
          <w:szCs w:val="24"/>
        </w:rPr>
        <w:t>Perancangan Hardware</w:t>
      </w:r>
    </w:p>
    <w:p w14:paraId="420F3756" w14:textId="77777777" w:rsidR="00D81D37" w:rsidRDefault="00582352" w:rsidP="00852667">
      <w:pPr>
        <w:pStyle w:val="ListParagraph"/>
        <w:spacing w:line="480" w:lineRule="auto"/>
        <w:ind w:left="426"/>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DF7C6C" w:rsidRPr="00690AC0">
        <w:rPr>
          <w:rFonts w:cs="Times New Roman"/>
          <w:szCs w:val="24"/>
          <w:lang w:val="id-ID"/>
        </w:rPr>
        <w:t xml:space="preserve">perancangan desain alat </w:t>
      </w:r>
      <w:r w:rsidR="00DF7C6C" w:rsidRPr="00690AC0">
        <w:rPr>
          <w:lang w:val="id-ID"/>
        </w:rPr>
        <w:t>menggunakan</w:t>
      </w:r>
      <w:r w:rsidR="00DF7C6C" w:rsidRPr="00690AC0">
        <w:rPr>
          <w:rFonts w:cs="Times New Roman"/>
          <w:szCs w:val="24"/>
          <w:lang w:val="id-ID"/>
        </w:rPr>
        <w:t xml:space="preserve"> aplikasi desain </w:t>
      </w:r>
      <w:r w:rsidR="00BB6DE4" w:rsidRPr="00690AC0">
        <w:rPr>
          <w:rFonts w:cs="Times New Roman"/>
          <w:szCs w:val="24"/>
          <w:lang w:val="id-ID"/>
        </w:rPr>
        <w:t xml:space="preserve">pada </w:t>
      </w:r>
      <w:r w:rsidR="00DF7C6C" w:rsidRPr="00690AC0">
        <w:rPr>
          <w:rFonts w:cs="Times New Roman"/>
          <w:szCs w:val="24"/>
          <w:lang w:val="id-ID"/>
        </w:rPr>
        <w:t xml:space="preserve">desktop yaitu Solidworks.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5CCAAA5E" w14:textId="77777777" w:rsidR="00D81D37" w:rsidRPr="00F67589" w:rsidRDefault="00D81D37" w:rsidP="00852667">
      <w:pPr>
        <w:pStyle w:val="ListParagraph"/>
        <w:numPr>
          <w:ilvl w:val="0"/>
          <w:numId w:val="46"/>
        </w:numPr>
        <w:spacing w:after="0" w:line="480" w:lineRule="auto"/>
        <w:ind w:hanging="294"/>
        <w:jc w:val="both"/>
        <w:rPr>
          <w:rFonts w:cs="Times New Roman"/>
          <w:bCs/>
          <w:szCs w:val="24"/>
          <w:lang w:val="id-ID"/>
        </w:rPr>
      </w:pPr>
      <w:r w:rsidRPr="00F67589">
        <w:rPr>
          <w:rFonts w:cs="Times New Roman"/>
          <w:bCs/>
          <w:szCs w:val="24"/>
        </w:rPr>
        <w:t xml:space="preserve">Desain </w:t>
      </w:r>
      <w:r w:rsidR="00874396" w:rsidRPr="00F67589">
        <w:rPr>
          <w:rFonts w:cs="Times New Roman"/>
          <w:bCs/>
          <w:szCs w:val="24"/>
        </w:rPr>
        <w:t xml:space="preserve">Rancangan </w:t>
      </w:r>
      <w:r w:rsidRPr="00F67589">
        <w:rPr>
          <w:rFonts w:cs="Times New Roman"/>
          <w:bCs/>
          <w:szCs w:val="24"/>
        </w:rPr>
        <w:t>Alat</w:t>
      </w:r>
    </w:p>
    <w:p w14:paraId="65F6C6F7" w14:textId="495E93D6" w:rsidR="00F832B7" w:rsidRPr="00874396" w:rsidRDefault="004E1B18" w:rsidP="00852667">
      <w:pPr>
        <w:pStyle w:val="ListParagraph"/>
        <w:spacing w:line="480" w:lineRule="auto"/>
        <w:ind w:left="709"/>
        <w:jc w:val="both"/>
        <w:rPr>
          <w:rFonts w:cs="Times New Roman"/>
          <w:szCs w:val="24"/>
        </w:rPr>
      </w:pPr>
      <w:r w:rsidRPr="00690AC0">
        <w:rPr>
          <w:rFonts w:cs="Times New Roman"/>
          <w:szCs w:val="24"/>
          <w:lang w:val="id-ID"/>
        </w:rPr>
        <w:lastRenderedPageBreak/>
        <w:t xml:space="preserve">Desain </w:t>
      </w:r>
      <w:r w:rsidR="00874396">
        <w:rPr>
          <w:rFonts w:cs="Times New Roman"/>
          <w:szCs w:val="24"/>
        </w:rPr>
        <w:t xml:space="preserve">rancangan </w:t>
      </w:r>
      <w:r w:rsidRPr="00690AC0">
        <w:rPr>
          <w:rFonts w:cs="Times New Roman"/>
          <w:szCs w:val="24"/>
          <w:lang w:val="id-ID"/>
        </w:rPr>
        <w:t xml:space="preserve">alat yang akan dibuat </w:t>
      </w:r>
      <w:r w:rsidR="00874396">
        <w:rPr>
          <w:rFonts w:cs="Times New Roman"/>
          <w:szCs w:val="24"/>
        </w:rPr>
        <w:t xml:space="preserve">yaitu berupa drone hexacopter dengan menggunakan 6 motor sebagai penggerak. Untuk desain perancangan alat terlihat </w:t>
      </w:r>
      <w:r w:rsidRPr="00690AC0">
        <w:rPr>
          <w:rFonts w:cs="Times New Roman"/>
          <w:szCs w:val="24"/>
          <w:lang w:val="id-ID"/>
        </w:rPr>
        <w:t xml:space="preserve">seperti </w:t>
      </w:r>
      <w:r w:rsidR="00553D42">
        <w:rPr>
          <w:rFonts w:cs="Times New Roman"/>
          <w:szCs w:val="24"/>
          <w:lang w:val="id-ID"/>
        </w:rPr>
        <w:t xml:space="preserve">pada </w:t>
      </w:r>
      <w:r w:rsidR="0044479D">
        <w:rPr>
          <w:rFonts w:cs="Times New Roman"/>
          <w:szCs w:val="24"/>
        </w:rPr>
        <w:t>G</w:t>
      </w:r>
      <w:r w:rsidR="00553D42">
        <w:rPr>
          <w:rFonts w:cs="Times New Roman"/>
          <w:szCs w:val="24"/>
          <w:lang w:val="id-ID"/>
        </w:rPr>
        <w:t xml:space="preserve">ambar </w:t>
      </w:r>
      <w:r w:rsidR="0044479D">
        <w:rPr>
          <w:rFonts w:cs="Times New Roman"/>
          <w:szCs w:val="24"/>
        </w:rPr>
        <w:t>41</w:t>
      </w:r>
      <w:r w:rsidR="00874396">
        <w:rPr>
          <w:rFonts w:cs="Times New Roman"/>
          <w:szCs w:val="24"/>
          <w:lang w:val="id-ID"/>
        </w:rPr>
        <w:t xml:space="preserve"> berikut</w:t>
      </w:r>
    </w:p>
    <w:p w14:paraId="473BE45F" w14:textId="77777777" w:rsidR="002D0D65"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1312" behindDoc="0" locked="0" layoutInCell="1" allowOverlap="1" wp14:anchorId="285DB9F5" wp14:editId="2EB3B390">
                <wp:simplePos x="0" y="0"/>
                <wp:positionH relativeFrom="column">
                  <wp:posOffset>2769871</wp:posOffset>
                </wp:positionH>
                <wp:positionV relativeFrom="paragraph">
                  <wp:posOffset>1653540</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77777777" w:rsidR="00085940" w:rsidRPr="007C7BD6" w:rsidRDefault="00085940" w:rsidP="00DD20DF">
                            <w:pPr>
                              <w:rPr>
                                <w:i/>
                              </w:rPr>
                            </w:pPr>
                            <w:r w:rsidRPr="007C7BD6">
                              <w:rPr>
                                <w:i/>
                              </w:rPr>
                              <w:t>(b) Tampilan Sam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33" type="#_x0000_t202" style="position:absolute;left:0;text-align:left;margin-left:218.1pt;margin-top:130.2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" filled="f" stroked="f" strokeweight=".5pt">
                <v:textbox>
                  <w:txbxContent>
                    <w:p w14:paraId="4011F19F" w14:textId="77777777" w:rsidR="00085940" w:rsidRPr="007C7BD6" w:rsidRDefault="00085940" w:rsidP="00DD20DF">
                      <w:pPr>
                        <w:rPr>
                          <w:i/>
                        </w:rPr>
                      </w:pPr>
                      <w:r w:rsidRPr="007C7BD6">
                        <w:rPr>
                          <w:i/>
                        </w:rPr>
                        <w:t>(b) Tampilan Samping</w:t>
                      </w:r>
                    </w:p>
                  </w:txbxContent>
                </v:textbox>
              </v:shape>
            </w:pict>
          </mc:Fallback>
        </mc:AlternateContent>
      </w:r>
      <w:r w:rsidRPr="00690AC0">
        <w:rPr>
          <w:noProof/>
        </w:rPr>
        <mc:AlternateContent>
          <mc:Choice Requires="wps">
            <w:drawing>
              <wp:anchor distT="0" distB="0" distL="114300" distR="114300" simplePos="0" relativeHeight="251659264" behindDoc="0" locked="0" layoutInCell="1" allowOverlap="1" wp14:anchorId="3EFC60B2" wp14:editId="73166E25">
                <wp:simplePos x="0" y="0"/>
                <wp:positionH relativeFrom="column">
                  <wp:posOffset>550545</wp:posOffset>
                </wp:positionH>
                <wp:positionV relativeFrom="paragraph">
                  <wp:posOffset>1649730</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77777777" w:rsidR="00085940" w:rsidRPr="007C7BD6" w:rsidRDefault="00085940">
                            <w:pPr>
                              <w:rPr>
                                <w:i/>
                              </w:rPr>
                            </w:pPr>
                            <w:r w:rsidRPr="007C7BD6">
                              <w:rPr>
                                <w:i/>
                              </w:rPr>
                              <w:t>(a) Tampilan de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EFC60B2" id="Text Box 43" o:spid="_x0000_s1034" type="#_x0000_t202" style="position:absolute;left:0;text-align:left;margin-left:43.35pt;margin-top:129.9pt;width:138.75pt;height:6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" filled="f" stroked="f" strokeweight=".5pt">
                <v:textbox>
                  <w:txbxContent>
                    <w:p w14:paraId="449B1DF4" w14:textId="77777777" w:rsidR="00085940" w:rsidRPr="007C7BD6" w:rsidRDefault="00085940">
                      <w:pPr>
                        <w:rPr>
                          <w:i/>
                        </w:rPr>
                      </w:pPr>
                      <w:r w:rsidRPr="007C7BD6">
                        <w:rPr>
                          <w:i/>
                        </w:rPr>
                        <w:t>(a) Tampilan depan</w:t>
                      </w:r>
                    </w:p>
                  </w:txbxContent>
                </v:textbox>
              </v:shape>
            </w:pict>
          </mc:Fallback>
        </mc:AlternateContent>
      </w:r>
      <w:r w:rsidR="00EE7143" w:rsidRPr="00690AC0">
        <w:rPr>
          <w:noProof/>
        </w:rPr>
        <w:drawing>
          <wp:inline distT="0" distB="0" distL="0" distR="0" wp14:anchorId="3E8C6758" wp14:editId="2B657602">
            <wp:extent cx="1962150" cy="177280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962150" cy="1772806"/>
                    </a:xfrm>
                    <a:prstGeom prst="rect">
                      <a:avLst/>
                    </a:prstGeom>
                  </pic:spPr>
                </pic:pic>
              </a:graphicData>
            </a:graphic>
          </wp:inline>
        </w:drawing>
      </w:r>
      <w:r w:rsidRPr="00690AC0">
        <w:rPr>
          <w:noProof/>
        </w:rPr>
        <w:drawing>
          <wp:inline distT="0" distB="0" distL="0" distR="0" wp14:anchorId="6E6CF8CD" wp14:editId="6591B4A6">
            <wp:extent cx="2533650" cy="1743360"/>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548739" cy="1753743"/>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3360" behindDoc="0" locked="0" layoutInCell="1" allowOverlap="1" wp14:anchorId="21CC3EF7" wp14:editId="33984A78">
                <wp:simplePos x="0" y="0"/>
                <wp:positionH relativeFrom="column">
                  <wp:posOffset>1847850</wp:posOffset>
                </wp:positionH>
                <wp:positionV relativeFrom="paragraph">
                  <wp:posOffset>1847215</wp:posOffset>
                </wp:positionV>
                <wp:extent cx="1762125" cy="86677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77777777" w:rsidR="00085940" w:rsidRPr="007C7BD6" w:rsidRDefault="00085940" w:rsidP="00DD20DF">
                            <w:pPr>
                              <w:rPr>
                                <w:i/>
                              </w:rPr>
                            </w:pPr>
                            <w:r w:rsidRPr="007C7BD6">
                              <w:rPr>
                                <w:i/>
                              </w:rPr>
                              <w:t>(c) Tampilan 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CC3EF7" id="Text Box 45" o:spid="_x0000_s1035" type="#_x0000_t202" style="position:absolute;left:0;text-align:left;margin-left:145.5pt;margin-top:145.45pt;width:138.75pt;height:68.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" filled="f" stroked="f" strokeweight=".5pt">
                <v:textbox>
                  <w:txbxContent>
                    <w:p w14:paraId="587456AC" w14:textId="77777777" w:rsidR="00085940" w:rsidRPr="007C7BD6" w:rsidRDefault="00085940" w:rsidP="00DD20DF">
                      <w:pPr>
                        <w:rPr>
                          <w:i/>
                        </w:rPr>
                      </w:pPr>
                      <w:r w:rsidRPr="007C7BD6">
                        <w:rPr>
                          <w:i/>
                        </w:rPr>
                        <w:t>(c) Tampilan Atas</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035968" cy="1854378"/>
                    </a:xfrm>
                    <a:prstGeom prst="rect">
                      <a:avLst/>
                    </a:prstGeom>
                  </pic:spPr>
                </pic:pic>
              </a:graphicData>
            </a:graphic>
          </wp:inline>
        </w:drawing>
      </w:r>
    </w:p>
    <w:p w14:paraId="3A0B1651" w14:textId="087C5C5A" w:rsidR="004712C3" w:rsidRPr="00690AC0" w:rsidRDefault="00DD20DF" w:rsidP="00513AAC">
      <w:pPr>
        <w:pStyle w:val="Caption"/>
        <w:jc w:val="center"/>
        <w:rPr>
          <w:lang w:val="id-ID"/>
        </w:rPr>
      </w:pPr>
      <w:bookmarkStart w:id="297" w:name="_Toc141311684"/>
      <w:bookmarkStart w:id="298" w:name="_Toc143784896"/>
      <w:bookmarkStart w:id="299" w:name="_Toc145425834"/>
      <w:bookmarkStart w:id="300" w:name="_Toc145534219"/>
      <w:bookmarkStart w:id="301" w:name="_Toc146562515"/>
      <w:bookmarkStart w:id="302" w:name="_Toc14670331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1</w:t>
      </w:r>
      <w:r w:rsidR="006A0EA1" w:rsidRPr="00690AC0">
        <w:rPr>
          <w:lang w:val="id-ID"/>
        </w:rPr>
        <w:fldChar w:fldCharType="end"/>
      </w:r>
      <w:r w:rsidRPr="00690AC0">
        <w:rPr>
          <w:lang w:val="id-ID"/>
        </w:rPr>
        <w:t xml:space="preserve"> Tampilan desain alat</w:t>
      </w:r>
      <w:bookmarkEnd w:id="297"/>
      <w:bookmarkEnd w:id="298"/>
      <w:bookmarkEnd w:id="299"/>
      <w:bookmarkEnd w:id="300"/>
      <w:bookmarkEnd w:id="301"/>
      <w:bookmarkEnd w:id="302"/>
      <w:r w:rsidR="006C5414" w:rsidRPr="00690AC0">
        <w:rPr>
          <w:lang w:val="id-ID"/>
        </w:rPr>
        <w:t xml:space="preserve"> </w:t>
      </w:r>
    </w:p>
    <w:p w14:paraId="5663F891" w14:textId="36344E46" w:rsidR="004E1B18" w:rsidRPr="00370BCF" w:rsidRDefault="006102B3" w:rsidP="00852667">
      <w:pPr>
        <w:pStyle w:val="ListParagraph"/>
        <w:spacing w:line="480" w:lineRule="auto"/>
        <w:ind w:left="709"/>
        <w:jc w:val="both"/>
      </w:pPr>
      <w:r>
        <w:t xml:space="preserve">Drone hexacopter yang akan dibuat menggunakan </w:t>
      </w:r>
      <w:r w:rsidRPr="006102B3">
        <w:rPr>
          <w:i/>
          <w:lang w:val="id-ID"/>
        </w:rPr>
        <w:t>body fra</w:t>
      </w:r>
      <w:r w:rsidR="004E1B18" w:rsidRPr="006102B3">
        <w:rPr>
          <w:i/>
          <w:lang w:val="id-ID"/>
        </w:rPr>
        <w:t>me</w:t>
      </w:r>
      <w:r w:rsidR="004E1B18" w:rsidRPr="00690AC0">
        <w:rPr>
          <w:lang w:val="id-ID"/>
        </w:rPr>
        <w:t xml:space="preserve"> </w:t>
      </w:r>
      <w:r>
        <w:t xml:space="preserve">DJI hexacopter </w:t>
      </w:r>
      <w:r w:rsidR="004E1B18" w:rsidRPr="00690AC0">
        <w:rPr>
          <w:lang w:val="id-ID"/>
        </w:rPr>
        <w:t xml:space="preserve">F550 </w:t>
      </w:r>
      <w:r w:rsidR="00180494" w:rsidRPr="00690AC0">
        <w:rPr>
          <w:lang w:val="id-ID"/>
        </w:rPr>
        <w:t>berbahan serat kabon yang kuat dan ringan dan landing</w:t>
      </w:r>
      <w:r w:rsidR="00180494" w:rsidRPr="00690AC0">
        <w:rPr>
          <w:i/>
          <w:lang w:val="id-ID"/>
        </w:rPr>
        <w:t xml:space="preserve"> gear</w:t>
      </w:r>
      <w:r w:rsidR="00180494" w:rsidRPr="00690AC0">
        <w:rPr>
          <w:lang w:val="id-ID"/>
        </w:rPr>
        <w:t xml:space="preserve"> 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 </w:t>
      </w:r>
      <w:r w:rsidR="00370BCF">
        <w:t>Bahan tambahan seperti dudukan baterai menggunakan filamen PLA (</w:t>
      </w:r>
      <w:r w:rsidR="00370BCF" w:rsidRPr="00370BCF">
        <w:rPr>
          <w:i/>
          <w:iCs/>
        </w:rPr>
        <w:t>Polylactic Acid</w:t>
      </w:r>
      <w:r w:rsidR="00370BCF">
        <w:t>) yang dicetak menggunakan mesin 3D printing.</w:t>
      </w:r>
    </w:p>
    <w:p w14:paraId="5443B608" w14:textId="77777777" w:rsidR="0022138D" w:rsidRPr="00F67589" w:rsidRDefault="0022138D" w:rsidP="00852667">
      <w:pPr>
        <w:pStyle w:val="ListParagraph"/>
        <w:numPr>
          <w:ilvl w:val="0"/>
          <w:numId w:val="46"/>
        </w:numPr>
        <w:spacing w:after="0" w:line="480" w:lineRule="auto"/>
        <w:ind w:hanging="294"/>
        <w:jc w:val="both"/>
        <w:rPr>
          <w:rFonts w:cs="Times New Roman"/>
          <w:bCs/>
          <w:szCs w:val="24"/>
          <w:lang w:val="id-ID"/>
        </w:rPr>
      </w:pPr>
      <w:r w:rsidRPr="00F67589">
        <w:rPr>
          <w:rFonts w:cs="Times New Roman"/>
          <w:bCs/>
          <w:szCs w:val="24"/>
          <w:lang w:val="id-ID"/>
        </w:rPr>
        <w:t>Diagram Blok Sistem</w:t>
      </w:r>
    </w:p>
    <w:p w14:paraId="44AB2533" w14:textId="4C928D06" w:rsidR="0022138D" w:rsidRPr="0044479D" w:rsidRDefault="0022138D" w:rsidP="00852667">
      <w:pPr>
        <w:pStyle w:val="ListParagraph"/>
        <w:spacing w:line="480" w:lineRule="auto"/>
        <w:ind w:left="709"/>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w:t>
      </w:r>
      <w:r w:rsidRPr="00690AC0">
        <w:rPr>
          <w:lang w:val="id-ID"/>
        </w:rPr>
        <w:lastRenderedPageBreak/>
        <w:t xml:space="preserve">digabungkan menjadi suatu alat yang utuh, dan dapat bekerja sesuai dengan tujuan yang diharapkan. Diagram blok sistem ditunjukkan pada Gambar </w:t>
      </w:r>
      <w:r w:rsidR="0044479D">
        <w:t>42</w:t>
      </w:r>
    </w:p>
    <w:p w14:paraId="74BEFCA0" w14:textId="77777777" w:rsidR="00970931" w:rsidRPr="00690AC0" w:rsidRDefault="00970931" w:rsidP="00970931">
      <w:pPr>
        <w:pStyle w:val="ListParagraph"/>
        <w:keepNext/>
        <w:spacing w:after="0" w:line="240" w:lineRule="auto"/>
        <w:ind w:left="0"/>
        <w:jc w:val="center"/>
        <w:rPr>
          <w:lang w:val="id-ID"/>
        </w:rPr>
      </w:pPr>
      <w:r w:rsidRPr="00690AC0">
        <w:rPr>
          <w:noProof/>
        </w:rPr>
        <w:drawing>
          <wp:inline distT="0" distB="0" distL="0" distR="0" wp14:anchorId="7E6A49AC" wp14:editId="4E994205">
            <wp:extent cx="5343676" cy="382297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62146" cy="3836184"/>
                    </a:xfrm>
                    <a:prstGeom prst="rect">
                      <a:avLst/>
                    </a:prstGeom>
                  </pic:spPr>
                </pic:pic>
              </a:graphicData>
            </a:graphic>
          </wp:inline>
        </w:drawing>
      </w:r>
    </w:p>
    <w:p w14:paraId="5DEE83EE" w14:textId="5522C706" w:rsidR="00970931" w:rsidRPr="00690AC0" w:rsidRDefault="00970931" w:rsidP="00970931">
      <w:pPr>
        <w:pStyle w:val="Caption"/>
        <w:jc w:val="center"/>
        <w:rPr>
          <w:lang w:val="id-ID"/>
        </w:rPr>
      </w:pPr>
      <w:bookmarkStart w:id="303" w:name="_Toc143784897"/>
      <w:bookmarkStart w:id="304" w:name="_Toc145425835"/>
      <w:bookmarkStart w:id="305" w:name="_Toc145534220"/>
      <w:bookmarkStart w:id="306" w:name="_Toc146562516"/>
      <w:bookmarkStart w:id="307" w:name="_Toc14670331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2</w:t>
      </w:r>
      <w:r w:rsidR="006A0EA1" w:rsidRPr="00690AC0">
        <w:rPr>
          <w:lang w:val="id-ID"/>
        </w:rPr>
        <w:fldChar w:fldCharType="end"/>
      </w:r>
      <w:r w:rsidRPr="00690AC0">
        <w:rPr>
          <w:lang w:val="id-ID"/>
        </w:rPr>
        <w:t xml:space="preserve"> Diagram Blok Sistem</w:t>
      </w:r>
      <w:bookmarkEnd w:id="303"/>
      <w:bookmarkEnd w:id="304"/>
      <w:bookmarkEnd w:id="305"/>
      <w:bookmarkEnd w:id="306"/>
      <w:bookmarkEnd w:id="307"/>
    </w:p>
    <w:p w14:paraId="22481A67" w14:textId="11ACC3EB" w:rsidR="0022138D" w:rsidRPr="00690AC0" w:rsidRDefault="00553D42" w:rsidP="00852667">
      <w:pPr>
        <w:pStyle w:val="ListParagraph"/>
        <w:spacing w:line="480" w:lineRule="auto"/>
        <w:ind w:left="709"/>
        <w:jc w:val="both"/>
        <w:rPr>
          <w:rFonts w:cs="Times New Roman"/>
          <w:szCs w:val="24"/>
          <w:lang w:val="id-ID"/>
        </w:rPr>
      </w:pPr>
      <w:r>
        <w:rPr>
          <w:rFonts w:cs="Times New Roman"/>
          <w:szCs w:val="24"/>
          <w:lang w:val="id-ID"/>
        </w:rPr>
        <w:t xml:space="preserve">Berdasarkan pada </w:t>
      </w:r>
      <w:r w:rsidR="00370BCF">
        <w:rPr>
          <w:rFonts w:cs="Times New Roman"/>
          <w:szCs w:val="24"/>
        </w:rPr>
        <w:t>G</w:t>
      </w:r>
      <w:r>
        <w:rPr>
          <w:rFonts w:cs="Times New Roman"/>
          <w:szCs w:val="24"/>
          <w:lang w:val="id-ID"/>
        </w:rPr>
        <w:t xml:space="preserve">ambar </w:t>
      </w:r>
      <w:r w:rsidR="0044479D">
        <w:rPr>
          <w:rFonts w:cs="Times New Roman"/>
          <w:szCs w:val="24"/>
        </w:rPr>
        <w:t>42</w:t>
      </w:r>
      <w:r w:rsidR="007B11AA" w:rsidRPr="00690AC0">
        <w:rPr>
          <w:rFonts w:cs="Times New Roman"/>
          <w:szCs w:val="24"/>
          <w:lang w:val="id-ID"/>
        </w:rPr>
        <w:t xml:space="preserve"> dari masing-masing blok diagram memiliki </w:t>
      </w:r>
      <w:r w:rsidR="007B11AA" w:rsidRPr="00852667">
        <w:t>fungsi</w:t>
      </w:r>
      <w:r w:rsidR="007B11AA" w:rsidRPr="00690AC0">
        <w:rPr>
          <w:rFonts w:cs="Times New Roman"/>
          <w:szCs w:val="24"/>
          <w:lang w:val="id-ID"/>
        </w:rPr>
        <w:t xml:space="preserve"> sebagai berikut :</w:t>
      </w:r>
    </w:p>
    <w:p w14:paraId="4329AC32" w14:textId="77777777" w:rsidR="007B11AA" w:rsidRPr="00690AC0" w:rsidRDefault="00687D0C" w:rsidP="00F45B5A">
      <w:pPr>
        <w:pStyle w:val="ListParagraph"/>
        <w:numPr>
          <w:ilvl w:val="0"/>
          <w:numId w:val="36"/>
        </w:numPr>
        <w:spacing w:line="480" w:lineRule="auto"/>
        <w:ind w:left="1418"/>
        <w:jc w:val="both"/>
        <w:rPr>
          <w:rFonts w:cs="Times New Roman"/>
          <w:szCs w:val="24"/>
          <w:lang w:val="id-ID"/>
        </w:rPr>
      </w:pPr>
      <w:r w:rsidRPr="00690AC0">
        <w:rPr>
          <w:rFonts w:cs="Times New Roman"/>
          <w:szCs w:val="24"/>
          <w:lang w:val="id-ID"/>
        </w:rPr>
        <w:t xml:space="preserve">Batterai lipo digunakan sebagai sumber daya  untuk menyalakan setiap komponen yang digunakan </w:t>
      </w:r>
    </w:p>
    <w:p w14:paraId="30BFDEA5" w14:textId="77777777" w:rsidR="00687D0C" w:rsidRPr="00690AC0" w:rsidRDefault="00687D0C" w:rsidP="00F45B5A">
      <w:pPr>
        <w:pStyle w:val="ListParagraph"/>
        <w:numPr>
          <w:ilvl w:val="0"/>
          <w:numId w:val="36"/>
        </w:numPr>
        <w:spacing w:line="480" w:lineRule="auto"/>
        <w:ind w:left="1418"/>
        <w:jc w:val="both"/>
        <w:rPr>
          <w:rFonts w:cs="Times New Roman"/>
          <w:szCs w:val="24"/>
          <w:lang w:val="id-ID"/>
        </w:rPr>
      </w:pPr>
      <w:r w:rsidRPr="00690AC0">
        <w:rPr>
          <w:rFonts w:cs="Times New Roman"/>
          <w:i/>
          <w:szCs w:val="24"/>
          <w:lang w:val="id-ID"/>
        </w:rPr>
        <w:t>Power Distribution Board</w:t>
      </w:r>
      <w:r w:rsidRPr="00690AC0">
        <w:rPr>
          <w:rFonts w:cs="Times New Roman"/>
          <w:szCs w:val="24"/>
          <w:lang w:val="id-ID"/>
        </w:rPr>
        <w:t xml:space="preserve"> (PDB)  digunakan sebagai pengatur pendistribusian daya untuk  6 motor penggerak dan komponen lain yang digunakan.</w:t>
      </w:r>
    </w:p>
    <w:p w14:paraId="4BCD29AC" w14:textId="727C1F94" w:rsidR="00687D0C" w:rsidRPr="00690AC0" w:rsidRDefault="00687D0C" w:rsidP="00F45B5A">
      <w:pPr>
        <w:pStyle w:val="ListParagraph"/>
        <w:numPr>
          <w:ilvl w:val="0"/>
          <w:numId w:val="36"/>
        </w:numPr>
        <w:spacing w:line="480" w:lineRule="auto"/>
        <w:ind w:left="1418"/>
        <w:jc w:val="both"/>
        <w:rPr>
          <w:rFonts w:cs="Times New Roman"/>
          <w:i/>
          <w:szCs w:val="24"/>
          <w:lang w:val="id-ID"/>
        </w:rPr>
      </w:pPr>
      <w:r w:rsidRPr="00690AC0">
        <w:rPr>
          <w:rFonts w:cs="Times New Roman"/>
          <w:i/>
          <w:szCs w:val="24"/>
          <w:lang w:val="id-ID"/>
        </w:rPr>
        <w:t>Flight controller</w:t>
      </w:r>
      <w:r w:rsidR="008D6544">
        <w:rPr>
          <w:rFonts w:cs="Times New Roman"/>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002C0ED0"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002C0ED0" w:rsidRPr="00690AC0">
        <w:rPr>
          <w:rFonts w:cs="Times New Roman"/>
          <w:i/>
          <w:szCs w:val="24"/>
          <w:lang w:val="id-ID"/>
        </w:rPr>
        <w:t>drone</w:t>
      </w:r>
      <w:r w:rsidRPr="00690AC0">
        <w:rPr>
          <w:rFonts w:cs="Times New Roman"/>
          <w:szCs w:val="24"/>
          <w:lang w:val="id-ID"/>
        </w:rPr>
        <w:t xml:space="preserve">. pada flight controller terdapat beberapa sensor yang </w:t>
      </w:r>
      <w:r w:rsidRPr="00690AC0">
        <w:rPr>
          <w:rFonts w:cs="Times New Roman"/>
          <w:szCs w:val="24"/>
          <w:lang w:val="id-ID"/>
        </w:rPr>
        <w:lastRenderedPageBreak/>
        <w:t xml:space="preserve">digunakan untuk memperoleh data penerbangan pada </w:t>
      </w:r>
      <w:r w:rsidR="002C0ED0"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18C47B23" w14:textId="77777777" w:rsidR="00687D0C" w:rsidRPr="00690AC0" w:rsidRDefault="00687D0C" w:rsidP="00F45B5A">
      <w:pPr>
        <w:pStyle w:val="ListParagraph"/>
        <w:numPr>
          <w:ilvl w:val="0"/>
          <w:numId w:val="36"/>
        </w:numPr>
        <w:spacing w:line="480" w:lineRule="auto"/>
        <w:ind w:left="1418"/>
        <w:jc w:val="both"/>
        <w:rPr>
          <w:rFonts w:cs="Times New Roman"/>
          <w:i/>
          <w:szCs w:val="24"/>
          <w:lang w:val="id-ID"/>
        </w:rPr>
      </w:pPr>
      <w:r w:rsidRPr="00690AC0">
        <w:rPr>
          <w:rFonts w:cs="Times New Roman"/>
          <w:i/>
          <w:szCs w:val="24"/>
          <w:lang w:val="id-ID"/>
        </w:rPr>
        <w:t>Electronic Speed Controller</w:t>
      </w:r>
      <w:r w:rsidR="00B84F72" w:rsidRPr="00690AC0">
        <w:rPr>
          <w:rFonts w:cs="Times New Roman"/>
          <w:i/>
          <w:szCs w:val="24"/>
          <w:lang w:val="id-ID"/>
        </w:rPr>
        <w:t xml:space="preserve"> </w:t>
      </w:r>
      <w:r w:rsidR="00B84F72" w:rsidRPr="00690AC0">
        <w:rPr>
          <w:rFonts w:cs="Times New Roman"/>
          <w:szCs w:val="24"/>
          <w:lang w:val="id-ID"/>
        </w:rPr>
        <w:t>(ESC)</w:t>
      </w:r>
      <w:r w:rsidRPr="00690AC0">
        <w:rPr>
          <w:rFonts w:cs="Times New Roman"/>
          <w:i/>
          <w:szCs w:val="24"/>
          <w:lang w:val="id-ID"/>
        </w:rPr>
        <w:t xml:space="preserve"> </w:t>
      </w:r>
      <w:r w:rsidRPr="00690AC0">
        <w:rPr>
          <w:rFonts w:cs="Times New Roman"/>
          <w:szCs w:val="24"/>
          <w:lang w:val="id-ID"/>
        </w:rPr>
        <w:t>digunakan sebagai m</w:t>
      </w:r>
      <w:r w:rsidR="00B84F72" w:rsidRPr="00690AC0">
        <w:rPr>
          <w:rFonts w:cs="Times New Roman"/>
          <w:szCs w:val="24"/>
          <w:lang w:val="id-ID"/>
        </w:rPr>
        <w:t xml:space="preserve">engatur kecepatan rotasi motor berdasarkan nilai sinyal PWM yang diterima dari </w:t>
      </w:r>
      <w:r w:rsidR="00B84F72" w:rsidRPr="00690AC0">
        <w:rPr>
          <w:rFonts w:cs="Times New Roman"/>
          <w:i/>
          <w:szCs w:val="24"/>
          <w:lang w:val="id-ID"/>
        </w:rPr>
        <w:t>Flight Controller</w:t>
      </w:r>
    </w:p>
    <w:p w14:paraId="44B4A46A" w14:textId="77777777" w:rsidR="00B84F72" w:rsidRPr="00690AC0" w:rsidRDefault="00B84F72" w:rsidP="00F45B5A">
      <w:pPr>
        <w:pStyle w:val="ListParagraph"/>
        <w:numPr>
          <w:ilvl w:val="0"/>
          <w:numId w:val="36"/>
        </w:numPr>
        <w:spacing w:line="480" w:lineRule="auto"/>
        <w:ind w:left="1418"/>
        <w:jc w:val="both"/>
        <w:rPr>
          <w:rFonts w:cs="Times New Roman"/>
          <w:i/>
          <w:szCs w:val="24"/>
          <w:lang w:val="id-ID"/>
        </w:rPr>
      </w:pPr>
      <w:r w:rsidRPr="00690AC0">
        <w:rPr>
          <w:rFonts w:cs="Times New Roman"/>
          <w:i/>
          <w:szCs w:val="24"/>
          <w:lang w:val="id-ID"/>
        </w:rPr>
        <w:t>Motor brushless</w:t>
      </w:r>
      <w:r w:rsidRPr="00690AC0">
        <w:rPr>
          <w:rFonts w:cs="Times New Roman"/>
          <w:szCs w:val="24"/>
          <w:lang w:val="id-ID"/>
        </w:rPr>
        <w:t xml:space="preserve"> digunakan sebagai penggerak pada </w:t>
      </w:r>
      <w:r w:rsidR="002C0ED0" w:rsidRPr="00690AC0">
        <w:rPr>
          <w:rFonts w:cs="Times New Roman"/>
          <w:i/>
          <w:szCs w:val="24"/>
          <w:lang w:val="id-ID"/>
        </w:rPr>
        <w:t>drone</w:t>
      </w:r>
      <w:r w:rsidRPr="00690AC0">
        <w:rPr>
          <w:rFonts w:cs="Times New Roman"/>
          <w:szCs w:val="24"/>
          <w:lang w:val="id-ID"/>
        </w:rPr>
        <w:t xml:space="preserve"> dengan di pasangkan propeller, propeller yang berputar akan menghasilkan gaya dorongan yang berawanan dengan arah gravitasi agar </w:t>
      </w:r>
      <w:r w:rsidR="002C0ED0" w:rsidRPr="00690AC0">
        <w:rPr>
          <w:rFonts w:cs="Times New Roman"/>
          <w:i/>
          <w:szCs w:val="24"/>
          <w:lang w:val="id-ID"/>
        </w:rPr>
        <w:t>drone</w:t>
      </w:r>
      <w:r w:rsidRPr="00690AC0">
        <w:rPr>
          <w:rFonts w:cs="Times New Roman"/>
          <w:szCs w:val="24"/>
          <w:lang w:val="id-ID"/>
        </w:rPr>
        <w:t xml:space="preserve"> dapat terbang diudara.</w:t>
      </w:r>
    </w:p>
    <w:p w14:paraId="611440E9" w14:textId="77777777" w:rsidR="00B84F72" w:rsidRPr="00690AC0" w:rsidRDefault="00B84F72" w:rsidP="00F45B5A">
      <w:pPr>
        <w:pStyle w:val="ListParagraph"/>
        <w:numPr>
          <w:ilvl w:val="0"/>
          <w:numId w:val="36"/>
        </w:numPr>
        <w:spacing w:line="480" w:lineRule="auto"/>
        <w:ind w:left="1418"/>
        <w:jc w:val="both"/>
        <w:rPr>
          <w:rFonts w:cs="Times New Roman"/>
          <w:i/>
          <w:szCs w:val="24"/>
          <w:lang w:val="id-ID"/>
        </w:rPr>
      </w:pPr>
      <w:r w:rsidRPr="00690AC0">
        <w:rPr>
          <w:rFonts w:cs="Times New Roman"/>
          <w:szCs w:val="24"/>
          <w:lang w:val="id-ID"/>
        </w:rPr>
        <w:t xml:space="preserve">Telemetri digunakan untuk menghubungkan </w:t>
      </w:r>
      <w:r w:rsidR="002C0ED0" w:rsidRPr="00690AC0">
        <w:rPr>
          <w:rFonts w:cs="Times New Roman"/>
          <w:i/>
          <w:szCs w:val="24"/>
          <w:lang w:val="id-ID"/>
        </w:rPr>
        <w:t>drone</w:t>
      </w:r>
      <w:r w:rsidRPr="00690AC0">
        <w:rPr>
          <w:rFonts w:cs="Times New Roman"/>
          <w:szCs w:val="24"/>
          <w:lang w:val="id-ID"/>
        </w:rPr>
        <w:t xml:space="preserve"> dengan aplikasi ground station. Telemetri juga berfungsi sebagai </w:t>
      </w:r>
      <w:r w:rsidR="003A178A" w:rsidRPr="00690AC0">
        <w:rPr>
          <w:rFonts w:cs="Times New Roman"/>
          <w:szCs w:val="24"/>
          <w:lang w:val="id-ID"/>
        </w:rPr>
        <w:t>monitoring</w:t>
      </w:r>
      <w:r w:rsidRPr="00690AC0">
        <w:rPr>
          <w:rFonts w:cs="Times New Roman"/>
          <w:szCs w:val="24"/>
          <w:lang w:val="id-ID"/>
        </w:rPr>
        <w:t xml:space="preserve"> sistem navigasi dari </w:t>
      </w:r>
      <w:r w:rsidR="002C0ED0" w:rsidRPr="00690AC0">
        <w:rPr>
          <w:rFonts w:cs="Times New Roman"/>
          <w:i/>
          <w:szCs w:val="24"/>
          <w:lang w:val="id-ID"/>
        </w:rPr>
        <w:t>drone</w:t>
      </w:r>
      <w:r w:rsidRPr="00690AC0">
        <w:rPr>
          <w:rFonts w:cs="Times New Roman"/>
          <w:szCs w:val="24"/>
          <w:lang w:val="id-ID"/>
        </w:rPr>
        <w:t xml:space="preserve"> yang ditampilkan pada</w:t>
      </w:r>
      <w:r w:rsidR="003A178A" w:rsidRPr="00690AC0">
        <w:rPr>
          <w:rFonts w:cs="Times New Roman"/>
          <w:szCs w:val="24"/>
          <w:lang w:val="id-ID"/>
        </w:rPr>
        <w:t xml:space="preserve"> ground station.</w:t>
      </w:r>
      <w:r w:rsidRPr="00690AC0">
        <w:rPr>
          <w:rFonts w:cs="Times New Roman"/>
          <w:szCs w:val="24"/>
          <w:lang w:val="id-ID"/>
        </w:rPr>
        <w:t xml:space="preserve"> </w:t>
      </w:r>
    </w:p>
    <w:p w14:paraId="610B12A5" w14:textId="77777777" w:rsidR="003A178A" w:rsidRPr="00690AC0" w:rsidRDefault="003A178A" w:rsidP="00F45B5A">
      <w:pPr>
        <w:pStyle w:val="ListParagraph"/>
        <w:numPr>
          <w:ilvl w:val="0"/>
          <w:numId w:val="36"/>
        </w:numPr>
        <w:spacing w:line="480" w:lineRule="auto"/>
        <w:ind w:left="1418"/>
        <w:jc w:val="both"/>
        <w:rPr>
          <w:rFonts w:cs="Times New Roman"/>
          <w:i/>
          <w:szCs w:val="24"/>
          <w:lang w:val="id-ID"/>
        </w:rPr>
      </w:pPr>
      <w:r w:rsidRPr="00690AC0">
        <w:rPr>
          <w:rFonts w:cs="Times New Roman"/>
          <w:szCs w:val="24"/>
          <w:lang w:val="id-ID"/>
        </w:rPr>
        <w:t xml:space="preserve">Remote controller digunakan untuk pengendali </w:t>
      </w:r>
      <w:r w:rsidR="002C0ED0"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002C0ED0" w:rsidRPr="00690AC0">
        <w:rPr>
          <w:rFonts w:cs="Times New Roman"/>
          <w:i/>
          <w:szCs w:val="24"/>
          <w:lang w:val="id-ID"/>
        </w:rPr>
        <w:t>drone</w:t>
      </w:r>
      <w:r w:rsidRPr="00690AC0">
        <w:rPr>
          <w:rFonts w:cs="Times New Roman"/>
          <w:szCs w:val="24"/>
          <w:lang w:val="id-ID"/>
        </w:rPr>
        <w:t xml:space="preserve">. </w:t>
      </w:r>
    </w:p>
    <w:p w14:paraId="00D72248" w14:textId="77777777" w:rsidR="00D13113" w:rsidRPr="00690AC0" w:rsidRDefault="00D13113" w:rsidP="00F45B5A">
      <w:pPr>
        <w:pStyle w:val="ListParagraph"/>
        <w:numPr>
          <w:ilvl w:val="0"/>
          <w:numId w:val="36"/>
        </w:numPr>
        <w:spacing w:line="480" w:lineRule="auto"/>
        <w:ind w:left="1418"/>
        <w:jc w:val="both"/>
        <w:rPr>
          <w:rFonts w:cs="Times New Roman"/>
          <w:i/>
          <w:szCs w:val="24"/>
          <w:lang w:val="id-ID"/>
        </w:rPr>
      </w:pPr>
      <w:r w:rsidRPr="00690AC0">
        <w:rPr>
          <w:rFonts w:cs="Times New Roman"/>
          <w:szCs w:val="24"/>
          <w:lang w:val="id-ID"/>
        </w:rPr>
        <w:t xml:space="preserve">Relay </w:t>
      </w:r>
      <w:r w:rsidRPr="00690AC0">
        <w:rPr>
          <w:lang w:val="id-ID"/>
        </w:rPr>
        <w:t xml:space="preserve">berfungsi sebagai saklar (switch) untuk menyalakan dan mematikan water pump yang digunakan sebagai penyemprotan pestisida cair.  </w:t>
      </w:r>
    </w:p>
    <w:p w14:paraId="49595D55" w14:textId="77777777" w:rsidR="000C465C" w:rsidRPr="00D2751B" w:rsidRDefault="00CE6EEC" w:rsidP="005C7EF2">
      <w:pPr>
        <w:pStyle w:val="ListParagraph"/>
        <w:numPr>
          <w:ilvl w:val="0"/>
          <w:numId w:val="46"/>
        </w:numPr>
        <w:spacing w:after="0" w:line="480" w:lineRule="auto"/>
        <w:ind w:hanging="294"/>
        <w:jc w:val="both"/>
        <w:rPr>
          <w:rFonts w:cs="Times New Roman"/>
          <w:szCs w:val="24"/>
        </w:rPr>
      </w:pPr>
      <w:r w:rsidRPr="00BB3AD1">
        <w:rPr>
          <w:rFonts w:cs="Times New Roman"/>
          <w:i/>
          <w:szCs w:val="24"/>
        </w:rPr>
        <w:t>Wiring</w:t>
      </w:r>
      <w:r w:rsidRPr="00BB3AD1">
        <w:rPr>
          <w:rFonts w:cs="Times New Roman"/>
          <w:szCs w:val="24"/>
        </w:rPr>
        <w:t xml:space="preserve"> </w:t>
      </w:r>
      <w:r w:rsidRPr="00BB3AD1">
        <w:rPr>
          <w:rFonts w:cs="Times New Roman"/>
          <w:i/>
          <w:szCs w:val="24"/>
        </w:rPr>
        <w:t>Diagram</w:t>
      </w:r>
    </w:p>
    <w:p w14:paraId="045E5ED3" w14:textId="0FE09D3D" w:rsidR="00D2751B" w:rsidRPr="00BB3AD1" w:rsidRDefault="00D2751B" w:rsidP="005C7EF2">
      <w:pPr>
        <w:pStyle w:val="ListParagraph"/>
        <w:spacing w:after="0" w:line="480" w:lineRule="auto"/>
        <w:ind w:left="709"/>
        <w:jc w:val="both"/>
        <w:rPr>
          <w:rFonts w:cs="Times New Roman"/>
          <w:szCs w:val="24"/>
        </w:rPr>
      </w:pPr>
      <w:r w:rsidRPr="008500C2">
        <w:rPr>
          <w:i/>
          <w:iCs/>
        </w:rPr>
        <w:t>Wiring diagram</w:t>
      </w:r>
      <w:r>
        <w:t xml:space="preserve"> </w:t>
      </w:r>
      <w:r w:rsidR="00EA6B58">
        <w:t xml:space="preserve">atau diagram pengkabelan </w:t>
      </w:r>
      <w:r>
        <w:t>adalah representasi grafis dari susunan dan konektivitas kabel, penghubung, dan komponen elektrikal dalam sebuah sistem atau perangkat listrik</w:t>
      </w:r>
      <w:r w:rsidR="00E2499F">
        <w:t>. Pada penelitian kali ini</w:t>
      </w:r>
      <w:r w:rsidR="000F7863">
        <w:t>,</w:t>
      </w:r>
      <w:r w:rsidR="00E2499F">
        <w:t xml:space="preserve"> tahap wiring diagram merupakan proses penyusunan dan penyambungan kabel</w:t>
      </w:r>
      <w:r w:rsidR="000F7863">
        <w:t xml:space="preserve"> </w:t>
      </w:r>
      <w:r w:rsidR="000F7863">
        <w:lastRenderedPageBreak/>
        <w:t>antar komponen</w:t>
      </w:r>
      <w:r w:rsidR="00E2499F">
        <w:t xml:space="preserve"> yang ada pada sistem drone hexacopter penyemprotan cairan pestisida</w:t>
      </w:r>
      <w:r w:rsidR="000F7863">
        <w:t>.</w:t>
      </w:r>
    </w:p>
    <w:p w14:paraId="33686912" w14:textId="77777777" w:rsidR="001657A2" w:rsidRPr="00690AC0" w:rsidRDefault="00E632AF" w:rsidP="005C7EF2">
      <w:pPr>
        <w:pStyle w:val="ListParagraph"/>
        <w:keepNext/>
        <w:spacing w:line="240" w:lineRule="auto"/>
        <w:ind w:left="284"/>
        <w:jc w:val="center"/>
        <w:rPr>
          <w:lang w:val="id-ID"/>
        </w:rPr>
      </w:pPr>
      <w:r w:rsidRPr="00690AC0">
        <w:rPr>
          <w:noProof/>
        </w:rPr>
        <w:drawing>
          <wp:inline distT="0" distB="0" distL="0" distR="0" wp14:anchorId="6886A171" wp14:editId="26173CB4">
            <wp:extent cx="4925568" cy="365973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925568" cy="3659737"/>
                    </a:xfrm>
                    <a:prstGeom prst="rect">
                      <a:avLst/>
                    </a:prstGeom>
                  </pic:spPr>
                </pic:pic>
              </a:graphicData>
            </a:graphic>
          </wp:inline>
        </w:drawing>
      </w:r>
    </w:p>
    <w:p w14:paraId="03E117C4" w14:textId="1D4FD4EC" w:rsidR="000F7863" w:rsidRDefault="001657A2" w:rsidP="005C7EF2">
      <w:pPr>
        <w:pStyle w:val="Caption"/>
        <w:ind w:left="426"/>
        <w:jc w:val="center"/>
        <w:rPr>
          <w:lang w:val="id-ID"/>
        </w:rPr>
      </w:pPr>
      <w:bookmarkStart w:id="308" w:name="_Toc141311685"/>
      <w:bookmarkStart w:id="309" w:name="_Toc143784898"/>
      <w:bookmarkStart w:id="310" w:name="_Toc145425836"/>
      <w:bookmarkStart w:id="311" w:name="_Toc145534221"/>
      <w:bookmarkStart w:id="312" w:name="_Toc146562517"/>
      <w:bookmarkStart w:id="313" w:name="_Toc14670331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3</w:t>
      </w:r>
      <w:r w:rsidR="006A0EA1" w:rsidRPr="00690AC0">
        <w:rPr>
          <w:lang w:val="id-ID"/>
        </w:rPr>
        <w:fldChar w:fldCharType="end"/>
      </w:r>
      <w:r w:rsidRPr="00690AC0">
        <w:rPr>
          <w:lang w:val="id-ID"/>
        </w:rPr>
        <w:t xml:space="preserve"> Wiring Diagram</w:t>
      </w:r>
      <w:bookmarkEnd w:id="308"/>
      <w:r w:rsidR="00970931" w:rsidRPr="00690AC0">
        <w:rPr>
          <w:lang w:val="id-ID"/>
        </w:rPr>
        <w:t xml:space="preserve"> Sistem</w:t>
      </w:r>
      <w:bookmarkEnd w:id="309"/>
      <w:bookmarkEnd w:id="310"/>
      <w:bookmarkEnd w:id="311"/>
      <w:bookmarkEnd w:id="312"/>
      <w:bookmarkEnd w:id="313"/>
    </w:p>
    <w:p w14:paraId="194A8F79" w14:textId="6B411183" w:rsidR="000F7863" w:rsidRPr="008500C2" w:rsidRDefault="008500C2" w:rsidP="005C7EF2">
      <w:pPr>
        <w:pStyle w:val="ListParagraph"/>
        <w:spacing w:after="0" w:line="480" w:lineRule="auto"/>
        <w:ind w:left="709"/>
        <w:jc w:val="both"/>
      </w:pPr>
      <w:r>
        <w:t xml:space="preserve">Gambar </w:t>
      </w:r>
      <w:r w:rsidR="0044479D">
        <w:t>43</w:t>
      </w:r>
      <w:r>
        <w:t xml:space="preserve"> merupakan diagram pengkabelan pada sistem alat yang akan </w:t>
      </w:r>
      <w:r w:rsidR="00EA6B58">
        <w:t>dilakukan</w:t>
      </w:r>
      <w:r>
        <w:t xml:space="preserve">. </w:t>
      </w:r>
      <w:r w:rsidR="00EA6B58">
        <w:t xml:space="preserve">diagram pengkabelan dibuat bertujuan untuk membuat gambaran rancangan untuk proses pengkabelan  yang akan dilakukan pada alat. </w:t>
      </w:r>
      <w:r>
        <w:t>Konektor yang digunakan pada komponen yang terhubung ke pixhawk menggunakan pin konektor DF13 dan pin header</w:t>
      </w:r>
      <w:r w:rsidR="005C7EF2">
        <w:t>.</w:t>
      </w:r>
    </w:p>
    <w:p w14:paraId="5C6EDF82" w14:textId="49CA7430" w:rsidR="00BE22B3" w:rsidRPr="00993BE6" w:rsidRDefault="00993BE6" w:rsidP="005C7EF2">
      <w:pPr>
        <w:pStyle w:val="ListParagraph"/>
        <w:numPr>
          <w:ilvl w:val="0"/>
          <w:numId w:val="46"/>
        </w:numPr>
        <w:spacing w:after="0" w:line="480" w:lineRule="auto"/>
        <w:ind w:hanging="294"/>
        <w:jc w:val="both"/>
        <w:rPr>
          <w:rFonts w:cs="Times New Roman"/>
          <w:szCs w:val="24"/>
          <w:lang w:val="id-ID"/>
        </w:rPr>
      </w:pPr>
      <w:r>
        <w:rPr>
          <w:rFonts w:cs="Times New Roman"/>
          <w:szCs w:val="24"/>
        </w:rPr>
        <w:t>D</w:t>
      </w:r>
      <w:r w:rsidRPr="00993BE6">
        <w:rPr>
          <w:rFonts w:cs="Times New Roman"/>
          <w:szCs w:val="24"/>
        </w:rPr>
        <w:t>esain</w:t>
      </w:r>
      <w:r w:rsidR="001657A2" w:rsidRPr="00993BE6">
        <w:rPr>
          <w:rFonts w:cs="Times New Roman"/>
          <w:szCs w:val="24"/>
          <w:lang w:val="id-ID"/>
        </w:rPr>
        <w:t xml:space="preserve"> </w:t>
      </w:r>
      <w:r w:rsidR="005C7EF2">
        <w:rPr>
          <w:rFonts w:cs="Times New Roman"/>
          <w:szCs w:val="24"/>
        </w:rPr>
        <w:t xml:space="preserve">Struktur </w:t>
      </w:r>
      <w:r>
        <w:rPr>
          <w:rFonts w:cs="Times New Roman"/>
          <w:szCs w:val="24"/>
        </w:rPr>
        <w:t>A</w:t>
      </w:r>
      <w:r w:rsidRPr="00993BE6">
        <w:rPr>
          <w:rFonts w:cs="Times New Roman"/>
          <w:szCs w:val="24"/>
        </w:rPr>
        <w:t>lat</w:t>
      </w:r>
    </w:p>
    <w:p w14:paraId="2481742A" w14:textId="757991CC"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B173DC">
        <w:rPr>
          <w:rFonts w:cs="Times New Roman"/>
          <w:szCs w:val="24"/>
        </w:rPr>
        <w:t>Desain</w:t>
      </w:r>
      <w:r w:rsidR="005C7EF2" w:rsidRPr="005C7EF2">
        <w:t xml:space="preserve"> </w:t>
      </w:r>
      <w:r w:rsidR="005C7EF2">
        <w:t>s</w:t>
      </w:r>
      <w:r w:rsidR="005C7EF2" w:rsidRPr="005C7EF2">
        <w:t>truktur</w:t>
      </w:r>
      <w:r w:rsidR="00B173DC">
        <w:rPr>
          <w:rFonts w:cs="Times New Roman"/>
          <w:szCs w:val="24"/>
        </w:rPr>
        <w:t xml:space="preserve"> alat pada penelitian ini dirakit dan disusun seperti</w:t>
      </w:r>
      <w:r w:rsidR="008D7A2C">
        <w:rPr>
          <w:rFonts w:cs="Times New Roman"/>
          <w:szCs w:val="24"/>
        </w:rPr>
        <w:t xml:space="preserve"> </w:t>
      </w:r>
      <w:r w:rsidR="00553D42">
        <w:rPr>
          <w:rFonts w:cs="Times New Roman"/>
          <w:szCs w:val="24"/>
        </w:rPr>
        <w:t xml:space="preserve"> pada </w:t>
      </w:r>
      <w:r w:rsidR="0044479D">
        <w:rPr>
          <w:rFonts w:cs="Times New Roman"/>
          <w:szCs w:val="24"/>
        </w:rPr>
        <w:t>G</w:t>
      </w:r>
      <w:r w:rsidR="00553D42">
        <w:rPr>
          <w:rFonts w:cs="Times New Roman"/>
          <w:szCs w:val="24"/>
        </w:rPr>
        <w:t>ambar 4</w:t>
      </w:r>
      <w:r w:rsidR="002F75E1">
        <w:rPr>
          <w:rFonts w:cs="Times New Roman"/>
          <w:szCs w:val="24"/>
        </w:rPr>
        <w:t>4</w:t>
      </w:r>
      <w:r w:rsidR="005F7135">
        <w:rPr>
          <w:rFonts w:cs="Times New Roman"/>
          <w:szCs w:val="24"/>
        </w:rPr>
        <w:t xml:space="preserve"> beriku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lastRenderedPageBreak/>
        <w:drawing>
          <wp:inline distT="0" distB="0" distL="0" distR="0" wp14:anchorId="77759FA9" wp14:editId="5D7CDA02">
            <wp:extent cx="3486150" cy="2579257"/>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07842" cy="2595306"/>
                    </a:xfrm>
                    <a:prstGeom prst="rect">
                      <a:avLst/>
                    </a:prstGeom>
                  </pic:spPr>
                </pic:pic>
              </a:graphicData>
            </a:graphic>
          </wp:inline>
        </w:drawing>
      </w:r>
    </w:p>
    <w:p w14:paraId="103B5C39" w14:textId="6BB572B7" w:rsidR="001657A2" w:rsidRPr="00690AC0" w:rsidRDefault="001657A2" w:rsidP="00EA6B58">
      <w:pPr>
        <w:pStyle w:val="Caption"/>
        <w:ind w:left="426"/>
        <w:jc w:val="center"/>
        <w:rPr>
          <w:lang w:val="id-ID"/>
        </w:rPr>
      </w:pPr>
      <w:bookmarkStart w:id="314" w:name="_Toc141311686"/>
      <w:bookmarkStart w:id="315" w:name="_Toc143784899"/>
      <w:bookmarkStart w:id="316" w:name="_Toc145425837"/>
      <w:bookmarkStart w:id="317" w:name="_Toc145534222"/>
      <w:bookmarkStart w:id="318" w:name="_Toc146562518"/>
      <w:bookmarkStart w:id="319" w:name="_Toc14670331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4</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314"/>
      <w:bookmarkEnd w:id="315"/>
      <w:bookmarkEnd w:id="316"/>
      <w:bookmarkEnd w:id="317"/>
      <w:bookmarkEnd w:id="318"/>
      <w:bookmarkEnd w:id="319"/>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F45B5A">
            <w:pPr>
              <w:pStyle w:val="ListParagraph"/>
              <w:numPr>
                <w:ilvl w:val="0"/>
                <w:numId w:val="32"/>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F45B5A">
            <w:pPr>
              <w:pStyle w:val="ListParagraph"/>
              <w:numPr>
                <w:ilvl w:val="0"/>
                <w:numId w:val="33"/>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F45B5A">
            <w:pPr>
              <w:pStyle w:val="ListParagraph"/>
              <w:numPr>
                <w:ilvl w:val="0"/>
                <w:numId w:val="32"/>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F45B5A">
            <w:pPr>
              <w:pStyle w:val="ListParagraph"/>
              <w:numPr>
                <w:ilvl w:val="0"/>
                <w:numId w:val="33"/>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F45B5A">
            <w:pPr>
              <w:pStyle w:val="ListParagraph"/>
              <w:numPr>
                <w:ilvl w:val="0"/>
                <w:numId w:val="32"/>
              </w:numPr>
              <w:spacing w:line="480" w:lineRule="auto"/>
              <w:ind w:left="254"/>
              <w:rPr>
                <w:lang w:val="id-ID"/>
              </w:rPr>
            </w:pPr>
            <w:r>
              <w:t>Landing gear</w:t>
            </w:r>
          </w:p>
        </w:tc>
        <w:tc>
          <w:tcPr>
            <w:tcW w:w="2556" w:type="dxa"/>
          </w:tcPr>
          <w:p w14:paraId="1BB50EFD" w14:textId="77777777" w:rsidR="00824D55" w:rsidRPr="00690AC0" w:rsidRDefault="00D869EF" w:rsidP="00F45B5A">
            <w:pPr>
              <w:pStyle w:val="ListParagraph"/>
              <w:numPr>
                <w:ilvl w:val="0"/>
                <w:numId w:val="33"/>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F45B5A">
            <w:pPr>
              <w:pStyle w:val="ListParagraph"/>
              <w:numPr>
                <w:ilvl w:val="0"/>
                <w:numId w:val="32"/>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F45B5A">
            <w:pPr>
              <w:pStyle w:val="ListParagraph"/>
              <w:numPr>
                <w:ilvl w:val="0"/>
                <w:numId w:val="33"/>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F45B5A">
            <w:pPr>
              <w:pStyle w:val="ListParagraph"/>
              <w:numPr>
                <w:ilvl w:val="0"/>
                <w:numId w:val="31"/>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F45B5A">
            <w:pPr>
              <w:pStyle w:val="ListParagraph"/>
              <w:numPr>
                <w:ilvl w:val="0"/>
                <w:numId w:val="32"/>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2A3124B" w14:textId="1A6D0EF4" w:rsidR="008D7A2C" w:rsidRPr="009133FE" w:rsidRDefault="001B7FFA" w:rsidP="005C7EF2">
      <w:pPr>
        <w:pStyle w:val="ListParagraph"/>
        <w:spacing w:after="0" w:line="480" w:lineRule="auto"/>
        <w:ind w:left="709"/>
        <w:jc w:val="both"/>
      </w:pPr>
      <w:r>
        <w:t xml:space="preserve">Gambar </w:t>
      </w:r>
      <w:r w:rsidR="0044479D">
        <w:t>44</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 tengah-tengah bertujuan untuk menjaga stabilitas dan keseimbangan drone. Hal  ini memungkinkan pusat gravitasi drone tetap seimbang, yang sangat penting untuk menghindari ketidakstabilan dalam penerbangan. </w:t>
      </w:r>
      <w:r w:rsidR="00852667">
        <w:t>Posisi baterai diletakkan di bagian bawah dengan memberi jarak dari pixhwak. Hal ini bertujuan agar sensor kompas pada pixhawk tidak terganggu akibat medan magnet yang dihasilkan oleh baterai</w:t>
      </w:r>
      <w:r w:rsidR="00F2085F">
        <w:t xml:space="preserve">. Kemudian tangki air diposisikan di bagian tengah </w:t>
      </w:r>
      <w:r w:rsidR="00F2085F">
        <w:lastRenderedPageBreak/>
        <w:t>kendaraan dan bawah baterai agar saat posisi take off drone dapat terbang dengan seimbang, serta untuk peletakan nozzle diletakkan di bagian bawah motor bagian kiri dan kanan drone untuk melakukan penyemprotan cairan agar menyebar hingga merata. Juga tidak lupa pembuatan kaki landing gear pada drone.</w:t>
      </w:r>
    </w:p>
    <w:p w14:paraId="450186EF" w14:textId="77777777" w:rsidR="00057436" w:rsidRPr="008D7A2C" w:rsidRDefault="008D7A2C" w:rsidP="00852667">
      <w:pPr>
        <w:pStyle w:val="ListParagraph"/>
        <w:numPr>
          <w:ilvl w:val="0"/>
          <w:numId w:val="12"/>
        </w:numPr>
        <w:spacing w:after="0" w:line="480" w:lineRule="auto"/>
        <w:ind w:left="426"/>
        <w:jc w:val="both"/>
      </w:pPr>
      <w:r w:rsidRPr="00C17135">
        <w:rPr>
          <w:rFonts w:cs="Times New Roman"/>
          <w:b/>
          <w:szCs w:val="24"/>
        </w:rPr>
        <w:t>Perancangan</w:t>
      </w:r>
      <w:r>
        <w:t xml:space="preserve"> </w:t>
      </w:r>
      <w:r w:rsidRPr="00C17135">
        <w:rPr>
          <w:b/>
        </w:rPr>
        <w:t>Software</w:t>
      </w:r>
    </w:p>
    <w:p w14:paraId="42DE5F88" w14:textId="43D33B3E" w:rsidR="00223B3E" w:rsidRPr="005C7EF2" w:rsidRDefault="00057436" w:rsidP="005C7EF2">
      <w:pPr>
        <w:pStyle w:val="ListParagraph"/>
        <w:spacing w:line="480" w:lineRule="auto"/>
        <w:ind w:left="426"/>
        <w:jc w:val="both"/>
      </w:pPr>
      <w:r>
        <w:t>Setelah memastikan rancangan perangkat keras (</w:t>
      </w:r>
      <w:r w:rsidRPr="00057436">
        <w:rPr>
          <w:i/>
        </w:rPr>
        <w:t>hardware</w:t>
      </w:r>
      <w:r>
        <w:t xml:space="preserve">) telah dapat bekerja sesuai dengan fungsinya, maka tahap selanjutnya yaitu tahap perancangan </w:t>
      </w:r>
      <w:r w:rsidR="006B3213">
        <w:t xml:space="preserve">perangkat </w:t>
      </w:r>
      <w:r>
        <w:t>lunak (</w:t>
      </w:r>
      <w:r w:rsidRPr="006B3213">
        <w:rPr>
          <w:i/>
        </w:rPr>
        <w:t>software</w:t>
      </w:r>
      <w:r>
        <w:t>)</w:t>
      </w:r>
      <w:r w:rsidR="006B3213">
        <w:t>. Pada perancangan ini peneliti melakukan pe</w:t>
      </w:r>
      <w:r w:rsidR="003D754B">
        <w:t>mbuatan perencanaan mis</w:t>
      </w:r>
      <w:r w:rsidR="006B3213">
        <w:t>i penerbangan m</w:t>
      </w:r>
      <w:r w:rsidR="003D754B">
        <w:t xml:space="preserve">enggunakan </w:t>
      </w:r>
      <w:r w:rsidR="003D754B" w:rsidRPr="003D754B">
        <w:rPr>
          <w:i/>
        </w:rPr>
        <w:t>software mission planner</w:t>
      </w:r>
      <w:r w:rsidR="00F2085F">
        <w:t>.</w:t>
      </w:r>
    </w:p>
    <w:p w14:paraId="7F75004E" w14:textId="77777777" w:rsidR="00FB0CC1" w:rsidRPr="00F67589" w:rsidRDefault="00FB0CC1" w:rsidP="00852667">
      <w:pPr>
        <w:pStyle w:val="ListParagraph"/>
        <w:numPr>
          <w:ilvl w:val="0"/>
          <w:numId w:val="23"/>
        </w:numPr>
        <w:spacing w:line="480" w:lineRule="auto"/>
        <w:ind w:left="709" w:hanging="283"/>
        <w:jc w:val="both"/>
        <w:rPr>
          <w:bCs/>
          <w:lang w:val="id-ID"/>
        </w:rPr>
      </w:pPr>
      <w:r w:rsidRPr="00F67589">
        <w:rPr>
          <w:bCs/>
          <w:lang w:val="id-ID"/>
        </w:rPr>
        <w:t xml:space="preserve">Perencanaan </w:t>
      </w:r>
      <w:r w:rsidRPr="00F67589">
        <w:rPr>
          <w:rFonts w:cs="Times New Roman"/>
          <w:bCs/>
          <w:szCs w:val="24"/>
          <w:lang w:val="id-ID"/>
        </w:rPr>
        <w:t>Misi</w:t>
      </w:r>
    </w:p>
    <w:p w14:paraId="4699B290" w14:textId="77777777" w:rsidR="00E0116D" w:rsidRPr="00690AC0" w:rsidRDefault="00675424" w:rsidP="00852667">
      <w:pPr>
        <w:pStyle w:val="ListParagraph"/>
        <w:spacing w:after="0" w:line="480" w:lineRule="auto"/>
        <w:ind w:left="709"/>
        <w:jc w:val="both"/>
        <w:rPr>
          <w:rFonts w:cs="Times New Roman"/>
          <w:szCs w:val="24"/>
          <w:lang w:val="id-ID"/>
        </w:rPr>
      </w:pPr>
      <w:r w:rsidRPr="00690AC0">
        <w:rPr>
          <w:rFonts w:cs="Times New Roman"/>
          <w:szCs w:val="24"/>
          <w:lang w:val="id-ID"/>
        </w:rPr>
        <w:t xml:space="preserve">Perencanaan  misi dilakukan untuk melakukan dan menyusun perintah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pada GCS dengan menggunakan aplikasi </w:t>
      </w:r>
      <w:r w:rsidR="00A30B2D" w:rsidRPr="00690AC0">
        <w:rPr>
          <w:rFonts w:cs="Times New Roman"/>
          <w:i/>
          <w:szCs w:val="24"/>
          <w:lang w:val="id-ID"/>
        </w:rPr>
        <w:t>mission planner</w:t>
      </w:r>
      <w:r w:rsidR="00A30B2D" w:rsidRPr="00690AC0">
        <w:rPr>
          <w:rFonts w:cs="Times New Roman"/>
          <w:szCs w:val="24"/>
          <w:lang w:val="id-ID"/>
        </w:rPr>
        <w:t xml:space="preserve"> pada fitur “</w:t>
      </w:r>
      <w:r w:rsidR="00A30B2D" w:rsidRPr="00690AC0">
        <w:rPr>
          <w:rFonts w:cs="Times New Roman"/>
          <w:i/>
          <w:szCs w:val="24"/>
          <w:lang w:val="id-ID"/>
        </w:rPr>
        <w:t>flight plan”</w:t>
      </w:r>
      <w:r w:rsidR="00F30B5A">
        <w:rPr>
          <w:rFonts w:cs="Times New Roman"/>
          <w:szCs w:val="24"/>
        </w:rPr>
        <w:t>.</w:t>
      </w:r>
      <w:r w:rsidR="00A30B2D" w:rsidRPr="00690AC0">
        <w:rPr>
          <w:rFonts w:cs="Times New Roman"/>
          <w:i/>
          <w:szCs w:val="24"/>
          <w:lang w:val="id-ID"/>
        </w:rPr>
        <w:t xml:space="preserve"> </w:t>
      </w:r>
      <w:r w:rsidR="00A30B2D" w:rsidRPr="00690AC0">
        <w:rPr>
          <w:rFonts w:cs="Times New Roman"/>
          <w:szCs w:val="24"/>
          <w:lang w:val="id-ID"/>
        </w:rPr>
        <w:t>adapun langkah-langkah untuk membuat perenacanaan misi yaitu  :</w:t>
      </w:r>
    </w:p>
    <w:p w14:paraId="11640C77" w14:textId="77777777" w:rsidR="00BF5476" w:rsidRPr="00690AC0" w:rsidRDefault="00130BBF" w:rsidP="00852667">
      <w:pPr>
        <w:pStyle w:val="ListParagraph"/>
        <w:numPr>
          <w:ilvl w:val="0"/>
          <w:numId w:val="34"/>
        </w:numPr>
        <w:spacing w:line="480" w:lineRule="auto"/>
        <w:ind w:left="1134"/>
        <w:jc w:val="both"/>
        <w:rPr>
          <w:rFonts w:cs="Times New Roman"/>
          <w:szCs w:val="24"/>
          <w:lang w:val="id-ID"/>
        </w:rPr>
      </w:pPr>
      <w:r>
        <w:rPr>
          <w:rFonts w:cs="Times New Roman"/>
          <w:szCs w:val="24"/>
          <w:lang w:val="id-ID"/>
        </w:rPr>
        <w:t>Hubungkan</w:t>
      </w:r>
      <w:r w:rsidR="00E0116D" w:rsidRPr="00690AC0">
        <w:rPr>
          <w:rFonts w:cs="Times New Roman"/>
          <w:szCs w:val="24"/>
          <w:lang w:val="id-ID"/>
        </w:rPr>
        <w:t xml:space="preserve"> </w:t>
      </w:r>
      <w:r w:rsidR="002C0ED0" w:rsidRPr="00690AC0">
        <w:rPr>
          <w:rFonts w:cs="Times New Roman"/>
          <w:i/>
          <w:szCs w:val="24"/>
          <w:lang w:val="id-ID"/>
        </w:rPr>
        <w:t>drone</w:t>
      </w:r>
      <w:r w:rsidR="00E0116D" w:rsidRPr="00690AC0">
        <w:rPr>
          <w:rFonts w:cs="Times New Roman"/>
          <w:szCs w:val="24"/>
          <w:lang w:val="id-ID"/>
        </w:rPr>
        <w:t xml:space="preserve"> pada </w:t>
      </w:r>
      <w:r w:rsidR="00E0116D" w:rsidRPr="00690AC0">
        <w:rPr>
          <w:rFonts w:cs="Times New Roman"/>
          <w:i/>
          <w:szCs w:val="24"/>
          <w:lang w:val="id-ID"/>
        </w:rPr>
        <w:t>ground station</w:t>
      </w:r>
      <w:r w:rsidR="00E0116D" w:rsidRPr="00690AC0">
        <w:rPr>
          <w:rFonts w:cs="Times New Roman"/>
          <w:szCs w:val="24"/>
          <w:lang w:val="id-ID"/>
        </w:rPr>
        <w:t xml:space="preserve"> </w:t>
      </w:r>
      <w:r w:rsidR="00F30B5A">
        <w:rPr>
          <w:rFonts w:cs="Times New Roman"/>
          <w:szCs w:val="24"/>
        </w:rPr>
        <w:t xml:space="preserve">dengan koneksi </w:t>
      </w:r>
      <w:r>
        <w:rPr>
          <w:rFonts w:cs="Times New Roman"/>
          <w:szCs w:val="24"/>
        </w:rPr>
        <w:t xml:space="preserve">wireless menggunakan </w:t>
      </w:r>
      <w:r w:rsidR="00913D4C">
        <w:rPr>
          <w:rFonts w:cs="Times New Roman"/>
          <w:szCs w:val="24"/>
        </w:rPr>
        <w:t>komunikasi radio telemetri, kemudian sambungkan dengan</w:t>
      </w:r>
      <w:r w:rsidR="00F30B5A">
        <w:rPr>
          <w:rFonts w:cs="Times New Roman"/>
          <w:szCs w:val="24"/>
        </w:rPr>
        <w:t xml:space="preserve"> </w:t>
      </w:r>
      <w:r w:rsidR="00E0116D" w:rsidRPr="00690AC0">
        <w:rPr>
          <w:rFonts w:cs="Times New Roman"/>
          <w:i/>
          <w:szCs w:val="24"/>
          <w:lang w:val="id-ID"/>
        </w:rPr>
        <w:t>software</w:t>
      </w:r>
      <w:r w:rsidR="00E0116D" w:rsidRPr="00690AC0">
        <w:rPr>
          <w:rFonts w:cs="Times New Roman"/>
          <w:szCs w:val="24"/>
          <w:lang w:val="id-ID"/>
        </w:rPr>
        <w:t xml:space="preserve"> </w:t>
      </w:r>
      <w:r w:rsidR="00E0116D" w:rsidRPr="00690AC0">
        <w:rPr>
          <w:rFonts w:cs="Times New Roman"/>
          <w:i/>
          <w:szCs w:val="24"/>
          <w:lang w:val="id-ID"/>
        </w:rPr>
        <w:t>mission planner</w:t>
      </w:r>
      <w:r w:rsidR="00913D4C">
        <w:rPr>
          <w:rFonts w:cs="Times New Roman"/>
          <w:i/>
          <w:szCs w:val="24"/>
        </w:rPr>
        <w:t xml:space="preserve"> </w:t>
      </w:r>
    </w:p>
    <w:p w14:paraId="463EF604" w14:textId="77777777" w:rsidR="00E0116D" w:rsidRPr="00690AC0" w:rsidRDefault="00E0116D" w:rsidP="00852667">
      <w:pPr>
        <w:pStyle w:val="ListParagraph"/>
        <w:numPr>
          <w:ilvl w:val="0"/>
          <w:numId w:val="34"/>
        </w:numPr>
        <w:spacing w:line="480" w:lineRule="auto"/>
        <w:ind w:left="1134"/>
        <w:jc w:val="both"/>
        <w:rPr>
          <w:rFonts w:cs="Times New Roman"/>
          <w:szCs w:val="24"/>
          <w:lang w:val="id-ID"/>
        </w:rPr>
      </w:pPr>
      <w:r w:rsidRPr="00690AC0">
        <w:rPr>
          <w:rFonts w:cs="Times New Roman"/>
          <w:szCs w:val="24"/>
          <w:lang w:val="id-ID"/>
        </w:rPr>
        <w:t xml:space="preserve">Buka fitur </w:t>
      </w:r>
      <w:r w:rsidRPr="00223B3E">
        <w:rPr>
          <w:rFonts w:cs="Times New Roman"/>
          <w:i/>
          <w:iCs/>
          <w:szCs w:val="24"/>
          <w:lang w:val="id-ID"/>
        </w:rPr>
        <w:t>flight plan</w:t>
      </w:r>
      <w:r w:rsidRPr="00690AC0">
        <w:rPr>
          <w:rFonts w:cs="Times New Roman"/>
          <w:szCs w:val="24"/>
          <w:lang w:val="id-ID"/>
        </w:rPr>
        <w:t xml:space="preserve"> pada aplikasi </w:t>
      </w:r>
      <w:r w:rsidRPr="00AA6149">
        <w:rPr>
          <w:rFonts w:cs="Times New Roman"/>
          <w:i/>
          <w:szCs w:val="24"/>
          <w:lang w:val="id-ID"/>
        </w:rPr>
        <w:t>mission planner</w:t>
      </w:r>
      <w:r w:rsidRPr="00690AC0">
        <w:rPr>
          <w:rFonts w:cs="Times New Roman"/>
          <w:szCs w:val="24"/>
          <w:lang w:val="id-ID"/>
        </w:rPr>
        <w:t xml:space="preserve"> kemudian buat perencanaan misi pada map sesuai yang diperlukan.</w:t>
      </w:r>
    </w:p>
    <w:p w14:paraId="7870C78C" w14:textId="1C8EB805" w:rsidR="00E0116D" w:rsidRPr="00690AC0" w:rsidRDefault="00E0116D" w:rsidP="00852667">
      <w:pPr>
        <w:pStyle w:val="ListParagraph"/>
        <w:numPr>
          <w:ilvl w:val="0"/>
          <w:numId w:val="34"/>
        </w:numPr>
        <w:spacing w:line="480" w:lineRule="auto"/>
        <w:ind w:left="1134"/>
        <w:jc w:val="both"/>
        <w:rPr>
          <w:rFonts w:cs="Times New Roman"/>
          <w:szCs w:val="24"/>
          <w:lang w:val="id-ID"/>
        </w:rPr>
      </w:pPr>
      <w:r w:rsidRPr="00223B3E">
        <w:rPr>
          <w:rFonts w:cs="Times New Roman"/>
          <w:i/>
          <w:iCs/>
          <w:szCs w:val="24"/>
          <w:lang w:val="id-ID"/>
        </w:rPr>
        <w:t>Upload</w:t>
      </w:r>
      <w:r w:rsidRPr="00690AC0">
        <w:rPr>
          <w:rFonts w:cs="Times New Roman"/>
          <w:szCs w:val="24"/>
          <w:lang w:val="id-ID"/>
        </w:rPr>
        <w:t xml:space="preserve"> perintah perencanaa misi dengan cara menekan button “write” dan untuk menampilkan perencanaan misi pada </w:t>
      </w:r>
      <w:r w:rsidRPr="00223B3E">
        <w:rPr>
          <w:rFonts w:cs="Times New Roman"/>
          <w:i/>
          <w:iCs/>
          <w:szCs w:val="24"/>
          <w:lang w:val="id-ID"/>
        </w:rPr>
        <w:t>flight data</w:t>
      </w:r>
      <w:r w:rsidRPr="00690AC0">
        <w:rPr>
          <w:rFonts w:cs="Times New Roman"/>
          <w:szCs w:val="24"/>
          <w:lang w:val="id-ID"/>
        </w:rPr>
        <w:t xml:space="preserve"> dengan cara </w:t>
      </w:r>
      <w:r w:rsidRPr="00690AC0">
        <w:rPr>
          <w:rFonts w:cs="Times New Roman"/>
          <w:szCs w:val="24"/>
          <w:lang w:val="id-ID"/>
        </w:rPr>
        <w:lastRenderedPageBreak/>
        <w:t>menekan button “</w:t>
      </w:r>
      <w:r w:rsidRPr="00223B3E">
        <w:rPr>
          <w:rFonts w:cs="Times New Roman"/>
          <w:i/>
          <w:iCs/>
          <w:szCs w:val="24"/>
          <w:lang w:val="id-ID"/>
        </w:rPr>
        <w:t>read</w:t>
      </w:r>
      <w:r w:rsidRPr="00690AC0">
        <w:rPr>
          <w:rFonts w:cs="Times New Roman"/>
          <w:szCs w:val="24"/>
          <w:lang w:val="id-ID"/>
        </w:rPr>
        <w:t xml:space="preserve">” pada </w:t>
      </w:r>
      <w:r w:rsidRPr="00223B3E">
        <w:rPr>
          <w:rFonts w:cs="Times New Roman"/>
          <w:i/>
          <w:iCs/>
          <w:szCs w:val="24"/>
          <w:lang w:val="id-ID"/>
        </w:rPr>
        <w:t>flight plan mission panner</w:t>
      </w:r>
      <w:r w:rsidRPr="00690AC0">
        <w:rPr>
          <w:rFonts w:cs="Times New Roman"/>
          <w:szCs w:val="24"/>
          <w:lang w:val="id-ID"/>
        </w:rPr>
        <w:t>.</w:t>
      </w:r>
      <w:r w:rsidR="00AA6149">
        <w:rPr>
          <w:rFonts w:cs="Times New Roman"/>
          <w:szCs w:val="24"/>
        </w:rPr>
        <w:t xml:space="preserve"> Untuk misi yang diberikan pada pelitia</w:t>
      </w:r>
      <w:r w:rsidR="00553D42">
        <w:rPr>
          <w:rFonts w:cs="Times New Roman"/>
          <w:szCs w:val="24"/>
        </w:rPr>
        <w:t xml:space="preserve">n ini terlihat seperti </w:t>
      </w:r>
      <w:r w:rsidR="00C92878">
        <w:rPr>
          <w:rFonts w:cs="Times New Roman"/>
          <w:szCs w:val="24"/>
        </w:rPr>
        <w:t>G</w:t>
      </w:r>
      <w:r w:rsidR="00553D42">
        <w:rPr>
          <w:rFonts w:cs="Times New Roman"/>
          <w:szCs w:val="24"/>
        </w:rPr>
        <w:t>ambar 4</w:t>
      </w:r>
      <w:r w:rsidR="002F75E1">
        <w:rPr>
          <w:rFonts w:cs="Times New Roman"/>
          <w:szCs w:val="24"/>
        </w:rPr>
        <w:t>5</w:t>
      </w:r>
      <w:r w:rsidR="00AA6149">
        <w:rPr>
          <w:rFonts w:cs="Times New Roman"/>
          <w:szCs w:val="24"/>
        </w:rPr>
        <w:t>.</w:t>
      </w:r>
    </w:p>
    <w:p w14:paraId="19A44CBC" w14:textId="77777777" w:rsidR="001113CD" w:rsidRPr="00690AC0" w:rsidRDefault="001113CD" w:rsidP="001113CD">
      <w:pPr>
        <w:keepNext/>
        <w:spacing w:after="0" w:line="360" w:lineRule="auto"/>
        <w:ind w:left="426"/>
        <w:jc w:val="center"/>
        <w:rPr>
          <w:lang w:val="id-ID"/>
        </w:rPr>
      </w:pPr>
      <w:r w:rsidRPr="00690AC0">
        <w:rPr>
          <w:noProof/>
        </w:rPr>
        <w:drawing>
          <wp:inline distT="0" distB="0" distL="0" distR="0" wp14:anchorId="68363EBF" wp14:editId="42C289F9">
            <wp:extent cx="3886200" cy="23484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900510" cy="2357111"/>
                    </a:xfrm>
                    <a:prstGeom prst="rect">
                      <a:avLst/>
                    </a:prstGeom>
                  </pic:spPr>
                </pic:pic>
              </a:graphicData>
            </a:graphic>
          </wp:inline>
        </w:drawing>
      </w:r>
    </w:p>
    <w:p w14:paraId="4F2079F9" w14:textId="0DA32D2F" w:rsidR="00FB0CC1" w:rsidRPr="00690AC0" w:rsidRDefault="001113CD" w:rsidP="001113CD">
      <w:pPr>
        <w:pStyle w:val="Caption"/>
        <w:spacing w:after="0"/>
        <w:ind w:left="426"/>
        <w:jc w:val="center"/>
        <w:rPr>
          <w:lang w:val="id-ID"/>
        </w:rPr>
      </w:pPr>
      <w:bookmarkStart w:id="320" w:name="_Toc143784900"/>
      <w:bookmarkStart w:id="321" w:name="_Toc145425838"/>
      <w:bookmarkStart w:id="322" w:name="_Toc145534223"/>
      <w:bookmarkStart w:id="323" w:name="_Toc146562519"/>
      <w:bookmarkStart w:id="324" w:name="_Toc14670332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B671A4">
        <w:rPr>
          <w:noProof/>
          <w:lang w:val="id-ID"/>
        </w:rPr>
        <w:t>45</w:t>
      </w:r>
      <w:r w:rsidR="006A0EA1" w:rsidRPr="00690AC0">
        <w:rPr>
          <w:lang w:val="id-ID"/>
        </w:rPr>
        <w:fldChar w:fldCharType="end"/>
      </w:r>
      <w:r w:rsidRPr="00690AC0">
        <w:rPr>
          <w:lang w:val="id-ID"/>
        </w:rPr>
        <w:t xml:space="preserve"> Mapping Perencanaan misi</w:t>
      </w:r>
      <w:bookmarkEnd w:id="320"/>
      <w:bookmarkEnd w:id="321"/>
      <w:bookmarkEnd w:id="322"/>
      <w:bookmarkEnd w:id="323"/>
      <w:bookmarkEnd w:id="324"/>
    </w:p>
    <w:p w14:paraId="2BF42FB5" w14:textId="77777777" w:rsidR="004137D5" w:rsidRPr="00690AC0" w:rsidRDefault="004137D5" w:rsidP="004137D5">
      <w:pPr>
        <w:rPr>
          <w:lang w:val="id-ID"/>
        </w:rPr>
      </w:pPr>
    </w:p>
    <w:p w14:paraId="51D6FBF5" w14:textId="01D35853" w:rsidR="001113CD" w:rsidRPr="009746E7" w:rsidRDefault="00553D42" w:rsidP="00852667">
      <w:pPr>
        <w:pStyle w:val="ListParagraph"/>
        <w:spacing w:after="0" w:line="480" w:lineRule="auto"/>
        <w:ind w:left="709"/>
        <w:jc w:val="both"/>
      </w:pPr>
      <w:r>
        <w:rPr>
          <w:lang w:val="id-ID"/>
        </w:rPr>
        <w:t>Gambar 4</w:t>
      </w:r>
      <w:r w:rsidR="002F75E1">
        <w:t>5</w:t>
      </w:r>
      <w:r w:rsidR="001113CD" w:rsidRPr="00690AC0">
        <w:rPr>
          <w:lang w:val="id-ID"/>
        </w:rPr>
        <w:t xml:space="preserve"> menunjukkan perintah </w:t>
      </w:r>
      <w:r w:rsidR="001113CD" w:rsidRPr="00223B3E">
        <w:rPr>
          <w:i/>
          <w:iCs/>
          <w:lang w:val="id-ID"/>
        </w:rPr>
        <w:t>mapping</w:t>
      </w:r>
      <w:r w:rsidR="001113CD" w:rsidRPr="00690AC0">
        <w:rPr>
          <w:lang w:val="id-ID"/>
        </w:rPr>
        <w:t xml:space="preserve"> sistem navigasi perencanaan misi pada </w:t>
      </w:r>
      <w:r w:rsidR="001113CD" w:rsidRPr="00690AC0">
        <w:rPr>
          <w:i/>
          <w:lang w:val="id-ID"/>
        </w:rPr>
        <w:t xml:space="preserve">ground station </w:t>
      </w:r>
      <w:r w:rsidR="001113CD" w:rsidRPr="00690AC0">
        <w:rPr>
          <w:lang w:val="id-ID"/>
        </w:rPr>
        <w:t xml:space="preserve">untuk menjalankan perintah navigasi pada </w:t>
      </w:r>
      <w:r w:rsidR="002C0ED0" w:rsidRPr="00690AC0">
        <w:rPr>
          <w:i/>
          <w:lang w:val="id-ID"/>
        </w:rPr>
        <w:t>drone</w:t>
      </w:r>
      <w:r w:rsidR="00FA66CE">
        <w:rPr>
          <w:lang w:val="id-ID"/>
        </w:rPr>
        <w:t xml:space="preserve"> yang diawali dengan </w:t>
      </w:r>
      <w:r w:rsidR="00281982" w:rsidRPr="00223B3E">
        <w:rPr>
          <w:i/>
          <w:iCs/>
        </w:rPr>
        <w:t>takeoff</w:t>
      </w:r>
      <w:r w:rsidR="00281982">
        <w:t xml:space="preserve">, menuju WP1, menyalakan </w:t>
      </w:r>
      <w:r w:rsidR="00281982" w:rsidRPr="00223B3E">
        <w:rPr>
          <w:i/>
          <w:iCs/>
        </w:rPr>
        <w:t>water pump</w:t>
      </w:r>
      <w:r w:rsidR="00281982">
        <w:t>,</w:t>
      </w:r>
      <w:r w:rsidR="008D1A3F">
        <w:t xml:space="preserve"> drone</w:t>
      </w:r>
      <w:r w:rsidR="00281982">
        <w:t xml:space="preserve"> </w:t>
      </w:r>
      <w:r w:rsidR="008D1A3F">
        <w:t>terbang</w:t>
      </w:r>
      <w:r w:rsidR="00281982">
        <w:t xml:space="preserve"> sesuai misi, dan yang terakhir kembali ke posisi awal dan landing. Untuk urutan perencanaan misi seperti yang terlihat pada </w:t>
      </w:r>
      <w:r w:rsidR="001113CD" w:rsidRPr="00690AC0">
        <w:rPr>
          <w:lang w:val="id-ID"/>
        </w:rPr>
        <w:t xml:space="preserve"> </w:t>
      </w:r>
      <w:r w:rsidR="00C92878">
        <w:t>T</w:t>
      </w:r>
      <w:r>
        <w:t xml:space="preserve">abel </w:t>
      </w:r>
      <w:r w:rsidR="00C92878">
        <w:t>3</w:t>
      </w:r>
      <w:r w:rsidR="009746E7">
        <w:t xml:space="preserve"> berikut.</w:t>
      </w:r>
    </w:p>
    <w:p w14:paraId="56D057AD" w14:textId="7360314F" w:rsidR="008179A0" w:rsidRDefault="008179A0" w:rsidP="008179A0">
      <w:pPr>
        <w:pStyle w:val="Caption"/>
        <w:keepNext/>
        <w:ind w:left="426"/>
      </w:pPr>
      <w:bookmarkStart w:id="325" w:name="_Toc146562523"/>
      <w:bookmarkStart w:id="326" w:name="_Toc146703324"/>
      <w:r>
        <w:lastRenderedPageBreak/>
        <w:t xml:space="preserve">Tabel </w:t>
      </w:r>
      <w:fldSimple w:instr=" SEQ Tabel \* ARABIC ">
        <w:r w:rsidR="00B671A4">
          <w:rPr>
            <w:noProof/>
          </w:rPr>
          <w:t>3</w:t>
        </w:r>
      </w:fldSimple>
      <w:r>
        <w:t xml:space="preserve"> Perintah Perencanaan Misi</w:t>
      </w:r>
      <w:bookmarkEnd w:id="325"/>
      <w:bookmarkEnd w:id="326"/>
    </w:p>
    <w:p w14:paraId="3F8CD19A" w14:textId="77777777" w:rsidR="001113CD" w:rsidRPr="00690AC0" w:rsidRDefault="001113CD" w:rsidP="009746E7">
      <w:pPr>
        <w:keepNext/>
        <w:spacing w:line="240" w:lineRule="auto"/>
        <w:ind w:left="426"/>
        <w:jc w:val="center"/>
        <w:rPr>
          <w:lang w:val="id-ID"/>
        </w:rPr>
      </w:pPr>
      <w:r w:rsidRPr="00690AC0">
        <w:rPr>
          <w:noProof/>
        </w:rPr>
        <w:drawing>
          <wp:inline distT="0" distB="0" distL="0" distR="0" wp14:anchorId="4624EFF1" wp14:editId="024C9779">
            <wp:extent cx="4914900" cy="2679110"/>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914900" cy="2679110"/>
                    </a:xfrm>
                    <a:prstGeom prst="rect">
                      <a:avLst/>
                    </a:prstGeom>
                  </pic:spPr>
                </pic:pic>
              </a:graphicData>
            </a:graphic>
          </wp:inline>
        </w:drawing>
      </w:r>
    </w:p>
    <w:p w14:paraId="7283CA1C" w14:textId="6FE90066" w:rsidR="00223B3E" w:rsidRPr="008179A0" w:rsidRDefault="008179A0" w:rsidP="00913F48">
      <w:pPr>
        <w:pStyle w:val="ListParagraph"/>
        <w:spacing w:after="0" w:line="480" w:lineRule="auto"/>
        <w:ind w:left="709"/>
        <w:jc w:val="both"/>
      </w:pPr>
      <w:r>
        <w:t>Tabel 3 diatas merupakan tabel urutan perintah untuk melakukan misi, misi tersebut dimulai dari take off dengan ketinggian terbang sesuai nilai yang diberikan pada parameter “</w:t>
      </w:r>
      <w:r w:rsidRPr="008179A0">
        <w:t>alt</w:t>
      </w:r>
      <w:r>
        <w:t xml:space="preserve">” dalam tabel, perintah DO_CHANGE_SPEED merupakan perintah untuk mengatur perubahan kecepatan drone untuk bermanuver </w:t>
      </w:r>
      <w:r w:rsidR="001B5EDE">
        <w:t xml:space="preserve">disetting pada parameter yang telah ditentukan. DO_SET_RELAY adalah perintah untuk mengatur keluaran pin GPIO Pixhawk berfungsi sebagai menghidupkan dan mematikan relay. WAYPOINT merupakan titik koordinat </w:t>
      </w:r>
      <w:r w:rsidR="001B5EDE" w:rsidRPr="00852667">
        <w:rPr>
          <w:i/>
          <w:lang w:val="id-ID"/>
        </w:rPr>
        <w:t>geografis</w:t>
      </w:r>
      <w:r w:rsidR="001B5EDE">
        <w:t xml:space="preserve"> yang memerintahkan drone agar terbang ke arah titik tersebut, RETURN_TO_LAUNCH merupakan perintah untuk kembali ke titik awal drone lepas landas dan diakhiri dengan mendarat/landing. </w:t>
      </w:r>
      <w:r>
        <w:t xml:space="preserve"> </w:t>
      </w:r>
    </w:p>
    <w:p w14:paraId="567BFAE0" w14:textId="77777777" w:rsidR="001113CD" w:rsidRPr="00F67589" w:rsidRDefault="00DE227E" w:rsidP="00852667">
      <w:pPr>
        <w:pStyle w:val="ListParagraph"/>
        <w:numPr>
          <w:ilvl w:val="0"/>
          <w:numId w:val="23"/>
        </w:numPr>
        <w:spacing w:line="480" w:lineRule="auto"/>
        <w:ind w:left="709" w:hanging="283"/>
        <w:jc w:val="both"/>
        <w:rPr>
          <w:bCs/>
          <w:lang w:val="id-ID"/>
        </w:rPr>
      </w:pPr>
      <w:r w:rsidRPr="00F67589">
        <w:rPr>
          <w:bCs/>
        </w:rPr>
        <w:t xml:space="preserve">Diagram </w:t>
      </w:r>
      <w:r w:rsidRPr="00F67589">
        <w:rPr>
          <w:bCs/>
          <w:lang w:val="id-ID"/>
        </w:rPr>
        <w:t>Alir</w:t>
      </w:r>
      <w:r w:rsidR="003E038B" w:rsidRPr="00F67589">
        <w:rPr>
          <w:bCs/>
        </w:rPr>
        <w:t xml:space="preserve"> (</w:t>
      </w:r>
      <w:r w:rsidR="003E038B" w:rsidRPr="00F67589">
        <w:rPr>
          <w:bCs/>
          <w:i/>
        </w:rPr>
        <w:t>Flowchart</w:t>
      </w:r>
      <w:r w:rsidR="003E038B" w:rsidRPr="00F67589">
        <w:rPr>
          <w:bCs/>
        </w:rPr>
        <w:t>)</w:t>
      </w:r>
    </w:p>
    <w:p w14:paraId="79DF2904" w14:textId="4DA89DEE" w:rsidR="00C27413" w:rsidRPr="00B601AF" w:rsidRDefault="0075521F" w:rsidP="00852667">
      <w:pPr>
        <w:pStyle w:val="ListParagraph"/>
        <w:spacing w:after="0" w:line="480" w:lineRule="auto"/>
        <w:ind w:left="709"/>
        <w:jc w:val="both"/>
        <w:rPr>
          <w:rFonts w:cs="Times New Roman"/>
          <w:szCs w:val="24"/>
        </w:rPr>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w:t>
      </w:r>
      <w:r>
        <w:lastRenderedPageBreak/>
        <w:t>keputusan, atau tugas dari awal hingga akhir</w:t>
      </w:r>
      <w:r w:rsidR="00C27413">
        <w:t xml:space="preserve">. </w:t>
      </w:r>
      <w:r w:rsidR="00C27413" w:rsidRPr="000757BB">
        <w:rPr>
          <w:rFonts w:cs="Times New Roman"/>
          <w:i/>
          <w:szCs w:val="24"/>
        </w:rPr>
        <w:t>Flowchart</w:t>
      </w:r>
      <w:r w:rsidR="00C27413" w:rsidRPr="000757BB">
        <w:rPr>
          <w:rFonts w:cs="Times New Roman"/>
          <w:szCs w:val="24"/>
        </w:rPr>
        <w:t xml:space="preserve"> yang dirancang untuk perancangan tugas akhir ini da</w:t>
      </w:r>
      <w:r w:rsidR="00C27413">
        <w:rPr>
          <w:rFonts w:cs="Times New Roman"/>
          <w:szCs w:val="24"/>
        </w:rPr>
        <w:t xml:space="preserve">pat dilihat pada </w:t>
      </w:r>
      <w:r w:rsidR="0044479D">
        <w:rPr>
          <w:rFonts w:cs="Times New Roman"/>
          <w:szCs w:val="24"/>
        </w:rPr>
        <w:t>G</w:t>
      </w:r>
      <w:r w:rsidR="00C27413">
        <w:rPr>
          <w:rFonts w:cs="Times New Roman"/>
          <w:szCs w:val="24"/>
        </w:rPr>
        <w:t xml:space="preserve">ambar </w:t>
      </w:r>
      <w:r w:rsidR="00C867D3">
        <w:rPr>
          <w:rFonts w:cs="Times New Roman"/>
          <w:szCs w:val="24"/>
        </w:rPr>
        <w:t>4</w:t>
      </w:r>
      <w:r w:rsidR="002F75E1">
        <w:rPr>
          <w:rFonts w:cs="Times New Roman"/>
          <w:szCs w:val="24"/>
        </w:rPr>
        <w:t>6</w:t>
      </w:r>
      <w:r w:rsidR="00C867D3">
        <w:rPr>
          <w:rFonts w:cs="Times New Roman"/>
          <w:szCs w:val="24"/>
        </w:rPr>
        <w:t xml:space="preserve"> </w:t>
      </w:r>
      <w:r w:rsidR="00C27413">
        <w:rPr>
          <w:rFonts w:cs="Times New Roman"/>
          <w:szCs w:val="24"/>
        </w:rPr>
        <w:t>berikut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5CB89528">
            <wp:extent cx="2926080" cy="2993038"/>
            <wp:effectExtent l="0" t="0" r="0" b="444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926080" cy="2993038"/>
                    </a:xfrm>
                    <a:prstGeom prst="rect">
                      <a:avLst/>
                    </a:prstGeom>
                  </pic:spPr>
                </pic:pic>
              </a:graphicData>
            </a:graphic>
          </wp:inline>
        </w:drawing>
      </w:r>
    </w:p>
    <w:p w14:paraId="7DCCD364" w14:textId="57678FE4" w:rsidR="00E769E7" w:rsidRDefault="00E769E7" w:rsidP="00E769E7">
      <w:pPr>
        <w:pStyle w:val="Caption"/>
        <w:jc w:val="center"/>
        <w:rPr>
          <w:rFonts w:cs="Times New Roman"/>
          <w:szCs w:val="24"/>
        </w:rPr>
      </w:pPr>
      <w:bookmarkStart w:id="327" w:name="_Toc145425840"/>
      <w:bookmarkStart w:id="328" w:name="_Toc145534225"/>
      <w:bookmarkStart w:id="329" w:name="_Toc146562520"/>
      <w:bookmarkStart w:id="330" w:name="_Toc146703321"/>
      <w:r>
        <w:t xml:space="preserve">Gambar </w:t>
      </w:r>
      <w:fldSimple w:instr=" SEQ Gambar \* ARABIC ">
        <w:r w:rsidR="00B671A4">
          <w:rPr>
            <w:noProof/>
          </w:rPr>
          <w:t>46</w:t>
        </w:r>
      </w:fldSimple>
      <w:r>
        <w:t xml:space="preserve"> Flowchart Perencanaan Misi Drone</w:t>
      </w:r>
      <w:bookmarkEnd w:id="327"/>
      <w:bookmarkEnd w:id="328"/>
      <w:bookmarkEnd w:id="329"/>
      <w:bookmarkEnd w:id="330"/>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852667">
      <w:pPr>
        <w:pStyle w:val="ListParagraph"/>
        <w:numPr>
          <w:ilvl w:val="0"/>
          <w:numId w:val="47"/>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852667">
      <w:pPr>
        <w:pStyle w:val="ListParagraph"/>
        <w:numPr>
          <w:ilvl w:val="0"/>
          <w:numId w:val="47"/>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w:t>
      </w:r>
      <w:r w:rsidRPr="006D1F26">
        <w:lastRenderedPageBreak/>
        <w:t xml:space="preserve">mengambil alih kendali dari pilot dalam beberapa tugas </w:t>
      </w:r>
      <w:r>
        <w:t>yang telah ditentukan</w:t>
      </w:r>
      <w:r w:rsidRPr="006D1F26">
        <w:t>.</w:t>
      </w:r>
    </w:p>
    <w:p w14:paraId="14A040CF" w14:textId="77777777" w:rsidR="006D1F26" w:rsidRDefault="006D1F26" w:rsidP="00852667">
      <w:pPr>
        <w:pStyle w:val="ListParagraph"/>
        <w:numPr>
          <w:ilvl w:val="0"/>
          <w:numId w:val="47"/>
        </w:numPr>
        <w:spacing w:line="480" w:lineRule="auto"/>
        <w:ind w:left="1134"/>
        <w:jc w:val="both"/>
      </w:pPr>
      <w:r w:rsidRPr="005B2A61">
        <w:rPr>
          <w:i/>
        </w:rPr>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852667">
      <w:pPr>
        <w:pStyle w:val="ListParagraph"/>
        <w:numPr>
          <w:ilvl w:val="0"/>
          <w:numId w:val="47"/>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852667">
      <w:pPr>
        <w:pStyle w:val="ListParagraph"/>
        <w:numPr>
          <w:ilvl w:val="0"/>
          <w:numId w:val="47"/>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852667">
      <w:pPr>
        <w:pStyle w:val="ListParagraph"/>
        <w:numPr>
          <w:ilvl w:val="0"/>
          <w:numId w:val="47"/>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852667">
      <w:pPr>
        <w:pStyle w:val="ListParagraph"/>
        <w:numPr>
          <w:ilvl w:val="0"/>
          <w:numId w:val="47"/>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852667">
      <w:pPr>
        <w:pStyle w:val="ListParagraph"/>
        <w:numPr>
          <w:ilvl w:val="0"/>
          <w:numId w:val="47"/>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852667">
      <w:pPr>
        <w:pStyle w:val="ListParagraph"/>
        <w:numPr>
          <w:ilvl w:val="0"/>
          <w:numId w:val="47"/>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66E14E2C" w14:textId="3C33FD75" w:rsidR="00852667" w:rsidRDefault="005B2A61" w:rsidP="00223B3E">
      <w:pPr>
        <w:pStyle w:val="ListParagraph"/>
        <w:numPr>
          <w:ilvl w:val="0"/>
          <w:numId w:val="47"/>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318F4FD7" w14:textId="0D9DED1C" w:rsidR="00913F48" w:rsidRDefault="00913F48" w:rsidP="00913F48">
      <w:pPr>
        <w:spacing w:line="480" w:lineRule="auto"/>
        <w:jc w:val="both"/>
      </w:pPr>
    </w:p>
    <w:p w14:paraId="7E9E0B02" w14:textId="77777777" w:rsidR="00913F48" w:rsidRDefault="00913F48" w:rsidP="00913F48">
      <w:pPr>
        <w:spacing w:line="480" w:lineRule="auto"/>
        <w:jc w:val="both"/>
      </w:pPr>
    </w:p>
    <w:p w14:paraId="5639E386" w14:textId="456E2D52" w:rsidR="004A0717" w:rsidRDefault="001B5EDE" w:rsidP="004A0717">
      <w:pPr>
        <w:pStyle w:val="ListParagraph"/>
        <w:numPr>
          <w:ilvl w:val="0"/>
          <w:numId w:val="11"/>
        </w:numPr>
        <w:spacing w:line="480" w:lineRule="auto"/>
        <w:ind w:left="0"/>
        <w:jc w:val="both"/>
        <w:outlineLvl w:val="1"/>
        <w:rPr>
          <w:b/>
        </w:rPr>
      </w:pPr>
      <w:bookmarkStart w:id="331" w:name="_Toc146703269"/>
      <w:r>
        <w:rPr>
          <w:b/>
        </w:rPr>
        <w:lastRenderedPageBreak/>
        <w:t xml:space="preserve">Rancangan </w:t>
      </w:r>
      <w:r w:rsidR="004A0717" w:rsidRPr="004A0717">
        <w:rPr>
          <w:b/>
        </w:rPr>
        <w:t>Pembuatan Alat</w:t>
      </w:r>
      <w:bookmarkEnd w:id="331"/>
    </w:p>
    <w:p w14:paraId="05DA6200" w14:textId="7E2D7F3B" w:rsidR="004A0717" w:rsidRDefault="001B5EDE" w:rsidP="004A0717">
      <w:pPr>
        <w:pStyle w:val="ListParagraph"/>
        <w:spacing w:line="480" w:lineRule="auto"/>
        <w:ind w:left="0" w:firstLine="567"/>
        <w:jc w:val="both"/>
      </w:pPr>
      <w:r>
        <w:t>P</w:t>
      </w:r>
      <w:r w:rsidR="004A0717">
        <w:t>roses</w:t>
      </w:r>
      <w:r>
        <w:t xml:space="preserve"> rancangan</w:t>
      </w:r>
      <w:r w:rsidR="004A0717">
        <w:t xml:space="preserve"> pembuatan alat ini dimulai dengan beberapa proses, diantaranya perancangan dan perakitan mekanik drone, penentuan komponen yang diperlukan, penyusunan dan </w:t>
      </w:r>
      <w:r w:rsidR="004A0717" w:rsidRPr="004A0717">
        <w:rPr>
          <w:i/>
        </w:rPr>
        <w:t>wiring</w:t>
      </w:r>
      <w:r w:rsidR="00932C25">
        <w:t xml:space="preserve"> sistem elektronik </w:t>
      </w:r>
      <w:r w:rsidR="00932C25" w:rsidRPr="00D81D3A">
        <w:rPr>
          <w:i/>
          <w:iCs/>
        </w:rPr>
        <w:t>drone</w:t>
      </w:r>
      <w:r w:rsidR="00932C25">
        <w:t>, dan</w:t>
      </w:r>
      <w:r w:rsidR="004A0717">
        <w:t xml:space="preserve"> yang terakhir pembuatan perencanaan misi. Adapun langkah-langkah proses pembuatan drone ini sebagai berikut :</w:t>
      </w:r>
    </w:p>
    <w:p w14:paraId="25EE5712" w14:textId="77777777" w:rsidR="004A0717" w:rsidRDefault="00932C25" w:rsidP="004A0717">
      <w:pPr>
        <w:pStyle w:val="ListParagraph"/>
        <w:numPr>
          <w:ilvl w:val="0"/>
          <w:numId w:val="42"/>
        </w:numPr>
        <w:spacing w:line="480" w:lineRule="auto"/>
        <w:ind w:left="426"/>
        <w:jc w:val="both"/>
      </w:pPr>
      <w:r>
        <w:t>Penyadiaan alat dan bahan</w:t>
      </w:r>
    </w:p>
    <w:p w14:paraId="438F0270" w14:textId="77777777" w:rsidR="00932C25" w:rsidRDefault="00932C25" w:rsidP="00932C25">
      <w:pPr>
        <w:pStyle w:val="ListParagraph"/>
        <w:spacing w:line="480" w:lineRule="auto"/>
        <w:ind w:left="426"/>
        <w:jc w:val="both"/>
      </w:pPr>
      <w:r>
        <w:t xml:space="preserve">Penyediaan alat dan bahan merupakan tahapan pertama yang dilakukan untuk rancang bangun drone </w:t>
      </w:r>
      <w:r w:rsidRPr="00932C25">
        <w:rPr>
          <w:i/>
        </w:rPr>
        <w:t>hexacopter</w:t>
      </w:r>
      <w:r>
        <w:t xml:space="preserve"> penyemprotan cairan pestisida secara otomatis. Tahapan ini berfungsi untuk menyiapkan alat dan bahan yang dibutuhkan pada pembuatan </w:t>
      </w:r>
      <w:r w:rsidRPr="00932C25">
        <w:rPr>
          <w:i/>
        </w:rPr>
        <w:t>drone</w:t>
      </w:r>
      <w:r>
        <w:t>.</w:t>
      </w:r>
    </w:p>
    <w:p w14:paraId="605D65AB" w14:textId="7A2A2FAC" w:rsidR="00932C25" w:rsidRDefault="00A23EC2" w:rsidP="00932C25">
      <w:pPr>
        <w:pStyle w:val="ListParagraph"/>
        <w:numPr>
          <w:ilvl w:val="0"/>
          <w:numId w:val="42"/>
        </w:numPr>
        <w:spacing w:line="480" w:lineRule="auto"/>
        <w:ind w:left="426"/>
        <w:jc w:val="both"/>
      </w:pPr>
      <w:r>
        <w:t>Pembuatan</w:t>
      </w:r>
      <w:r w:rsidR="00932C25">
        <w:t xml:space="preserve"> mekanik </w:t>
      </w:r>
      <w:r>
        <w:t xml:space="preserve">dan elektrikal </w:t>
      </w:r>
    </w:p>
    <w:p w14:paraId="7A1228EF" w14:textId="0C9E11E5" w:rsidR="00932C25" w:rsidRDefault="00932C25" w:rsidP="00932C25">
      <w:pPr>
        <w:pStyle w:val="ListParagraph"/>
        <w:spacing w:line="480" w:lineRule="auto"/>
        <w:ind w:left="426"/>
        <w:jc w:val="both"/>
      </w:pPr>
      <w:r>
        <w:t xml:space="preserve">Tahapan ini merupakan proses untuk </w:t>
      </w:r>
      <w:r w:rsidR="00A23EC2">
        <w:t xml:space="preserve">melakukan pembuatan </w:t>
      </w:r>
      <w:r>
        <w:t xml:space="preserve">dan perakitan </w:t>
      </w:r>
      <w:r w:rsidRPr="00A23EC2">
        <w:rPr>
          <w:i/>
          <w:iCs/>
        </w:rPr>
        <w:t>drone hexacopter</w:t>
      </w:r>
      <w:r>
        <w:t xml:space="preserve"> secara utuh </w:t>
      </w:r>
      <w:r w:rsidR="00A23EC2">
        <w:t>dan fungsional</w:t>
      </w:r>
      <w:r w:rsidR="00A9065A">
        <w:t>.</w:t>
      </w:r>
      <w:r w:rsidR="00A23EC2">
        <w:t xml:space="preserve"> Perakitan ini dibuat seperti pada desain perancangan yang telah dibuat sebelumnya, mulai dari penyusunan frame, pemasangan motor, pembuatan landing gear, penyusunan letak komponen, pengkabelan sistem, dan melakukan pengecekan lainnya. </w:t>
      </w:r>
    </w:p>
    <w:p w14:paraId="25B95488" w14:textId="64424986" w:rsidR="00932C25" w:rsidRDefault="00932C25" w:rsidP="00932C25">
      <w:pPr>
        <w:pStyle w:val="ListParagraph"/>
        <w:numPr>
          <w:ilvl w:val="0"/>
          <w:numId w:val="42"/>
        </w:numPr>
        <w:spacing w:line="480" w:lineRule="auto"/>
        <w:ind w:left="426"/>
        <w:jc w:val="both"/>
      </w:pPr>
      <w:r>
        <w:t>Pembuatan perencanaan misi</w:t>
      </w:r>
    </w:p>
    <w:p w14:paraId="1C324467" w14:textId="4AA845FA" w:rsidR="00223B3E" w:rsidRDefault="00D81D3A" w:rsidP="00D81D3A">
      <w:pPr>
        <w:pStyle w:val="ListParagraph"/>
        <w:spacing w:line="480" w:lineRule="auto"/>
        <w:ind w:left="426"/>
        <w:jc w:val="both"/>
      </w:pPr>
      <w:r>
        <w:t>T</w:t>
      </w:r>
      <w:r w:rsidR="00A9065A">
        <w:t xml:space="preserve">ahapan ini dilakukan </w:t>
      </w:r>
      <w:r>
        <w:t xml:space="preserve">untuk </w:t>
      </w:r>
      <w:r w:rsidR="00A9065A">
        <w:t xml:space="preserve">pembuatan jalur lintasan drone menggunakan sistem waypoint atau pemberian titik koordinat yang telah ditentukan dan sebagai pemberian perintah yang akan dilakukan </w:t>
      </w:r>
      <w:r w:rsidRPr="00D81D3A">
        <w:rPr>
          <w:i/>
          <w:iCs/>
        </w:rPr>
        <w:t>drone</w:t>
      </w:r>
      <w:r>
        <w:t xml:space="preserve"> dengan menggunakan aplikasi </w:t>
      </w:r>
      <w:r w:rsidRPr="00D81D3A">
        <w:rPr>
          <w:i/>
          <w:iCs/>
        </w:rPr>
        <w:t>Mission Planner</w:t>
      </w:r>
      <w:r w:rsidR="00A9065A">
        <w:t>.</w:t>
      </w:r>
    </w:p>
    <w:p w14:paraId="330D36BE" w14:textId="23E4B316" w:rsidR="001B5EDE" w:rsidRDefault="008B03CD" w:rsidP="001B5EDE">
      <w:pPr>
        <w:pStyle w:val="ListParagraph"/>
        <w:numPr>
          <w:ilvl w:val="0"/>
          <w:numId w:val="42"/>
        </w:numPr>
        <w:spacing w:after="0" w:line="480" w:lineRule="auto"/>
        <w:ind w:left="425" w:hanging="357"/>
        <w:jc w:val="both"/>
      </w:pPr>
      <w:r>
        <w:t>Pengujian Alat</w:t>
      </w:r>
    </w:p>
    <w:p w14:paraId="0A88918E" w14:textId="17B70F50" w:rsidR="00F767CA" w:rsidRDefault="00A9065A" w:rsidP="00223B3E">
      <w:pPr>
        <w:pStyle w:val="ListParagraph"/>
        <w:spacing w:line="480" w:lineRule="auto"/>
        <w:ind w:left="426"/>
        <w:jc w:val="both"/>
      </w:pPr>
      <w:r>
        <w:lastRenderedPageBreak/>
        <w:t>Proses akhir ini</w:t>
      </w:r>
      <w:r w:rsidR="00A23EC2">
        <w:t xml:space="preserve"> akan</w:t>
      </w:r>
      <w:r>
        <w:t xml:space="preserve"> dilakukan serangkain pengujian terbang drone secara autonomous. </w:t>
      </w:r>
      <w:r w:rsidR="00A23EC2">
        <w:t xml:space="preserve">Hal </w:t>
      </w:r>
      <w:r>
        <w:t xml:space="preserve">yang akan </w:t>
      </w:r>
      <w:r w:rsidR="00D81D3A">
        <w:t xml:space="preserve">diuji dan </w:t>
      </w:r>
      <w:r>
        <w:t xml:space="preserve">dianalisis nantinya yaitu </w:t>
      </w:r>
      <w:r w:rsidR="00D81D3A">
        <w:t xml:space="preserve">: pengujian daya motor, pengujian jarak pembacaan sinyal radio pada remot dan telemetri, pengujian pembacaan GPS, dan pengujian pada pengukuran </w:t>
      </w:r>
      <w:r>
        <w:t>lama durasi terbang drone secara autonomous dari awal</w:t>
      </w:r>
      <w:r w:rsidR="00A23EC2">
        <w:t xml:space="preserve"> drone aktif hingga drone </w:t>
      </w:r>
      <w:r w:rsidR="00EE0E32">
        <w:t>selesai melakukan misi</w:t>
      </w:r>
      <w:r w:rsidR="00D81D3A">
        <w:t xml:space="preserve"> dengan memberikan beban pada drone</w:t>
      </w:r>
      <w:r>
        <w:t>.</w:t>
      </w:r>
    </w:p>
    <w:p w14:paraId="64D32C01" w14:textId="23659D5F" w:rsidR="008B03CD" w:rsidRDefault="008B03CD" w:rsidP="008B03CD">
      <w:pPr>
        <w:pStyle w:val="ListParagraph"/>
        <w:numPr>
          <w:ilvl w:val="0"/>
          <w:numId w:val="42"/>
        </w:numPr>
        <w:spacing w:after="0" w:line="480" w:lineRule="auto"/>
        <w:ind w:left="425" w:hanging="357"/>
        <w:jc w:val="both"/>
      </w:pPr>
      <w:r w:rsidRPr="008B03CD">
        <w:rPr>
          <w:i/>
          <w:iCs/>
        </w:rPr>
        <w:t>Maintenanc</w:t>
      </w:r>
      <w:r>
        <w:rPr>
          <w:i/>
          <w:iCs/>
        </w:rPr>
        <w:t>e</w:t>
      </w:r>
    </w:p>
    <w:p w14:paraId="0CFBA57F" w14:textId="21C3DB0E" w:rsidR="008B03CD" w:rsidRDefault="008B03CD" w:rsidP="008B03CD">
      <w:pPr>
        <w:pStyle w:val="ListParagraph"/>
        <w:spacing w:after="0" w:line="480" w:lineRule="auto"/>
        <w:ind w:left="425"/>
        <w:jc w:val="both"/>
      </w:pPr>
      <w:r>
        <w:t xml:space="preserve">Tahapan </w:t>
      </w:r>
      <w:r w:rsidRPr="008B03CD">
        <w:rPr>
          <w:i/>
          <w:iCs/>
        </w:rPr>
        <w:t>maintenance</w:t>
      </w:r>
      <w:r>
        <w:t xml:space="preserve"> merupakan tindakan yang dilakukan untuk menjaga, memperbaiki, atau memperbarui sistem </w:t>
      </w:r>
      <w:r w:rsidRPr="008B03CD">
        <w:rPr>
          <w:i/>
          <w:iCs/>
        </w:rPr>
        <w:t>drone</w:t>
      </w:r>
      <w:r>
        <w:t xml:space="preserve"> agar tetap berfungsi dengan baik. Tujuan dari pemeliharaan ini adalah untuk mencegah atau memperbaiki kerusakan atau kegagalan yang terjadi pada sistem.</w:t>
      </w:r>
    </w:p>
    <w:p w14:paraId="4171A47A" w14:textId="21C3DB0E" w:rsidR="00A9065A" w:rsidRPr="009462DE" w:rsidRDefault="001B5EDE" w:rsidP="00A9065A">
      <w:pPr>
        <w:pStyle w:val="ListParagraph"/>
        <w:numPr>
          <w:ilvl w:val="0"/>
          <w:numId w:val="11"/>
        </w:numPr>
        <w:spacing w:line="480" w:lineRule="auto"/>
        <w:ind w:left="0"/>
        <w:jc w:val="both"/>
        <w:outlineLvl w:val="1"/>
        <w:rPr>
          <w:b/>
        </w:rPr>
      </w:pPr>
      <w:bookmarkStart w:id="332" w:name="_Toc146703270"/>
      <w:r>
        <w:rPr>
          <w:b/>
        </w:rPr>
        <w:t xml:space="preserve">Rancangan </w:t>
      </w:r>
      <w:r w:rsidR="00A9065A" w:rsidRPr="009462DE">
        <w:rPr>
          <w:b/>
        </w:rPr>
        <w:t>Pengujian Alat</w:t>
      </w:r>
      <w:bookmarkEnd w:id="332"/>
    </w:p>
    <w:p w14:paraId="39066D9E" w14:textId="377A6B66" w:rsidR="00F67589" w:rsidRDefault="00A9065A" w:rsidP="00F67589">
      <w:pPr>
        <w:pStyle w:val="ListParagraph"/>
        <w:spacing w:after="0" w:line="480" w:lineRule="auto"/>
        <w:ind w:left="0"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jangkauan sinyal </w:t>
      </w:r>
      <w:r w:rsidR="0094772B" w:rsidRPr="004745FD">
        <w:t>radio</w:t>
      </w:r>
      <w:r w:rsidR="0094772B">
        <w:rPr>
          <w:i/>
          <w:iCs/>
        </w:rPr>
        <w:t>,</w:t>
      </w:r>
      <w:r w:rsidR="0094772B">
        <w:t xml:space="preserve"> </w:t>
      </w:r>
      <w:r w:rsidR="004745FD">
        <w:t>Pengujian</w:t>
      </w:r>
      <w:r w:rsidR="0094772B">
        <w:t xml:space="preserve"> GPS, dan pengujian terbang berdasarkan beban</w:t>
      </w:r>
      <w:r w:rsidR="00255288">
        <w:t xml:space="preserve"> yang diangkut drone.</w:t>
      </w:r>
      <w:r w:rsidR="0094772B">
        <w:t xml:space="preserve"> </w:t>
      </w:r>
      <w:r w:rsidR="002A6B63">
        <w:t>Hal yang dibutuhkan untuk tahap pengujian yaitu berupa spesifikasi komponen elektronik yang akan digunakan</w:t>
      </w:r>
      <w:r w:rsidR="003F21BC">
        <w:t xml:space="preserve"> seperti yang terlihat pada </w:t>
      </w:r>
      <w:r w:rsidR="00E76FB5">
        <w:t>Tabel 4 berikut</w:t>
      </w:r>
      <w:r w:rsidR="003F21BC">
        <w:t>.</w:t>
      </w:r>
      <w:r w:rsidR="00E76FB5">
        <w:t xml:space="preserve"> </w:t>
      </w:r>
    </w:p>
    <w:p w14:paraId="33384B52" w14:textId="7A08FB05" w:rsidR="00E76FB5" w:rsidRDefault="00E76FB5" w:rsidP="00E76FB5">
      <w:pPr>
        <w:pStyle w:val="Caption"/>
        <w:keepNext/>
      </w:pPr>
      <w:bookmarkStart w:id="333" w:name="_Toc146562524"/>
      <w:bookmarkStart w:id="334" w:name="_Toc146703325"/>
      <w:r>
        <w:t xml:space="preserve">Tabel </w:t>
      </w:r>
      <w:fldSimple w:instr=" SEQ Tabel \* ARABIC ">
        <w:r w:rsidR="00B671A4">
          <w:rPr>
            <w:noProof/>
          </w:rPr>
          <w:t>4</w:t>
        </w:r>
      </w:fldSimple>
      <w:r>
        <w:t xml:space="preserve"> Spesifikasi komponen elektronik</w:t>
      </w:r>
      <w:bookmarkEnd w:id="333"/>
      <w:bookmarkEnd w:id="334"/>
    </w:p>
    <w:tbl>
      <w:tblPr>
        <w:tblStyle w:val="TableGrid"/>
        <w:tblW w:w="5802" w:type="dxa"/>
        <w:tblInd w:w="137" w:type="dxa"/>
        <w:tblLook w:val="04A0" w:firstRow="1" w:lastRow="0" w:firstColumn="1" w:lastColumn="0" w:noHBand="0" w:noVBand="1"/>
      </w:tblPr>
      <w:tblGrid>
        <w:gridCol w:w="2263"/>
        <w:gridCol w:w="3539"/>
      </w:tblGrid>
      <w:tr w:rsidR="00E76FB5" w14:paraId="7BDFCA87" w14:textId="77777777" w:rsidTr="00E76FB5">
        <w:tc>
          <w:tcPr>
            <w:tcW w:w="2263" w:type="dxa"/>
          </w:tcPr>
          <w:p w14:paraId="48ABEDEF" w14:textId="45F354BF" w:rsidR="00E76FB5" w:rsidRDefault="002A6B63" w:rsidP="005D257A">
            <w:pPr>
              <w:pStyle w:val="ListParagraph"/>
              <w:spacing w:line="480" w:lineRule="auto"/>
              <w:ind w:left="29" w:right="-252"/>
              <w:jc w:val="both"/>
            </w:pPr>
            <w:r>
              <w:t>B</w:t>
            </w:r>
            <w:r w:rsidR="00E76FB5">
              <w:t>eterai</w:t>
            </w:r>
            <w:r>
              <w:t xml:space="preserve"> Li-po </w:t>
            </w:r>
            <w:r w:rsidR="00E76FB5">
              <w:t xml:space="preserve"> :</w:t>
            </w:r>
          </w:p>
        </w:tc>
        <w:tc>
          <w:tcPr>
            <w:tcW w:w="3539" w:type="dxa"/>
          </w:tcPr>
          <w:p w14:paraId="06D3D427" w14:textId="4B8BE9AD" w:rsidR="00E76FB5" w:rsidRDefault="00E76FB5" w:rsidP="00E76FB5">
            <w:pPr>
              <w:pStyle w:val="ListParagraph"/>
              <w:numPr>
                <w:ilvl w:val="3"/>
                <w:numId w:val="9"/>
              </w:numPr>
              <w:spacing w:line="480" w:lineRule="auto"/>
              <w:ind w:left="183" w:hanging="157"/>
              <w:jc w:val="both"/>
            </w:pPr>
            <w:r>
              <w:t>Kapasitas : 7200 mAh</w:t>
            </w:r>
          </w:p>
        </w:tc>
      </w:tr>
      <w:tr w:rsidR="00E76FB5" w14:paraId="297414CC" w14:textId="77777777" w:rsidTr="00E76FB5">
        <w:tc>
          <w:tcPr>
            <w:tcW w:w="2263" w:type="dxa"/>
          </w:tcPr>
          <w:p w14:paraId="1ABDEAAE" w14:textId="77777777" w:rsidR="00E76FB5" w:rsidRDefault="00E76FB5" w:rsidP="005D257A">
            <w:pPr>
              <w:pStyle w:val="ListParagraph"/>
              <w:spacing w:line="480" w:lineRule="auto"/>
              <w:ind w:left="29"/>
              <w:jc w:val="both"/>
            </w:pPr>
          </w:p>
        </w:tc>
        <w:tc>
          <w:tcPr>
            <w:tcW w:w="3539" w:type="dxa"/>
          </w:tcPr>
          <w:p w14:paraId="02E0E2D7" w14:textId="4D8D8CFE" w:rsidR="00E76FB5" w:rsidRDefault="00E76FB5" w:rsidP="00E76FB5">
            <w:pPr>
              <w:pStyle w:val="ListParagraph"/>
              <w:numPr>
                <w:ilvl w:val="3"/>
                <w:numId w:val="9"/>
              </w:numPr>
              <w:spacing w:line="480" w:lineRule="auto"/>
              <w:ind w:left="183" w:hanging="157"/>
              <w:jc w:val="both"/>
            </w:pPr>
            <w:r>
              <w:t>Discharge rate : 50 C</w:t>
            </w:r>
          </w:p>
        </w:tc>
      </w:tr>
      <w:tr w:rsidR="00E76FB5" w14:paraId="5C5D18CD" w14:textId="77777777" w:rsidTr="00E76FB5">
        <w:tc>
          <w:tcPr>
            <w:tcW w:w="2263" w:type="dxa"/>
          </w:tcPr>
          <w:p w14:paraId="4E42D78A" w14:textId="77777777" w:rsidR="00E76FB5" w:rsidRDefault="00E76FB5" w:rsidP="005D257A">
            <w:pPr>
              <w:pStyle w:val="ListParagraph"/>
              <w:spacing w:line="480" w:lineRule="auto"/>
              <w:ind w:left="29"/>
              <w:jc w:val="both"/>
            </w:pPr>
          </w:p>
        </w:tc>
        <w:tc>
          <w:tcPr>
            <w:tcW w:w="3539" w:type="dxa"/>
          </w:tcPr>
          <w:p w14:paraId="75539F73" w14:textId="3115029C" w:rsidR="00E76FB5" w:rsidRDefault="00E76FB5" w:rsidP="00E76FB5">
            <w:pPr>
              <w:pStyle w:val="ListParagraph"/>
              <w:numPr>
                <w:ilvl w:val="3"/>
                <w:numId w:val="9"/>
              </w:numPr>
              <w:spacing w:line="480" w:lineRule="auto"/>
              <w:ind w:left="183" w:hanging="157"/>
              <w:jc w:val="both"/>
            </w:pPr>
            <w:r>
              <w:t>Series : 4S</w:t>
            </w:r>
          </w:p>
        </w:tc>
      </w:tr>
      <w:tr w:rsidR="00E277D0" w14:paraId="6A61374A" w14:textId="77777777" w:rsidTr="00E76FB5">
        <w:tc>
          <w:tcPr>
            <w:tcW w:w="2263" w:type="dxa"/>
          </w:tcPr>
          <w:p w14:paraId="69BD0443" w14:textId="53263172" w:rsidR="00E277D0" w:rsidRDefault="00E277D0" w:rsidP="005D257A">
            <w:pPr>
              <w:pStyle w:val="ListParagraph"/>
              <w:spacing w:line="480" w:lineRule="auto"/>
              <w:ind w:left="29"/>
              <w:jc w:val="both"/>
            </w:pPr>
            <w:r>
              <w:lastRenderedPageBreak/>
              <w:t>ESC</w:t>
            </w:r>
          </w:p>
        </w:tc>
        <w:tc>
          <w:tcPr>
            <w:tcW w:w="3539" w:type="dxa"/>
          </w:tcPr>
          <w:p w14:paraId="1359781A" w14:textId="056D3724" w:rsidR="00E277D0" w:rsidRDefault="00E277D0" w:rsidP="00E76FB5">
            <w:pPr>
              <w:pStyle w:val="ListParagraph"/>
              <w:numPr>
                <w:ilvl w:val="3"/>
                <w:numId w:val="9"/>
              </w:numPr>
              <w:spacing w:line="480" w:lineRule="auto"/>
              <w:ind w:left="183" w:hanging="157"/>
              <w:jc w:val="both"/>
            </w:pPr>
            <w:r>
              <w:t>Hobby king 40A</w:t>
            </w:r>
          </w:p>
        </w:tc>
      </w:tr>
      <w:tr w:rsidR="00E76FB5" w14:paraId="20744902" w14:textId="77777777" w:rsidTr="00E76FB5">
        <w:tc>
          <w:tcPr>
            <w:tcW w:w="2263" w:type="dxa"/>
          </w:tcPr>
          <w:p w14:paraId="1FDC2E8C" w14:textId="6555603A" w:rsidR="00E76FB5" w:rsidRDefault="00E76FB5" w:rsidP="005D257A">
            <w:pPr>
              <w:pStyle w:val="ListParagraph"/>
              <w:spacing w:line="480" w:lineRule="auto"/>
              <w:ind w:left="29"/>
              <w:jc w:val="both"/>
            </w:pPr>
            <w:r>
              <w:t>Motor</w:t>
            </w:r>
            <w:r w:rsidR="002A6B63">
              <w:t xml:space="preserve"> Brushless </w:t>
            </w:r>
            <w:r>
              <w:t xml:space="preserve"> :</w:t>
            </w:r>
          </w:p>
        </w:tc>
        <w:tc>
          <w:tcPr>
            <w:tcW w:w="3539" w:type="dxa"/>
          </w:tcPr>
          <w:p w14:paraId="5CF27DF6" w14:textId="5EB21341" w:rsidR="00E76FB5" w:rsidRDefault="00E76FB5" w:rsidP="00E76FB5">
            <w:pPr>
              <w:pStyle w:val="ListParagraph"/>
              <w:numPr>
                <w:ilvl w:val="3"/>
                <w:numId w:val="9"/>
              </w:numPr>
              <w:spacing w:line="480" w:lineRule="auto"/>
              <w:ind w:left="183" w:hanging="157"/>
              <w:jc w:val="both"/>
            </w:pPr>
            <w:r>
              <w:t>Sunnysky X2216-9</w:t>
            </w:r>
          </w:p>
        </w:tc>
      </w:tr>
      <w:tr w:rsidR="00E76FB5" w14:paraId="3AE81A6A" w14:textId="77777777" w:rsidTr="00E76FB5">
        <w:tc>
          <w:tcPr>
            <w:tcW w:w="2263" w:type="dxa"/>
          </w:tcPr>
          <w:p w14:paraId="2FD5953F" w14:textId="77777777" w:rsidR="00E76FB5" w:rsidRDefault="00E76FB5" w:rsidP="005D257A">
            <w:pPr>
              <w:pStyle w:val="ListParagraph"/>
              <w:spacing w:line="480" w:lineRule="auto"/>
              <w:ind w:left="29"/>
              <w:jc w:val="both"/>
            </w:pPr>
          </w:p>
        </w:tc>
        <w:tc>
          <w:tcPr>
            <w:tcW w:w="3539" w:type="dxa"/>
          </w:tcPr>
          <w:p w14:paraId="2FCB4D3B" w14:textId="355D7501" w:rsidR="00E76FB5" w:rsidRDefault="00E76FB5" w:rsidP="00E76FB5">
            <w:pPr>
              <w:pStyle w:val="ListParagraph"/>
              <w:numPr>
                <w:ilvl w:val="3"/>
                <w:numId w:val="9"/>
              </w:numPr>
              <w:spacing w:line="480" w:lineRule="auto"/>
              <w:ind w:left="183" w:hanging="157"/>
              <w:jc w:val="both"/>
            </w:pPr>
            <w:r>
              <w:t>KV : 1100</w:t>
            </w:r>
          </w:p>
        </w:tc>
      </w:tr>
      <w:tr w:rsidR="00EE71CC" w14:paraId="00E44A43" w14:textId="77777777" w:rsidTr="00E76FB5">
        <w:tc>
          <w:tcPr>
            <w:tcW w:w="2263" w:type="dxa"/>
          </w:tcPr>
          <w:p w14:paraId="75B37AA5" w14:textId="77777777" w:rsidR="00EE71CC" w:rsidRDefault="00EE71CC" w:rsidP="005D257A">
            <w:pPr>
              <w:pStyle w:val="ListParagraph"/>
              <w:spacing w:line="480" w:lineRule="auto"/>
              <w:ind w:left="29"/>
              <w:jc w:val="both"/>
            </w:pPr>
          </w:p>
        </w:tc>
        <w:tc>
          <w:tcPr>
            <w:tcW w:w="3539" w:type="dxa"/>
          </w:tcPr>
          <w:p w14:paraId="01750242" w14:textId="0C146D09" w:rsidR="00EE71CC" w:rsidRDefault="00EE71CC" w:rsidP="00E76FB5">
            <w:pPr>
              <w:pStyle w:val="ListParagraph"/>
              <w:numPr>
                <w:ilvl w:val="3"/>
                <w:numId w:val="9"/>
              </w:numPr>
              <w:spacing w:line="480" w:lineRule="auto"/>
              <w:ind w:left="183" w:hanging="157"/>
              <w:jc w:val="both"/>
            </w:pPr>
            <w:r>
              <w:t>ESC 40A</w:t>
            </w:r>
          </w:p>
        </w:tc>
      </w:tr>
      <w:tr w:rsidR="00E76FB5" w14:paraId="27445C98" w14:textId="77777777" w:rsidTr="00E76FB5">
        <w:tc>
          <w:tcPr>
            <w:tcW w:w="2263" w:type="dxa"/>
          </w:tcPr>
          <w:p w14:paraId="162A4C5F" w14:textId="17598AFB" w:rsidR="00E76FB5" w:rsidRDefault="00E76FB5" w:rsidP="005D257A">
            <w:pPr>
              <w:pStyle w:val="ListParagraph"/>
              <w:spacing w:line="480" w:lineRule="auto"/>
              <w:ind w:left="29"/>
              <w:jc w:val="both"/>
            </w:pPr>
            <w:r>
              <w:t>Propeller :</w:t>
            </w:r>
          </w:p>
        </w:tc>
        <w:tc>
          <w:tcPr>
            <w:tcW w:w="3539" w:type="dxa"/>
          </w:tcPr>
          <w:p w14:paraId="6FC0A815" w14:textId="24F509A5" w:rsidR="00E76FB5" w:rsidRDefault="00E76FB5" w:rsidP="00E76FB5">
            <w:pPr>
              <w:pStyle w:val="ListParagraph"/>
              <w:numPr>
                <w:ilvl w:val="3"/>
                <w:numId w:val="9"/>
              </w:numPr>
              <w:spacing w:line="480" w:lineRule="auto"/>
              <w:ind w:left="183" w:hanging="157"/>
              <w:jc w:val="both"/>
            </w:pPr>
            <w:r>
              <w:t>APC 8045</w:t>
            </w:r>
            <w:r w:rsidR="002A6B63">
              <w:t>, APC 9047</w:t>
            </w:r>
          </w:p>
        </w:tc>
      </w:tr>
      <w:tr w:rsidR="00255288" w14:paraId="57B4646E" w14:textId="77777777" w:rsidTr="00E76FB5">
        <w:tc>
          <w:tcPr>
            <w:tcW w:w="2263" w:type="dxa"/>
          </w:tcPr>
          <w:p w14:paraId="66D2D58E" w14:textId="13AA9C7E" w:rsidR="00255288" w:rsidRDefault="00255288" w:rsidP="005D257A">
            <w:pPr>
              <w:pStyle w:val="ListParagraph"/>
              <w:spacing w:line="480" w:lineRule="auto"/>
              <w:ind w:left="29"/>
              <w:jc w:val="both"/>
            </w:pPr>
            <w:r>
              <w:t>Remote Controller</w:t>
            </w:r>
          </w:p>
        </w:tc>
        <w:tc>
          <w:tcPr>
            <w:tcW w:w="3539" w:type="dxa"/>
          </w:tcPr>
          <w:p w14:paraId="41579322" w14:textId="002B2334" w:rsidR="00255288" w:rsidRDefault="00255288" w:rsidP="00E76FB5">
            <w:pPr>
              <w:pStyle w:val="ListParagraph"/>
              <w:numPr>
                <w:ilvl w:val="3"/>
                <w:numId w:val="9"/>
              </w:numPr>
              <w:spacing w:line="480" w:lineRule="auto"/>
              <w:ind w:left="183" w:hanging="157"/>
              <w:jc w:val="both"/>
            </w:pPr>
            <w:r>
              <w:rPr>
                <w:rStyle w:val="css-168ydy0"/>
              </w:rPr>
              <w:t>Flysky FS-i6</w:t>
            </w:r>
          </w:p>
        </w:tc>
      </w:tr>
      <w:tr w:rsidR="00255288" w14:paraId="4AD23C21" w14:textId="77777777" w:rsidTr="00E76FB5">
        <w:tc>
          <w:tcPr>
            <w:tcW w:w="2263" w:type="dxa"/>
          </w:tcPr>
          <w:p w14:paraId="3BF4966B" w14:textId="77777777" w:rsidR="00255288" w:rsidRDefault="00255288" w:rsidP="005D257A">
            <w:pPr>
              <w:pStyle w:val="ListParagraph"/>
              <w:spacing w:line="480" w:lineRule="auto"/>
              <w:ind w:left="29"/>
              <w:jc w:val="both"/>
            </w:pPr>
          </w:p>
        </w:tc>
        <w:tc>
          <w:tcPr>
            <w:tcW w:w="3539" w:type="dxa"/>
          </w:tcPr>
          <w:p w14:paraId="313B4BA8" w14:textId="267E471B" w:rsidR="00255288" w:rsidRDefault="00255288" w:rsidP="00E76FB5">
            <w:pPr>
              <w:pStyle w:val="ListParagraph"/>
              <w:numPr>
                <w:ilvl w:val="3"/>
                <w:numId w:val="9"/>
              </w:numPr>
              <w:spacing w:line="480" w:lineRule="auto"/>
              <w:ind w:left="183" w:hanging="157"/>
              <w:jc w:val="both"/>
            </w:pPr>
            <w:r>
              <w:rPr>
                <w:rStyle w:val="css-168ydy0"/>
              </w:rPr>
              <w:t>Channels: 6 Channels</w:t>
            </w:r>
          </w:p>
        </w:tc>
      </w:tr>
      <w:tr w:rsidR="00255288" w14:paraId="0DBACB1E" w14:textId="77777777" w:rsidTr="00E76FB5">
        <w:tc>
          <w:tcPr>
            <w:tcW w:w="2263" w:type="dxa"/>
          </w:tcPr>
          <w:p w14:paraId="0C5621AB" w14:textId="77777777" w:rsidR="00255288" w:rsidRDefault="00255288" w:rsidP="005D257A">
            <w:pPr>
              <w:pStyle w:val="ListParagraph"/>
              <w:spacing w:line="480" w:lineRule="auto"/>
              <w:ind w:left="29"/>
              <w:jc w:val="both"/>
            </w:pPr>
          </w:p>
        </w:tc>
        <w:tc>
          <w:tcPr>
            <w:tcW w:w="3539" w:type="dxa"/>
          </w:tcPr>
          <w:p w14:paraId="5F5652FE" w14:textId="1C57D900" w:rsidR="00255288" w:rsidRDefault="009B37E7" w:rsidP="00E76FB5">
            <w:pPr>
              <w:pStyle w:val="ListParagraph"/>
              <w:numPr>
                <w:ilvl w:val="3"/>
                <w:numId w:val="9"/>
              </w:numPr>
              <w:spacing w:line="480" w:lineRule="auto"/>
              <w:ind w:left="183" w:hanging="157"/>
              <w:jc w:val="both"/>
            </w:pPr>
            <w:r>
              <w:rPr>
                <w:rStyle w:val="css-168ydy0"/>
              </w:rPr>
              <w:t>Rentang RF: 2,40-2,48 GHz</w:t>
            </w:r>
          </w:p>
        </w:tc>
      </w:tr>
      <w:tr w:rsidR="009B37E7" w14:paraId="269BBD7A" w14:textId="77777777" w:rsidTr="00E76FB5">
        <w:tc>
          <w:tcPr>
            <w:tcW w:w="2263" w:type="dxa"/>
          </w:tcPr>
          <w:p w14:paraId="6EB44ECB" w14:textId="77777777" w:rsidR="009B37E7" w:rsidRDefault="009B37E7" w:rsidP="005D257A">
            <w:pPr>
              <w:pStyle w:val="ListParagraph"/>
              <w:spacing w:line="480" w:lineRule="auto"/>
              <w:ind w:left="29"/>
              <w:jc w:val="both"/>
            </w:pPr>
          </w:p>
        </w:tc>
        <w:tc>
          <w:tcPr>
            <w:tcW w:w="3539" w:type="dxa"/>
          </w:tcPr>
          <w:p w14:paraId="163FBF54" w14:textId="3D905B53" w:rsidR="009B37E7" w:rsidRDefault="009B37E7" w:rsidP="00E76FB5">
            <w:pPr>
              <w:pStyle w:val="ListParagraph"/>
              <w:numPr>
                <w:ilvl w:val="3"/>
                <w:numId w:val="9"/>
              </w:numPr>
              <w:spacing w:line="480" w:lineRule="auto"/>
              <w:ind w:left="183" w:hanging="157"/>
              <w:jc w:val="both"/>
              <w:rPr>
                <w:rStyle w:val="css-168ydy0"/>
              </w:rPr>
            </w:pPr>
            <w:r>
              <w:rPr>
                <w:rStyle w:val="css-168ydy0"/>
              </w:rPr>
              <w:t>Bandwidth: 500KHz</w:t>
            </w:r>
          </w:p>
        </w:tc>
      </w:tr>
      <w:tr w:rsidR="009B37E7" w14:paraId="51D036BD" w14:textId="77777777" w:rsidTr="00E76FB5">
        <w:tc>
          <w:tcPr>
            <w:tcW w:w="2263" w:type="dxa"/>
          </w:tcPr>
          <w:p w14:paraId="2F89F2D4" w14:textId="2761BC79" w:rsidR="009B37E7" w:rsidRDefault="009B37E7" w:rsidP="009B37E7">
            <w:pPr>
              <w:pStyle w:val="ListParagraph"/>
              <w:spacing w:line="480" w:lineRule="auto"/>
              <w:ind w:left="29"/>
              <w:jc w:val="both"/>
            </w:pPr>
            <w:r>
              <w:t>Radio Telemetri</w:t>
            </w:r>
          </w:p>
        </w:tc>
        <w:tc>
          <w:tcPr>
            <w:tcW w:w="3539" w:type="dxa"/>
          </w:tcPr>
          <w:p w14:paraId="5A35822F" w14:textId="22DEE245" w:rsidR="009B37E7" w:rsidRDefault="009B37E7" w:rsidP="00E76FB5">
            <w:pPr>
              <w:pStyle w:val="ListParagraph"/>
              <w:numPr>
                <w:ilvl w:val="3"/>
                <w:numId w:val="9"/>
              </w:numPr>
              <w:spacing w:line="480" w:lineRule="auto"/>
              <w:ind w:left="183" w:hanging="157"/>
              <w:jc w:val="both"/>
              <w:rPr>
                <w:rStyle w:val="css-168ydy0"/>
              </w:rPr>
            </w:pPr>
            <w:r>
              <w:rPr>
                <w:rStyle w:val="css-168ydy0"/>
              </w:rPr>
              <w:t>Cuav Supter Radio</w:t>
            </w:r>
          </w:p>
        </w:tc>
      </w:tr>
      <w:tr w:rsidR="009B37E7" w14:paraId="3BC988D7" w14:textId="77777777" w:rsidTr="00E76FB5">
        <w:tc>
          <w:tcPr>
            <w:tcW w:w="2263" w:type="dxa"/>
          </w:tcPr>
          <w:p w14:paraId="4C8C14C6" w14:textId="77777777" w:rsidR="009B37E7" w:rsidRDefault="009B37E7" w:rsidP="009B37E7">
            <w:pPr>
              <w:pStyle w:val="ListParagraph"/>
              <w:spacing w:line="480" w:lineRule="auto"/>
              <w:ind w:left="29"/>
              <w:jc w:val="both"/>
            </w:pPr>
          </w:p>
        </w:tc>
        <w:tc>
          <w:tcPr>
            <w:tcW w:w="3539" w:type="dxa"/>
          </w:tcPr>
          <w:p w14:paraId="3505D502" w14:textId="56012AE5" w:rsidR="009B37E7" w:rsidRDefault="009B37E7" w:rsidP="00E76FB5">
            <w:pPr>
              <w:pStyle w:val="ListParagraph"/>
              <w:numPr>
                <w:ilvl w:val="3"/>
                <w:numId w:val="9"/>
              </w:numPr>
              <w:spacing w:line="480" w:lineRule="auto"/>
              <w:ind w:left="183" w:hanging="157"/>
              <w:jc w:val="both"/>
              <w:rPr>
                <w:rStyle w:val="css-168ydy0"/>
              </w:rPr>
            </w:pPr>
            <w:r>
              <w:rPr>
                <w:rStyle w:val="css-168ydy0"/>
              </w:rPr>
              <w:t>Fre</w:t>
            </w:r>
            <w:r w:rsidR="00E322A9">
              <w:rPr>
                <w:rStyle w:val="css-168ydy0"/>
              </w:rPr>
              <w:t xml:space="preserve">q : </w:t>
            </w:r>
            <w:r w:rsidRPr="009B37E7">
              <w:rPr>
                <w:rStyle w:val="css-168ydy0"/>
              </w:rPr>
              <w:t>433MHz</w:t>
            </w:r>
          </w:p>
        </w:tc>
      </w:tr>
      <w:tr w:rsidR="008B03CD" w14:paraId="5B19622D" w14:textId="77777777" w:rsidTr="00E76FB5">
        <w:tc>
          <w:tcPr>
            <w:tcW w:w="2263" w:type="dxa"/>
          </w:tcPr>
          <w:p w14:paraId="2FD26566" w14:textId="36535A82" w:rsidR="008B03CD" w:rsidRDefault="008B03CD" w:rsidP="009B37E7">
            <w:pPr>
              <w:pStyle w:val="ListParagraph"/>
              <w:spacing w:line="480" w:lineRule="auto"/>
              <w:ind w:left="29"/>
              <w:jc w:val="both"/>
            </w:pPr>
            <w:r>
              <w:t>GPS Module</w:t>
            </w:r>
          </w:p>
        </w:tc>
        <w:tc>
          <w:tcPr>
            <w:tcW w:w="3539" w:type="dxa"/>
          </w:tcPr>
          <w:p w14:paraId="3588C5CF" w14:textId="014058B8" w:rsidR="008B03CD" w:rsidRDefault="008B03CD" w:rsidP="00E76FB5">
            <w:pPr>
              <w:pStyle w:val="ListParagraph"/>
              <w:numPr>
                <w:ilvl w:val="3"/>
                <w:numId w:val="9"/>
              </w:numPr>
              <w:spacing w:line="480" w:lineRule="auto"/>
              <w:ind w:left="183" w:hanging="157"/>
              <w:jc w:val="both"/>
              <w:rPr>
                <w:rStyle w:val="css-168ydy0"/>
              </w:rPr>
            </w:pPr>
            <w:r>
              <w:t>Radiolink SE100</w:t>
            </w:r>
          </w:p>
        </w:tc>
      </w:tr>
    </w:tbl>
    <w:p w14:paraId="631B8E55" w14:textId="1254C799" w:rsidR="004745FD" w:rsidRDefault="002A6B63" w:rsidP="00F170EA">
      <w:pPr>
        <w:spacing w:before="240" w:after="0" w:line="480" w:lineRule="auto"/>
        <w:jc w:val="both"/>
      </w:pPr>
      <w:r>
        <w:t xml:space="preserve">Berdasakan </w:t>
      </w:r>
      <w:r w:rsidR="00F83D21">
        <w:t>T</w:t>
      </w:r>
      <w:r>
        <w:t>abel</w:t>
      </w:r>
      <w:r w:rsidR="00F83D21">
        <w:t xml:space="preserve"> 4</w:t>
      </w:r>
      <w:r>
        <w:t xml:space="preserve"> diatas</w:t>
      </w:r>
      <w:r w:rsidR="00504599">
        <w:t>, maka</w:t>
      </w:r>
      <w:r>
        <w:t xml:space="preserve"> akan </w:t>
      </w:r>
      <w:r w:rsidR="004745FD">
        <w:t>dilakukan beberapa</w:t>
      </w:r>
      <w:r w:rsidR="002A56C3">
        <w:t xml:space="preserve"> pengujian dan</w:t>
      </w:r>
      <w:r w:rsidR="004745FD">
        <w:t xml:space="preserve"> analisis terkait beberapa parameter uji</w:t>
      </w:r>
      <w:r w:rsidR="002A56C3">
        <w:t xml:space="preserve"> berikut</w:t>
      </w:r>
      <w:r w:rsidR="004745FD">
        <w:t>:</w:t>
      </w:r>
    </w:p>
    <w:p w14:paraId="73778892" w14:textId="556CCCAE" w:rsidR="00683A54" w:rsidRDefault="00683A54" w:rsidP="00683A54">
      <w:pPr>
        <w:pStyle w:val="ListParagraph"/>
        <w:numPr>
          <w:ilvl w:val="0"/>
          <w:numId w:val="48"/>
        </w:numPr>
        <w:spacing w:after="0" w:line="480" w:lineRule="auto"/>
        <w:ind w:left="425" w:hanging="357"/>
        <w:jc w:val="both"/>
      </w:pPr>
      <w:r>
        <w:t xml:space="preserve">Pengujian Daya Motor </w:t>
      </w:r>
    </w:p>
    <w:p w14:paraId="2E8D87D9" w14:textId="158F6A74" w:rsidR="00683A54" w:rsidRDefault="00683A54" w:rsidP="00683A54">
      <w:pPr>
        <w:pStyle w:val="ListParagraph"/>
        <w:spacing w:before="240" w:after="0" w:line="480" w:lineRule="auto"/>
        <w:ind w:left="426"/>
        <w:jc w:val="both"/>
      </w:pPr>
      <w:r>
        <w:t xml:space="preserve">Pengujian ini dilakukan untuk mengukur </w:t>
      </w:r>
      <w:r w:rsidR="00504599">
        <w:t>berapa besar</w:t>
      </w:r>
      <w:r>
        <w:t xml:space="preserve"> gaya dorong yang diberikan oleh motor dan baling-baling</w:t>
      </w:r>
      <w:r w:rsidR="00504599">
        <w:t xml:space="preserve"> saat motor dinyalakan</w:t>
      </w:r>
      <w:r>
        <w:t xml:space="preserve">, </w:t>
      </w:r>
      <w:r w:rsidR="00504599">
        <w:t xml:space="preserve">motor yang akan diuji kali ini yaitu menggunakan motor brushless </w:t>
      </w:r>
      <w:r w:rsidR="00504599" w:rsidRPr="00504599">
        <w:rPr>
          <w:i/>
          <w:iCs/>
        </w:rPr>
        <w:t>merk</w:t>
      </w:r>
      <w:r w:rsidR="00504599">
        <w:t xml:space="preserve"> Sunnysky X2216-9 dengan</w:t>
      </w:r>
      <w:r w:rsidR="003E67D9" w:rsidRPr="003E67D9">
        <w:t xml:space="preserve"> </w:t>
      </w:r>
      <w:r w:rsidR="003E67D9">
        <w:t>KV</w:t>
      </w:r>
      <w:r w:rsidR="00504599">
        <w:t xml:space="preserve"> (</w:t>
      </w:r>
      <w:r w:rsidR="003E67D9" w:rsidRPr="003E67D9">
        <w:rPr>
          <w:i/>
          <w:iCs/>
        </w:rPr>
        <w:t>Konstant Velocity</w:t>
      </w:r>
      <w:r w:rsidR="00504599">
        <w:t>) 1100</w:t>
      </w:r>
      <w:r w:rsidR="003E67D9">
        <w:t>, yaitu pada setiap diberikan tegangan sebesar 1 Volt maka motor akan berputar dengan kecepatan 1100 RPM (</w:t>
      </w:r>
      <w:r w:rsidR="003E67D9" w:rsidRPr="003E67D9">
        <w:rPr>
          <w:i/>
          <w:iCs/>
        </w:rPr>
        <w:t>Rotation Per Minute</w:t>
      </w:r>
      <w:r w:rsidR="003E67D9">
        <w:t>)</w:t>
      </w:r>
      <w:r w:rsidR="00F52F8E">
        <w:t>.</w:t>
      </w:r>
      <w:r w:rsidR="00504599">
        <w:t xml:space="preserve"> </w:t>
      </w:r>
      <w:r>
        <w:t>pengujian ini juga dilakukan untuk menghitung besar pengeluaran daya baterai</w:t>
      </w:r>
      <w:r w:rsidR="00A7550F">
        <w:t xml:space="preserve"> pada saat motor dalam kecepatan penuh / pada saat  </w:t>
      </w:r>
      <w:r w:rsidR="00A7550F">
        <w:lastRenderedPageBreak/>
        <w:t xml:space="preserve">tuas </w:t>
      </w:r>
      <w:r w:rsidR="00A7550F" w:rsidRPr="00436792">
        <w:rPr>
          <w:i/>
          <w:iCs/>
        </w:rPr>
        <w:t>throttle</w:t>
      </w:r>
      <w:r w:rsidR="00A7550F">
        <w:t xml:space="preserve"> mencapai 100%. Tabel 5 merupakan parameter yang diuji pada pengujian </w:t>
      </w:r>
      <w:r w:rsidR="00AC69DA">
        <w:t>daya</w:t>
      </w:r>
      <w:r w:rsidR="00A7550F">
        <w:t xml:space="preserve"> motor.</w:t>
      </w:r>
    </w:p>
    <w:p w14:paraId="51302C1C" w14:textId="3560E358" w:rsidR="00D16680" w:rsidRDefault="00D16680" w:rsidP="00D16680">
      <w:pPr>
        <w:pStyle w:val="Caption"/>
        <w:keepNext/>
        <w:ind w:left="426"/>
      </w:pPr>
      <w:bookmarkStart w:id="335" w:name="_Toc146562525"/>
      <w:bookmarkStart w:id="336" w:name="_Toc146703326"/>
      <w:r>
        <w:t xml:space="preserve">Tabel </w:t>
      </w:r>
      <w:fldSimple w:instr=" SEQ Tabel \* ARABIC ">
        <w:r w:rsidR="00B671A4">
          <w:rPr>
            <w:noProof/>
          </w:rPr>
          <w:t>5</w:t>
        </w:r>
      </w:fldSimple>
      <w:r w:rsidR="00EE71CC">
        <w:rPr>
          <w:noProof/>
        </w:rPr>
        <w:t xml:space="preserve"> Desain</w:t>
      </w:r>
      <w:r>
        <w:t xml:space="preserve"> Pengukuran Daya Motor</w:t>
      </w:r>
      <w:bookmarkEnd w:id="335"/>
      <w:bookmarkEnd w:id="336"/>
      <w:r>
        <w:t xml:space="preserve"> </w:t>
      </w:r>
    </w:p>
    <w:tbl>
      <w:tblPr>
        <w:tblStyle w:val="TableGrid"/>
        <w:tblW w:w="6642" w:type="dxa"/>
        <w:tblInd w:w="426" w:type="dxa"/>
        <w:tblLook w:val="04A0" w:firstRow="1" w:lastRow="0" w:firstColumn="1" w:lastColumn="0" w:noHBand="0" w:noVBand="1"/>
      </w:tblPr>
      <w:tblGrid>
        <w:gridCol w:w="1096"/>
        <w:gridCol w:w="1159"/>
        <w:gridCol w:w="1163"/>
        <w:gridCol w:w="1254"/>
        <w:gridCol w:w="981"/>
        <w:gridCol w:w="989"/>
      </w:tblGrid>
      <w:tr w:rsidR="003865EF" w14:paraId="52E7537E" w14:textId="77777777" w:rsidTr="003865EF">
        <w:trPr>
          <w:trHeight w:val="721"/>
        </w:trPr>
        <w:tc>
          <w:tcPr>
            <w:tcW w:w="1096" w:type="dxa"/>
            <w:vAlign w:val="center"/>
          </w:tcPr>
          <w:p w14:paraId="623C1099" w14:textId="4827434B" w:rsidR="003865EF" w:rsidRDefault="003865EF" w:rsidP="00A7550F">
            <w:pPr>
              <w:pStyle w:val="ListParagraph"/>
              <w:spacing w:line="360" w:lineRule="auto"/>
              <w:ind w:left="0"/>
              <w:jc w:val="center"/>
            </w:pPr>
            <w:r>
              <w:t>Propeller</w:t>
            </w:r>
          </w:p>
        </w:tc>
        <w:tc>
          <w:tcPr>
            <w:tcW w:w="1159" w:type="dxa"/>
            <w:vAlign w:val="center"/>
          </w:tcPr>
          <w:p w14:paraId="4DDB6760" w14:textId="11B9C71A" w:rsidR="003865EF" w:rsidRDefault="003865EF" w:rsidP="003865EF">
            <w:pPr>
              <w:pStyle w:val="ListParagraph"/>
              <w:ind w:left="0"/>
              <w:jc w:val="center"/>
            </w:pPr>
            <w:r>
              <w:t>Throttle (%)</w:t>
            </w:r>
          </w:p>
        </w:tc>
        <w:tc>
          <w:tcPr>
            <w:tcW w:w="1163" w:type="dxa"/>
            <w:vAlign w:val="center"/>
          </w:tcPr>
          <w:p w14:paraId="3555A56F" w14:textId="0FB25758" w:rsidR="003865EF" w:rsidRDefault="003865EF" w:rsidP="003865EF">
            <w:pPr>
              <w:pStyle w:val="ListParagraph"/>
              <w:ind w:left="0"/>
              <w:jc w:val="center"/>
            </w:pPr>
            <w:r>
              <w:t>Tegangan input (V)</w:t>
            </w:r>
          </w:p>
        </w:tc>
        <w:tc>
          <w:tcPr>
            <w:tcW w:w="1254" w:type="dxa"/>
            <w:vAlign w:val="center"/>
          </w:tcPr>
          <w:p w14:paraId="31B863B9" w14:textId="7F6CCBA1" w:rsidR="003865EF" w:rsidRDefault="003865EF" w:rsidP="003865EF">
            <w:pPr>
              <w:pStyle w:val="ListParagraph"/>
              <w:ind w:left="0"/>
              <w:jc w:val="center"/>
            </w:pPr>
            <w:r>
              <w:t>Arus Input (A)</w:t>
            </w:r>
          </w:p>
        </w:tc>
        <w:tc>
          <w:tcPr>
            <w:tcW w:w="981" w:type="dxa"/>
            <w:vAlign w:val="center"/>
          </w:tcPr>
          <w:p w14:paraId="09D6863A" w14:textId="02C83DF9" w:rsidR="003865EF" w:rsidRDefault="003865EF" w:rsidP="003865EF">
            <w:pPr>
              <w:pStyle w:val="ListParagraph"/>
              <w:ind w:left="0"/>
              <w:jc w:val="center"/>
            </w:pPr>
            <w:r>
              <w:t xml:space="preserve">Daya (Watt) </w:t>
            </w:r>
          </w:p>
        </w:tc>
        <w:tc>
          <w:tcPr>
            <w:tcW w:w="989" w:type="dxa"/>
            <w:vAlign w:val="center"/>
          </w:tcPr>
          <w:p w14:paraId="05E826A1" w14:textId="4D9486B8" w:rsidR="003865EF" w:rsidRDefault="003865EF" w:rsidP="003865EF">
            <w:pPr>
              <w:pStyle w:val="ListParagraph"/>
              <w:ind w:left="0"/>
              <w:jc w:val="center"/>
            </w:pPr>
            <w:r>
              <w:t>Thrust (gr)</w:t>
            </w:r>
          </w:p>
        </w:tc>
      </w:tr>
      <w:tr w:rsidR="003865EF" w14:paraId="4D2932DA" w14:textId="77777777" w:rsidTr="003865EF">
        <w:tc>
          <w:tcPr>
            <w:tcW w:w="1096" w:type="dxa"/>
          </w:tcPr>
          <w:p w14:paraId="0F7AEEAE" w14:textId="37EB5666" w:rsidR="003865EF" w:rsidRDefault="003865EF" w:rsidP="003865EF">
            <w:pPr>
              <w:pStyle w:val="ListParagraph"/>
              <w:spacing w:line="360" w:lineRule="auto"/>
              <w:ind w:left="0"/>
              <w:jc w:val="center"/>
            </w:pPr>
            <w:r>
              <w:t>8045</w:t>
            </w:r>
          </w:p>
        </w:tc>
        <w:tc>
          <w:tcPr>
            <w:tcW w:w="1159" w:type="dxa"/>
          </w:tcPr>
          <w:p w14:paraId="730A973F" w14:textId="77777777" w:rsidR="003865EF" w:rsidRDefault="003865EF" w:rsidP="00A7550F">
            <w:pPr>
              <w:pStyle w:val="ListParagraph"/>
              <w:spacing w:line="360" w:lineRule="auto"/>
              <w:ind w:left="0"/>
              <w:jc w:val="both"/>
            </w:pPr>
          </w:p>
        </w:tc>
        <w:tc>
          <w:tcPr>
            <w:tcW w:w="1163" w:type="dxa"/>
          </w:tcPr>
          <w:p w14:paraId="7A233DE2" w14:textId="75199F8B" w:rsidR="003865EF" w:rsidRDefault="003865EF" w:rsidP="00A7550F">
            <w:pPr>
              <w:pStyle w:val="ListParagraph"/>
              <w:spacing w:line="360" w:lineRule="auto"/>
              <w:ind w:left="0"/>
              <w:jc w:val="both"/>
            </w:pPr>
          </w:p>
        </w:tc>
        <w:tc>
          <w:tcPr>
            <w:tcW w:w="1254" w:type="dxa"/>
          </w:tcPr>
          <w:p w14:paraId="3509FB8B" w14:textId="77777777" w:rsidR="003865EF" w:rsidRDefault="003865EF" w:rsidP="00A7550F">
            <w:pPr>
              <w:pStyle w:val="ListParagraph"/>
              <w:spacing w:line="360" w:lineRule="auto"/>
              <w:ind w:left="0"/>
              <w:jc w:val="both"/>
            </w:pPr>
          </w:p>
        </w:tc>
        <w:tc>
          <w:tcPr>
            <w:tcW w:w="981" w:type="dxa"/>
          </w:tcPr>
          <w:p w14:paraId="5B03C176" w14:textId="77777777" w:rsidR="003865EF" w:rsidRDefault="003865EF" w:rsidP="00A7550F">
            <w:pPr>
              <w:pStyle w:val="ListParagraph"/>
              <w:spacing w:line="360" w:lineRule="auto"/>
              <w:ind w:left="0"/>
              <w:jc w:val="both"/>
            </w:pPr>
          </w:p>
        </w:tc>
        <w:tc>
          <w:tcPr>
            <w:tcW w:w="989" w:type="dxa"/>
          </w:tcPr>
          <w:p w14:paraId="3A21AE06" w14:textId="77777777" w:rsidR="003865EF" w:rsidRDefault="003865EF" w:rsidP="00A7550F">
            <w:pPr>
              <w:pStyle w:val="ListParagraph"/>
              <w:spacing w:line="360" w:lineRule="auto"/>
              <w:ind w:left="0"/>
              <w:jc w:val="both"/>
            </w:pPr>
          </w:p>
        </w:tc>
      </w:tr>
      <w:tr w:rsidR="003865EF" w14:paraId="4AC45ED3" w14:textId="77777777" w:rsidTr="003865EF">
        <w:tc>
          <w:tcPr>
            <w:tcW w:w="1096" w:type="dxa"/>
          </w:tcPr>
          <w:p w14:paraId="4090A6A5" w14:textId="4B7005A8" w:rsidR="003865EF" w:rsidRDefault="003865EF" w:rsidP="003865EF">
            <w:pPr>
              <w:pStyle w:val="ListParagraph"/>
              <w:spacing w:line="360" w:lineRule="auto"/>
              <w:ind w:left="0"/>
              <w:jc w:val="center"/>
            </w:pPr>
            <w:r>
              <w:t>9047</w:t>
            </w:r>
          </w:p>
        </w:tc>
        <w:tc>
          <w:tcPr>
            <w:tcW w:w="1159" w:type="dxa"/>
          </w:tcPr>
          <w:p w14:paraId="130E3406" w14:textId="77777777" w:rsidR="003865EF" w:rsidRDefault="003865EF" w:rsidP="00A7550F">
            <w:pPr>
              <w:pStyle w:val="ListParagraph"/>
              <w:spacing w:line="360" w:lineRule="auto"/>
              <w:ind w:left="0"/>
              <w:jc w:val="both"/>
            </w:pPr>
          </w:p>
        </w:tc>
        <w:tc>
          <w:tcPr>
            <w:tcW w:w="1163" w:type="dxa"/>
          </w:tcPr>
          <w:p w14:paraId="0855CC6E" w14:textId="7859408C" w:rsidR="003865EF" w:rsidRDefault="003865EF" w:rsidP="00A7550F">
            <w:pPr>
              <w:pStyle w:val="ListParagraph"/>
              <w:spacing w:line="360" w:lineRule="auto"/>
              <w:ind w:left="0"/>
              <w:jc w:val="both"/>
            </w:pPr>
          </w:p>
        </w:tc>
        <w:tc>
          <w:tcPr>
            <w:tcW w:w="1254" w:type="dxa"/>
          </w:tcPr>
          <w:p w14:paraId="5E904C2F" w14:textId="77777777" w:rsidR="003865EF" w:rsidRDefault="003865EF" w:rsidP="00A7550F">
            <w:pPr>
              <w:pStyle w:val="ListParagraph"/>
              <w:spacing w:line="360" w:lineRule="auto"/>
              <w:ind w:left="0"/>
              <w:jc w:val="both"/>
            </w:pPr>
          </w:p>
        </w:tc>
        <w:tc>
          <w:tcPr>
            <w:tcW w:w="981" w:type="dxa"/>
          </w:tcPr>
          <w:p w14:paraId="60C79810" w14:textId="77777777" w:rsidR="003865EF" w:rsidRDefault="003865EF" w:rsidP="00A7550F">
            <w:pPr>
              <w:pStyle w:val="ListParagraph"/>
              <w:spacing w:line="360" w:lineRule="auto"/>
              <w:ind w:left="0"/>
              <w:jc w:val="both"/>
            </w:pPr>
          </w:p>
        </w:tc>
        <w:tc>
          <w:tcPr>
            <w:tcW w:w="989" w:type="dxa"/>
          </w:tcPr>
          <w:p w14:paraId="64219AB7" w14:textId="77777777" w:rsidR="003865EF" w:rsidRDefault="003865EF" w:rsidP="00A7550F">
            <w:pPr>
              <w:pStyle w:val="ListParagraph"/>
              <w:spacing w:line="360" w:lineRule="auto"/>
              <w:ind w:left="0"/>
              <w:jc w:val="both"/>
            </w:pPr>
          </w:p>
        </w:tc>
      </w:tr>
    </w:tbl>
    <w:p w14:paraId="4DD0E6FF" w14:textId="36841D4E" w:rsidR="00436792" w:rsidRDefault="00436792" w:rsidP="00436792">
      <w:pPr>
        <w:pStyle w:val="ListParagraph"/>
        <w:spacing w:before="240" w:after="0" w:line="480" w:lineRule="auto"/>
        <w:ind w:left="426"/>
        <w:jc w:val="both"/>
      </w:pPr>
      <w:r>
        <w:t>Pengujian daya dorong motor m</w:t>
      </w:r>
      <w:r w:rsidR="002044E5">
        <w:t>e</w:t>
      </w:r>
      <w:r>
        <w:t>nggunakan 2 jenis propeller yaitu propeller dengan kode "8045" memiliki diameter 8 inci dan langkah (</w:t>
      </w:r>
      <w:r w:rsidRPr="00436792">
        <w:rPr>
          <w:i/>
          <w:iCs/>
        </w:rPr>
        <w:t>pitch</w:t>
      </w:r>
      <w:r>
        <w:t>) 4,5 inci, dan propeller dengan kode “9047” memiliki diameter 9 inci dan langkah (</w:t>
      </w:r>
      <w:r w:rsidRPr="00436792">
        <w:rPr>
          <w:i/>
          <w:iCs/>
        </w:rPr>
        <w:t>pitch</w:t>
      </w:r>
      <w:r>
        <w:t>) 4,7 inci</w:t>
      </w:r>
      <w:r w:rsidR="00F300F5">
        <w:t xml:space="preserve">. </w:t>
      </w:r>
      <w:r w:rsidR="002044E5">
        <w:t>Pengujian daya dorong ini diukur menggunakan timbangan digital maksimum 10 kg dengan memasangkan motor dan propeller pada timbangan tersebut</w:t>
      </w:r>
      <w:r w:rsidR="00DE1916">
        <w:t>. Pengukuran nilai arus, tegangan dan daya yang masuk ke motor menggunakan wattmeter yang terpasang diantara baterai dan motor.</w:t>
      </w:r>
    </w:p>
    <w:p w14:paraId="3A572594" w14:textId="7CBD1471" w:rsidR="00683A54" w:rsidRDefault="00D16680" w:rsidP="00683A54">
      <w:pPr>
        <w:pStyle w:val="ListParagraph"/>
        <w:numPr>
          <w:ilvl w:val="0"/>
          <w:numId w:val="48"/>
        </w:numPr>
        <w:spacing w:before="240" w:after="0" w:line="480" w:lineRule="auto"/>
        <w:ind w:left="426"/>
        <w:jc w:val="both"/>
      </w:pPr>
      <w:r>
        <w:t>Pengujian Jangkauan Sinyal</w:t>
      </w:r>
      <w:r w:rsidR="00F83D21">
        <w:t xml:space="preserve"> </w:t>
      </w:r>
      <w:r w:rsidR="00F83D21" w:rsidRPr="00F83D21">
        <w:rPr>
          <w:i/>
          <w:iCs/>
        </w:rPr>
        <w:t>Radio</w:t>
      </w:r>
      <w:r w:rsidR="00EE0E32" w:rsidRPr="00F83D21">
        <w:rPr>
          <w:i/>
          <w:iCs/>
        </w:rPr>
        <w:t xml:space="preserve"> </w:t>
      </w:r>
      <w:r w:rsidR="00F83D21" w:rsidRPr="00F83D21">
        <w:rPr>
          <w:i/>
          <w:iCs/>
        </w:rPr>
        <w:t>Remote Controller</w:t>
      </w:r>
    </w:p>
    <w:p w14:paraId="7285C7E1" w14:textId="7C4BE2EE" w:rsidR="00D16680" w:rsidRDefault="00D16680" w:rsidP="00D16680">
      <w:pPr>
        <w:pStyle w:val="ListParagraph"/>
        <w:spacing w:before="240" w:after="0" w:line="480" w:lineRule="auto"/>
        <w:ind w:left="426"/>
        <w:jc w:val="both"/>
      </w:pPr>
      <w:r>
        <w:t>Pengujian ini dilakukan untuk menguji jarak pembacaan sinyal</w:t>
      </w:r>
      <w:r w:rsidR="00FE0EE4">
        <w:t xml:space="preserve"> radio pada </w:t>
      </w:r>
      <w:r w:rsidR="002A56C3">
        <w:t xml:space="preserve">perangkat penerima sinyal </w:t>
      </w:r>
      <w:r w:rsidR="00FE0EE4">
        <w:t>remot</w:t>
      </w:r>
      <w:r w:rsidR="002A56C3">
        <w:t xml:space="preserve"> yang digunakan</w:t>
      </w:r>
      <w:r w:rsidR="00FE0EE4">
        <w:t>.</w:t>
      </w:r>
      <w:r w:rsidR="002A56C3">
        <w:t xml:space="preserve"> Remot yang akan digunakan pada pengujian ini yaitu remot </w:t>
      </w:r>
      <w:r w:rsidR="002A56C3" w:rsidRPr="002A56C3">
        <w:rPr>
          <w:i/>
          <w:iCs/>
        </w:rPr>
        <w:t>merk</w:t>
      </w:r>
      <w:r w:rsidR="002A56C3">
        <w:t xml:space="preserve"> </w:t>
      </w:r>
      <w:r w:rsidR="002A56C3">
        <w:rPr>
          <w:rStyle w:val="css-168ydy0"/>
        </w:rPr>
        <w:t>Flysky FS-i6 dengan 6 saluran (</w:t>
      </w:r>
      <w:r w:rsidR="002A56C3" w:rsidRPr="002A56C3">
        <w:rPr>
          <w:rStyle w:val="css-168ydy0"/>
          <w:i/>
          <w:iCs/>
        </w:rPr>
        <w:t>channel</w:t>
      </w:r>
      <w:r w:rsidR="002A56C3">
        <w:rPr>
          <w:rStyle w:val="css-168ydy0"/>
        </w:rPr>
        <w:t>) pengiriman</w:t>
      </w:r>
      <w:r w:rsidR="00391E2E">
        <w:t xml:space="preserve"> </w:t>
      </w:r>
      <w:r w:rsidR="002A56C3">
        <w:t xml:space="preserve">sinyal. </w:t>
      </w:r>
      <w:r w:rsidR="00391E2E">
        <w:t>Tabel 6 merupakan parameter</w:t>
      </w:r>
      <w:r w:rsidR="00CE06B2">
        <w:t xml:space="preserve"> uji</w:t>
      </w:r>
      <w:r w:rsidR="00391E2E">
        <w:t xml:space="preserve"> </w:t>
      </w:r>
      <w:r w:rsidR="00CE06B2">
        <w:t>untuk melakukan</w:t>
      </w:r>
      <w:r w:rsidR="00391E2E">
        <w:t xml:space="preserve"> pengujian pembacaan sinyal </w:t>
      </w:r>
      <w:r w:rsidR="00CE06B2">
        <w:t xml:space="preserve">remot kontrol pada </w:t>
      </w:r>
      <w:r w:rsidR="00CE06B2" w:rsidRPr="00CE06B2">
        <w:rPr>
          <w:i/>
          <w:iCs/>
        </w:rPr>
        <w:t>drone</w:t>
      </w:r>
      <w:r w:rsidR="00391E2E">
        <w:t>.</w:t>
      </w:r>
    </w:p>
    <w:p w14:paraId="5F422DB4" w14:textId="3BE088EF" w:rsidR="00391E2E" w:rsidRDefault="00391E2E" w:rsidP="00391E2E">
      <w:pPr>
        <w:pStyle w:val="Caption"/>
        <w:keepNext/>
        <w:ind w:left="426"/>
      </w:pPr>
      <w:bookmarkStart w:id="337" w:name="_Toc146562526"/>
      <w:bookmarkStart w:id="338" w:name="_Toc146703327"/>
      <w:r>
        <w:t xml:space="preserve">Tabel </w:t>
      </w:r>
      <w:fldSimple w:instr=" SEQ Tabel \* ARABIC ">
        <w:r w:rsidR="00B671A4">
          <w:rPr>
            <w:noProof/>
          </w:rPr>
          <w:t>6</w:t>
        </w:r>
      </w:fldSimple>
      <w:r>
        <w:t xml:space="preserve"> </w:t>
      </w:r>
      <w:r w:rsidR="00EE71CC">
        <w:t xml:space="preserve">Desain </w:t>
      </w:r>
      <w:r>
        <w:t xml:space="preserve">Pengujian </w:t>
      </w:r>
      <w:r>
        <w:rPr>
          <w:noProof/>
        </w:rPr>
        <w:t xml:space="preserve"> Pembacaan Sinyal Radio </w:t>
      </w:r>
      <w:bookmarkEnd w:id="337"/>
      <w:r w:rsidR="00AE336F">
        <w:rPr>
          <w:noProof/>
        </w:rPr>
        <w:t>Pemancar</w:t>
      </w:r>
      <w:bookmarkEnd w:id="338"/>
    </w:p>
    <w:tbl>
      <w:tblPr>
        <w:tblStyle w:val="TableGrid"/>
        <w:tblW w:w="0" w:type="auto"/>
        <w:tblInd w:w="426" w:type="dxa"/>
        <w:tblLook w:val="04A0" w:firstRow="1" w:lastRow="0" w:firstColumn="1" w:lastColumn="0" w:noHBand="0" w:noVBand="1"/>
      </w:tblPr>
      <w:tblGrid>
        <w:gridCol w:w="2508"/>
        <w:gridCol w:w="2474"/>
        <w:gridCol w:w="2520"/>
      </w:tblGrid>
      <w:tr w:rsidR="00AC69DA" w14:paraId="5FA92D7E" w14:textId="77777777" w:rsidTr="00331DE8">
        <w:tc>
          <w:tcPr>
            <w:tcW w:w="2508" w:type="dxa"/>
            <w:vAlign w:val="center"/>
          </w:tcPr>
          <w:p w14:paraId="7CBC6049" w14:textId="50CA2385" w:rsidR="00AC69DA" w:rsidRDefault="00331DE8" w:rsidP="00331DE8">
            <w:pPr>
              <w:pStyle w:val="ListParagraph"/>
              <w:spacing w:line="360" w:lineRule="auto"/>
              <w:ind w:left="0"/>
              <w:jc w:val="center"/>
            </w:pPr>
            <w:r>
              <w:t>Jarak Baca (m)</w:t>
            </w:r>
          </w:p>
        </w:tc>
        <w:tc>
          <w:tcPr>
            <w:tcW w:w="2474" w:type="dxa"/>
            <w:vAlign w:val="center"/>
          </w:tcPr>
          <w:p w14:paraId="61C6C987" w14:textId="75C1830C" w:rsidR="00AC69DA" w:rsidRDefault="00331DE8" w:rsidP="00331DE8">
            <w:pPr>
              <w:pStyle w:val="ListParagraph"/>
              <w:ind w:left="0"/>
              <w:jc w:val="center"/>
            </w:pPr>
            <w:r>
              <w:t>Channel Remote</w:t>
            </w:r>
          </w:p>
        </w:tc>
        <w:tc>
          <w:tcPr>
            <w:tcW w:w="2520" w:type="dxa"/>
            <w:vAlign w:val="center"/>
          </w:tcPr>
          <w:p w14:paraId="222E275F" w14:textId="73E71875" w:rsidR="00AC69DA" w:rsidRDefault="00AC69DA" w:rsidP="00331DE8">
            <w:pPr>
              <w:pStyle w:val="ListParagraph"/>
              <w:ind w:left="0"/>
              <w:jc w:val="center"/>
            </w:pPr>
            <w:r>
              <w:t>Keterangan</w:t>
            </w:r>
          </w:p>
        </w:tc>
      </w:tr>
      <w:tr w:rsidR="00331DE8" w14:paraId="3E8EEE64" w14:textId="77777777" w:rsidTr="00331DE8">
        <w:tc>
          <w:tcPr>
            <w:tcW w:w="2508" w:type="dxa"/>
            <w:vMerge w:val="restart"/>
            <w:vAlign w:val="center"/>
          </w:tcPr>
          <w:p w14:paraId="78432DA3" w14:textId="4DC1D868" w:rsidR="00331DE8" w:rsidRDefault="00331DE8" w:rsidP="00331DE8">
            <w:pPr>
              <w:pStyle w:val="ListParagraph"/>
              <w:ind w:left="0"/>
              <w:jc w:val="center"/>
            </w:pPr>
            <w:r>
              <w:t>10</w:t>
            </w:r>
          </w:p>
        </w:tc>
        <w:tc>
          <w:tcPr>
            <w:tcW w:w="2474" w:type="dxa"/>
          </w:tcPr>
          <w:p w14:paraId="443AB183" w14:textId="5C6E0AC0" w:rsidR="00331DE8" w:rsidRDefault="00331DE8" w:rsidP="00331DE8">
            <w:pPr>
              <w:pStyle w:val="ListParagraph"/>
              <w:ind w:left="0"/>
              <w:jc w:val="center"/>
            </w:pPr>
            <w:r>
              <w:t>Channel 1</w:t>
            </w:r>
          </w:p>
        </w:tc>
        <w:tc>
          <w:tcPr>
            <w:tcW w:w="2520" w:type="dxa"/>
          </w:tcPr>
          <w:p w14:paraId="1AB8CCA1" w14:textId="77777777" w:rsidR="00331DE8" w:rsidRDefault="00331DE8" w:rsidP="00331DE8">
            <w:pPr>
              <w:pStyle w:val="ListParagraph"/>
              <w:ind w:left="0"/>
              <w:jc w:val="both"/>
            </w:pPr>
          </w:p>
        </w:tc>
      </w:tr>
      <w:tr w:rsidR="00331DE8" w14:paraId="4CC0ED9A" w14:textId="77777777" w:rsidTr="00391E2E">
        <w:tc>
          <w:tcPr>
            <w:tcW w:w="2508" w:type="dxa"/>
            <w:vMerge/>
          </w:tcPr>
          <w:p w14:paraId="0C5C4B1F" w14:textId="75E0CD13" w:rsidR="00331DE8" w:rsidRDefault="00331DE8" w:rsidP="00331DE8">
            <w:pPr>
              <w:pStyle w:val="ListParagraph"/>
              <w:ind w:left="0"/>
              <w:jc w:val="center"/>
            </w:pPr>
          </w:p>
        </w:tc>
        <w:tc>
          <w:tcPr>
            <w:tcW w:w="2474" w:type="dxa"/>
          </w:tcPr>
          <w:p w14:paraId="4BBAA11A" w14:textId="049F5E24" w:rsidR="00331DE8" w:rsidRDefault="00331DE8" w:rsidP="00331DE8">
            <w:pPr>
              <w:pStyle w:val="ListParagraph"/>
              <w:ind w:left="0"/>
              <w:jc w:val="center"/>
            </w:pPr>
            <w:r>
              <w:t>Channel 2</w:t>
            </w:r>
          </w:p>
        </w:tc>
        <w:tc>
          <w:tcPr>
            <w:tcW w:w="2520" w:type="dxa"/>
          </w:tcPr>
          <w:p w14:paraId="51C34F2A" w14:textId="77777777" w:rsidR="00331DE8" w:rsidRDefault="00331DE8" w:rsidP="00331DE8">
            <w:pPr>
              <w:pStyle w:val="ListParagraph"/>
              <w:ind w:left="0"/>
              <w:jc w:val="both"/>
            </w:pPr>
          </w:p>
        </w:tc>
      </w:tr>
      <w:tr w:rsidR="00331DE8" w14:paraId="4D7EC0A0" w14:textId="77777777" w:rsidTr="00391E2E">
        <w:tc>
          <w:tcPr>
            <w:tcW w:w="2508" w:type="dxa"/>
            <w:vMerge/>
          </w:tcPr>
          <w:p w14:paraId="43A1D40F" w14:textId="1CECC86A" w:rsidR="00331DE8" w:rsidRDefault="00331DE8" w:rsidP="00331DE8">
            <w:pPr>
              <w:pStyle w:val="ListParagraph"/>
              <w:ind w:left="0"/>
              <w:jc w:val="center"/>
            </w:pPr>
          </w:p>
        </w:tc>
        <w:tc>
          <w:tcPr>
            <w:tcW w:w="2474" w:type="dxa"/>
          </w:tcPr>
          <w:p w14:paraId="32511340" w14:textId="70EB3E40" w:rsidR="00331DE8" w:rsidRDefault="00331DE8" w:rsidP="00331DE8">
            <w:pPr>
              <w:pStyle w:val="ListParagraph"/>
              <w:ind w:left="0"/>
              <w:jc w:val="center"/>
            </w:pPr>
            <w:r>
              <w:t>Channel 3</w:t>
            </w:r>
          </w:p>
        </w:tc>
        <w:tc>
          <w:tcPr>
            <w:tcW w:w="2520" w:type="dxa"/>
          </w:tcPr>
          <w:p w14:paraId="6B5C42E2" w14:textId="77777777" w:rsidR="00331DE8" w:rsidRDefault="00331DE8" w:rsidP="00331DE8">
            <w:pPr>
              <w:pStyle w:val="ListParagraph"/>
              <w:ind w:left="0"/>
              <w:jc w:val="both"/>
            </w:pPr>
          </w:p>
        </w:tc>
      </w:tr>
      <w:tr w:rsidR="00331DE8" w14:paraId="1EAE0B0B" w14:textId="77777777" w:rsidTr="00391E2E">
        <w:tc>
          <w:tcPr>
            <w:tcW w:w="2508" w:type="dxa"/>
            <w:vMerge/>
          </w:tcPr>
          <w:p w14:paraId="77058639" w14:textId="42D139CA" w:rsidR="00331DE8" w:rsidRDefault="00331DE8" w:rsidP="00331DE8">
            <w:pPr>
              <w:pStyle w:val="ListParagraph"/>
              <w:ind w:left="0"/>
              <w:jc w:val="center"/>
            </w:pPr>
          </w:p>
        </w:tc>
        <w:tc>
          <w:tcPr>
            <w:tcW w:w="2474" w:type="dxa"/>
          </w:tcPr>
          <w:p w14:paraId="29FB35D7" w14:textId="0BC01FC7" w:rsidR="00331DE8" w:rsidRDefault="00331DE8" w:rsidP="00331DE8">
            <w:pPr>
              <w:pStyle w:val="ListParagraph"/>
              <w:ind w:left="0"/>
              <w:jc w:val="center"/>
            </w:pPr>
            <w:r>
              <w:t>Channel 4</w:t>
            </w:r>
          </w:p>
        </w:tc>
        <w:tc>
          <w:tcPr>
            <w:tcW w:w="2520" w:type="dxa"/>
          </w:tcPr>
          <w:p w14:paraId="254D39C5" w14:textId="77777777" w:rsidR="00331DE8" w:rsidRDefault="00331DE8" w:rsidP="00331DE8">
            <w:pPr>
              <w:pStyle w:val="ListParagraph"/>
              <w:ind w:left="0"/>
              <w:jc w:val="both"/>
            </w:pPr>
          </w:p>
        </w:tc>
      </w:tr>
      <w:tr w:rsidR="00331DE8" w14:paraId="12BF3BB6" w14:textId="77777777" w:rsidTr="00391E2E">
        <w:tc>
          <w:tcPr>
            <w:tcW w:w="2508" w:type="dxa"/>
            <w:vMerge/>
          </w:tcPr>
          <w:p w14:paraId="09674CA2" w14:textId="6FA2C575" w:rsidR="00331DE8" w:rsidRDefault="00331DE8" w:rsidP="00331DE8">
            <w:pPr>
              <w:pStyle w:val="ListParagraph"/>
              <w:ind w:left="0"/>
              <w:jc w:val="center"/>
            </w:pPr>
          </w:p>
        </w:tc>
        <w:tc>
          <w:tcPr>
            <w:tcW w:w="2474" w:type="dxa"/>
          </w:tcPr>
          <w:p w14:paraId="5AF39F51" w14:textId="648FD8F4" w:rsidR="00331DE8" w:rsidRDefault="00331DE8" w:rsidP="00331DE8">
            <w:pPr>
              <w:pStyle w:val="ListParagraph"/>
              <w:ind w:left="0"/>
              <w:jc w:val="center"/>
            </w:pPr>
            <w:r>
              <w:t>Channel 5</w:t>
            </w:r>
          </w:p>
        </w:tc>
        <w:tc>
          <w:tcPr>
            <w:tcW w:w="2520" w:type="dxa"/>
          </w:tcPr>
          <w:p w14:paraId="4F33D6AB" w14:textId="77777777" w:rsidR="00331DE8" w:rsidRDefault="00331DE8" w:rsidP="00331DE8">
            <w:pPr>
              <w:pStyle w:val="ListParagraph"/>
              <w:ind w:left="0"/>
              <w:jc w:val="both"/>
            </w:pPr>
          </w:p>
        </w:tc>
      </w:tr>
      <w:tr w:rsidR="00331DE8" w14:paraId="4BDF626B" w14:textId="77777777" w:rsidTr="00391E2E">
        <w:tc>
          <w:tcPr>
            <w:tcW w:w="2508" w:type="dxa"/>
            <w:vMerge/>
          </w:tcPr>
          <w:p w14:paraId="7B1FA67A" w14:textId="527E19DB" w:rsidR="00331DE8" w:rsidRDefault="00331DE8" w:rsidP="00331DE8">
            <w:pPr>
              <w:pStyle w:val="ListParagraph"/>
              <w:ind w:left="0"/>
              <w:jc w:val="center"/>
            </w:pPr>
          </w:p>
        </w:tc>
        <w:tc>
          <w:tcPr>
            <w:tcW w:w="2474" w:type="dxa"/>
          </w:tcPr>
          <w:p w14:paraId="08428DFC" w14:textId="2098BB53" w:rsidR="00331DE8" w:rsidRDefault="00331DE8" w:rsidP="00331DE8">
            <w:pPr>
              <w:pStyle w:val="ListParagraph"/>
              <w:ind w:left="0"/>
              <w:jc w:val="center"/>
            </w:pPr>
            <w:r>
              <w:t>Channel 6</w:t>
            </w:r>
          </w:p>
        </w:tc>
        <w:tc>
          <w:tcPr>
            <w:tcW w:w="2520" w:type="dxa"/>
          </w:tcPr>
          <w:p w14:paraId="7C4DB32B" w14:textId="77777777" w:rsidR="00331DE8" w:rsidRDefault="00331DE8" w:rsidP="00331DE8">
            <w:pPr>
              <w:pStyle w:val="ListParagraph"/>
              <w:ind w:left="0"/>
              <w:jc w:val="both"/>
            </w:pPr>
          </w:p>
        </w:tc>
      </w:tr>
      <w:tr w:rsidR="00331DE8" w14:paraId="2F1C87E3" w14:textId="77777777" w:rsidTr="00205A6B">
        <w:tc>
          <w:tcPr>
            <w:tcW w:w="2508" w:type="dxa"/>
            <w:vMerge w:val="restart"/>
            <w:vAlign w:val="center"/>
          </w:tcPr>
          <w:p w14:paraId="13926860" w14:textId="2FD708F5" w:rsidR="00331DE8" w:rsidRDefault="005B702C" w:rsidP="00205A6B">
            <w:pPr>
              <w:pStyle w:val="ListParagraph"/>
              <w:ind w:left="0"/>
              <w:jc w:val="center"/>
            </w:pPr>
            <w:r>
              <w:t>20</w:t>
            </w:r>
          </w:p>
        </w:tc>
        <w:tc>
          <w:tcPr>
            <w:tcW w:w="2474" w:type="dxa"/>
          </w:tcPr>
          <w:p w14:paraId="72BAE398" w14:textId="77777777" w:rsidR="00331DE8" w:rsidRDefault="00331DE8" w:rsidP="00205A6B">
            <w:pPr>
              <w:pStyle w:val="ListParagraph"/>
              <w:ind w:left="0"/>
              <w:jc w:val="center"/>
            </w:pPr>
            <w:r>
              <w:t>Channel 1</w:t>
            </w:r>
          </w:p>
        </w:tc>
        <w:tc>
          <w:tcPr>
            <w:tcW w:w="2520" w:type="dxa"/>
          </w:tcPr>
          <w:p w14:paraId="06BA2B51" w14:textId="77777777" w:rsidR="00331DE8" w:rsidRDefault="00331DE8" w:rsidP="00205A6B">
            <w:pPr>
              <w:pStyle w:val="ListParagraph"/>
              <w:ind w:left="0"/>
              <w:jc w:val="both"/>
            </w:pPr>
          </w:p>
        </w:tc>
      </w:tr>
      <w:tr w:rsidR="00331DE8" w14:paraId="192D49B8" w14:textId="77777777" w:rsidTr="00205A6B">
        <w:tc>
          <w:tcPr>
            <w:tcW w:w="2508" w:type="dxa"/>
            <w:vMerge/>
          </w:tcPr>
          <w:p w14:paraId="7495D18C" w14:textId="77777777" w:rsidR="00331DE8" w:rsidRDefault="00331DE8" w:rsidP="00205A6B">
            <w:pPr>
              <w:pStyle w:val="ListParagraph"/>
              <w:ind w:left="0"/>
              <w:jc w:val="center"/>
            </w:pPr>
          </w:p>
        </w:tc>
        <w:tc>
          <w:tcPr>
            <w:tcW w:w="2474" w:type="dxa"/>
          </w:tcPr>
          <w:p w14:paraId="3294F001" w14:textId="77777777" w:rsidR="00331DE8" w:rsidRDefault="00331DE8" w:rsidP="00205A6B">
            <w:pPr>
              <w:pStyle w:val="ListParagraph"/>
              <w:ind w:left="0"/>
              <w:jc w:val="center"/>
            </w:pPr>
            <w:r>
              <w:t>Channel 2</w:t>
            </w:r>
          </w:p>
        </w:tc>
        <w:tc>
          <w:tcPr>
            <w:tcW w:w="2520" w:type="dxa"/>
          </w:tcPr>
          <w:p w14:paraId="16C831DB" w14:textId="77777777" w:rsidR="00331DE8" w:rsidRDefault="00331DE8" w:rsidP="00205A6B">
            <w:pPr>
              <w:pStyle w:val="ListParagraph"/>
              <w:ind w:left="0"/>
              <w:jc w:val="both"/>
            </w:pPr>
          </w:p>
        </w:tc>
      </w:tr>
      <w:tr w:rsidR="00331DE8" w14:paraId="283E44D5" w14:textId="77777777" w:rsidTr="00205A6B">
        <w:tc>
          <w:tcPr>
            <w:tcW w:w="2508" w:type="dxa"/>
            <w:vMerge/>
          </w:tcPr>
          <w:p w14:paraId="7971E34B" w14:textId="77777777" w:rsidR="00331DE8" w:rsidRDefault="00331DE8" w:rsidP="00205A6B">
            <w:pPr>
              <w:pStyle w:val="ListParagraph"/>
              <w:ind w:left="0"/>
              <w:jc w:val="center"/>
            </w:pPr>
          </w:p>
        </w:tc>
        <w:tc>
          <w:tcPr>
            <w:tcW w:w="2474" w:type="dxa"/>
          </w:tcPr>
          <w:p w14:paraId="2129B114" w14:textId="77777777" w:rsidR="00331DE8" w:rsidRDefault="00331DE8" w:rsidP="00205A6B">
            <w:pPr>
              <w:pStyle w:val="ListParagraph"/>
              <w:ind w:left="0"/>
              <w:jc w:val="center"/>
            </w:pPr>
            <w:r>
              <w:t>Channel 3</w:t>
            </w:r>
          </w:p>
        </w:tc>
        <w:tc>
          <w:tcPr>
            <w:tcW w:w="2520" w:type="dxa"/>
          </w:tcPr>
          <w:p w14:paraId="577B176B" w14:textId="77777777" w:rsidR="00331DE8" w:rsidRDefault="00331DE8" w:rsidP="00205A6B">
            <w:pPr>
              <w:pStyle w:val="ListParagraph"/>
              <w:ind w:left="0"/>
              <w:jc w:val="both"/>
            </w:pPr>
          </w:p>
        </w:tc>
      </w:tr>
      <w:tr w:rsidR="00331DE8" w14:paraId="1D68D657" w14:textId="77777777" w:rsidTr="00205A6B">
        <w:tc>
          <w:tcPr>
            <w:tcW w:w="2508" w:type="dxa"/>
            <w:vMerge/>
          </w:tcPr>
          <w:p w14:paraId="77E35480" w14:textId="77777777" w:rsidR="00331DE8" w:rsidRDefault="00331DE8" w:rsidP="00205A6B">
            <w:pPr>
              <w:pStyle w:val="ListParagraph"/>
              <w:ind w:left="0"/>
              <w:jc w:val="center"/>
            </w:pPr>
          </w:p>
        </w:tc>
        <w:tc>
          <w:tcPr>
            <w:tcW w:w="2474" w:type="dxa"/>
          </w:tcPr>
          <w:p w14:paraId="672DAA62" w14:textId="77777777" w:rsidR="00331DE8" w:rsidRDefault="00331DE8" w:rsidP="00205A6B">
            <w:pPr>
              <w:pStyle w:val="ListParagraph"/>
              <w:ind w:left="0"/>
              <w:jc w:val="center"/>
            </w:pPr>
            <w:r>
              <w:t>Channel 4</w:t>
            </w:r>
          </w:p>
        </w:tc>
        <w:tc>
          <w:tcPr>
            <w:tcW w:w="2520" w:type="dxa"/>
          </w:tcPr>
          <w:p w14:paraId="5DEE636B" w14:textId="77777777" w:rsidR="00331DE8" w:rsidRDefault="00331DE8" w:rsidP="00205A6B">
            <w:pPr>
              <w:pStyle w:val="ListParagraph"/>
              <w:ind w:left="0"/>
              <w:jc w:val="both"/>
            </w:pPr>
          </w:p>
        </w:tc>
      </w:tr>
      <w:tr w:rsidR="00331DE8" w14:paraId="4A006AC1" w14:textId="77777777" w:rsidTr="00205A6B">
        <w:tc>
          <w:tcPr>
            <w:tcW w:w="2508" w:type="dxa"/>
            <w:vMerge/>
          </w:tcPr>
          <w:p w14:paraId="59F3929C" w14:textId="77777777" w:rsidR="00331DE8" w:rsidRDefault="00331DE8" w:rsidP="00205A6B">
            <w:pPr>
              <w:pStyle w:val="ListParagraph"/>
              <w:ind w:left="0"/>
              <w:jc w:val="center"/>
            </w:pPr>
          </w:p>
        </w:tc>
        <w:tc>
          <w:tcPr>
            <w:tcW w:w="2474" w:type="dxa"/>
          </w:tcPr>
          <w:p w14:paraId="704C3DB1" w14:textId="77777777" w:rsidR="00331DE8" w:rsidRDefault="00331DE8" w:rsidP="00205A6B">
            <w:pPr>
              <w:pStyle w:val="ListParagraph"/>
              <w:ind w:left="0"/>
              <w:jc w:val="center"/>
            </w:pPr>
            <w:r>
              <w:t>Channel 5</w:t>
            </w:r>
          </w:p>
        </w:tc>
        <w:tc>
          <w:tcPr>
            <w:tcW w:w="2520" w:type="dxa"/>
          </w:tcPr>
          <w:p w14:paraId="37E79308" w14:textId="77777777" w:rsidR="00331DE8" w:rsidRDefault="00331DE8" w:rsidP="00205A6B">
            <w:pPr>
              <w:pStyle w:val="ListParagraph"/>
              <w:ind w:left="0"/>
              <w:jc w:val="both"/>
            </w:pPr>
          </w:p>
        </w:tc>
      </w:tr>
      <w:tr w:rsidR="00331DE8" w14:paraId="5D3FB25A" w14:textId="77777777" w:rsidTr="00205A6B">
        <w:tc>
          <w:tcPr>
            <w:tcW w:w="2508" w:type="dxa"/>
            <w:vMerge/>
          </w:tcPr>
          <w:p w14:paraId="0D0C4795" w14:textId="77777777" w:rsidR="00331DE8" w:rsidRDefault="00331DE8" w:rsidP="00205A6B">
            <w:pPr>
              <w:pStyle w:val="ListParagraph"/>
              <w:ind w:left="0"/>
              <w:jc w:val="center"/>
            </w:pPr>
          </w:p>
        </w:tc>
        <w:tc>
          <w:tcPr>
            <w:tcW w:w="2474" w:type="dxa"/>
          </w:tcPr>
          <w:p w14:paraId="2B22CDF6" w14:textId="77777777" w:rsidR="00331DE8" w:rsidRDefault="00331DE8" w:rsidP="00205A6B">
            <w:pPr>
              <w:pStyle w:val="ListParagraph"/>
              <w:ind w:left="0"/>
              <w:jc w:val="center"/>
            </w:pPr>
            <w:r>
              <w:t>Channel 6</w:t>
            </w:r>
          </w:p>
        </w:tc>
        <w:tc>
          <w:tcPr>
            <w:tcW w:w="2520" w:type="dxa"/>
          </w:tcPr>
          <w:p w14:paraId="71441DFF" w14:textId="77777777" w:rsidR="00331DE8" w:rsidRDefault="00331DE8" w:rsidP="00205A6B">
            <w:pPr>
              <w:pStyle w:val="ListParagraph"/>
              <w:ind w:left="0"/>
              <w:jc w:val="both"/>
            </w:pPr>
          </w:p>
        </w:tc>
      </w:tr>
      <w:tr w:rsidR="00331DE8" w14:paraId="22C59C04" w14:textId="77777777" w:rsidTr="00205A6B">
        <w:tc>
          <w:tcPr>
            <w:tcW w:w="2508" w:type="dxa"/>
            <w:vMerge w:val="restart"/>
            <w:vAlign w:val="center"/>
          </w:tcPr>
          <w:p w14:paraId="234F55CF" w14:textId="769AACA3" w:rsidR="00331DE8" w:rsidRDefault="005B702C" w:rsidP="00205A6B">
            <w:pPr>
              <w:pStyle w:val="ListParagraph"/>
              <w:ind w:left="0"/>
              <w:jc w:val="center"/>
            </w:pPr>
            <w:r>
              <w:t>…</w:t>
            </w:r>
          </w:p>
        </w:tc>
        <w:tc>
          <w:tcPr>
            <w:tcW w:w="2474" w:type="dxa"/>
          </w:tcPr>
          <w:p w14:paraId="359BB014" w14:textId="77777777" w:rsidR="00331DE8" w:rsidRDefault="00331DE8" w:rsidP="00205A6B">
            <w:pPr>
              <w:pStyle w:val="ListParagraph"/>
              <w:ind w:left="0"/>
              <w:jc w:val="center"/>
            </w:pPr>
            <w:r>
              <w:t>Channel 1</w:t>
            </w:r>
          </w:p>
        </w:tc>
        <w:tc>
          <w:tcPr>
            <w:tcW w:w="2520" w:type="dxa"/>
          </w:tcPr>
          <w:p w14:paraId="30BECCDA" w14:textId="77777777" w:rsidR="00331DE8" w:rsidRDefault="00331DE8" w:rsidP="00205A6B">
            <w:pPr>
              <w:pStyle w:val="ListParagraph"/>
              <w:ind w:left="0"/>
              <w:jc w:val="both"/>
            </w:pPr>
          </w:p>
        </w:tc>
      </w:tr>
      <w:tr w:rsidR="00331DE8" w14:paraId="48FF0853" w14:textId="77777777" w:rsidTr="00205A6B">
        <w:tc>
          <w:tcPr>
            <w:tcW w:w="2508" w:type="dxa"/>
            <w:vMerge/>
          </w:tcPr>
          <w:p w14:paraId="11FF109C" w14:textId="77777777" w:rsidR="00331DE8" w:rsidRDefault="00331DE8" w:rsidP="00205A6B">
            <w:pPr>
              <w:pStyle w:val="ListParagraph"/>
              <w:ind w:left="0"/>
              <w:jc w:val="center"/>
            </w:pPr>
          </w:p>
        </w:tc>
        <w:tc>
          <w:tcPr>
            <w:tcW w:w="2474" w:type="dxa"/>
          </w:tcPr>
          <w:p w14:paraId="012CEB45" w14:textId="77777777" w:rsidR="00331DE8" w:rsidRDefault="00331DE8" w:rsidP="00205A6B">
            <w:pPr>
              <w:pStyle w:val="ListParagraph"/>
              <w:ind w:left="0"/>
              <w:jc w:val="center"/>
            </w:pPr>
            <w:r>
              <w:t>Channel 2</w:t>
            </w:r>
          </w:p>
        </w:tc>
        <w:tc>
          <w:tcPr>
            <w:tcW w:w="2520" w:type="dxa"/>
          </w:tcPr>
          <w:p w14:paraId="334A6B31" w14:textId="77777777" w:rsidR="00331DE8" w:rsidRDefault="00331DE8" w:rsidP="00205A6B">
            <w:pPr>
              <w:pStyle w:val="ListParagraph"/>
              <w:ind w:left="0"/>
              <w:jc w:val="both"/>
            </w:pPr>
          </w:p>
        </w:tc>
      </w:tr>
      <w:tr w:rsidR="00331DE8" w14:paraId="30708A71" w14:textId="77777777" w:rsidTr="00205A6B">
        <w:tc>
          <w:tcPr>
            <w:tcW w:w="2508" w:type="dxa"/>
            <w:vMerge/>
          </w:tcPr>
          <w:p w14:paraId="7AEF2F1A" w14:textId="77777777" w:rsidR="00331DE8" w:rsidRDefault="00331DE8" w:rsidP="00205A6B">
            <w:pPr>
              <w:pStyle w:val="ListParagraph"/>
              <w:ind w:left="0"/>
              <w:jc w:val="center"/>
            </w:pPr>
          </w:p>
        </w:tc>
        <w:tc>
          <w:tcPr>
            <w:tcW w:w="2474" w:type="dxa"/>
          </w:tcPr>
          <w:p w14:paraId="44EF03F6" w14:textId="77777777" w:rsidR="00331DE8" w:rsidRDefault="00331DE8" w:rsidP="00205A6B">
            <w:pPr>
              <w:pStyle w:val="ListParagraph"/>
              <w:ind w:left="0"/>
              <w:jc w:val="center"/>
            </w:pPr>
            <w:r>
              <w:t>Channel 3</w:t>
            </w:r>
          </w:p>
        </w:tc>
        <w:tc>
          <w:tcPr>
            <w:tcW w:w="2520" w:type="dxa"/>
          </w:tcPr>
          <w:p w14:paraId="2077D69A" w14:textId="77777777" w:rsidR="00331DE8" w:rsidRDefault="00331DE8" w:rsidP="00205A6B">
            <w:pPr>
              <w:pStyle w:val="ListParagraph"/>
              <w:ind w:left="0"/>
              <w:jc w:val="both"/>
            </w:pPr>
          </w:p>
        </w:tc>
      </w:tr>
      <w:tr w:rsidR="00331DE8" w14:paraId="31780DAB" w14:textId="77777777" w:rsidTr="00205A6B">
        <w:tc>
          <w:tcPr>
            <w:tcW w:w="2508" w:type="dxa"/>
            <w:vMerge/>
          </w:tcPr>
          <w:p w14:paraId="687BE93D" w14:textId="77777777" w:rsidR="00331DE8" w:rsidRDefault="00331DE8" w:rsidP="00205A6B">
            <w:pPr>
              <w:pStyle w:val="ListParagraph"/>
              <w:ind w:left="0"/>
              <w:jc w:val="center"/>
            </w:pPr>
          </w:p>
        </w:tc>
        <w:tc>
          <w:tcPr>
            <w:tcW w:w="2474" w:type="dxa"/>
          </w:tcPr>
          <w:p w14:paraId="74AFC158" w14:textId="77777777" w:rsidR="00331DE8" w:rsidRDefault="00331DE8" w:rsidP="00205A6B">
            <w:pPr>
              <w:pStyle w:val="ListParagraph"/>
              <w:ind w:left="0"/>
              <w:jc w:val="center"/>
            </w:pPr>
            <w:r>
              <w:t>Channel 4</w:t>
            </w:r>
          </w:p>
        </w:tc>
        <w:tc>
          <w:tcPr>
            <w:tcW w:w="2520" w:type="dxa"/>
          </w:tcPr>
          <w:p w14:paraId="1599344C" w14:textId="77777777" w:rsidR="00331DE8" w:rsidRDefault="00331DE8" w:rsidP="00205A6B">
            <w:pPr>
              <w:pStyle w:val="ListParagraph"/>
              <w:ind w:left="0"/>
              <w:jc w:val="both"/>
            </w:pPr>
          </w:p>
        </w:tc>
      </w:tr>
      <w:tr w:rsidR="00331DE8" w14:paraId="32DEC92C" w14:textId="77777777" w:rsidTr="00205A6B">
        <w:tc>
          <w:tcPr>
            <w:tcW w:w="2508" w:type="dxa"/>
            <w:vMerge/>
          </w:tcPr>
          <w:p w14:paraId="65B12C97" w14:textId="77777777" w:rsidR="00331DE8" w:rsidRDefault="00331DE8" w:rsidP="00205A6B">
            <w:pPr>
              <w:pStyle w:val="ListParagraph"/>
              <w:ind w:left="0"/>
              <w:jc w:val="center"/>
            </w:pPr>
          </w:p>
        </w:tc>
        <w:tc>
          <w:tcPr>
            <w:tcW w:w="2474" w:type="dxa"/>
          </w:tcPr>
          <w:p w14:paraId="59088408" w14:textId="77777777" w:rsidR="00331DE8" w:rsidRDefault="00331DE8" w:rsidP="00205A6B">
            <w:pPr>
              <w:pStyle w:val="ListParagraph"/>
              <w:ind w:left="0"/>
              <w:jc w:val="center"/>
            </w:pPr>
            <w:r>
              <w:t>Channel 5</w:t>
            </w:r>
          </w:p>
        </w:tc>
        <w:tc>
          <w:tcPr>
            <w:tcW w:w="2520" w:type="dxa"/>
          </w:tcPr>
          <w:p w14:paraId="36BE0551" w14:textId="77777777" w:rsidR="00331DE8" w:rsidRDefault="00331DE8" w:rsidP="00205A6B">
            <w:pPr>
              <w:pStyle w:val="ListParagraph"/>
              <w:ind w:left="0"/>
              <w:jc w:val="both"/>
            </w:pPr>
          </w:p>
        </w:tc>
      </w:tr>
      <w:tr w:rsidR="00331DE8" w14:paraId="54FEDB1F" w14:textId="77777777" w:rsidTr="00205A6B">
        <w:tc>
          <w:tcPr>
            <w:tcW w:w="2508" w:type="dxa"/>
            <w:vMerge/>
          </w:tcPr>
          <w:p w14:paraId="27D8612C" w14:textId="77777777" w:rsidR="00331DE8" w:rsidRDefault="00331DE8" w:rsidP="00205A6B">
            <w:pPr>
              <w:pStyle w:val="ListParagraph"/>
              <w:ind w:left="0"/>
              <w:jc w:val="center"/>
            </w:pPr>
          </w:p>
        </w:tc>
        <w:tc>
          <w:tcPr>
            <w:tcW w:w="2474" w:type="dxa"/>
          </w:tcPr>
          <w:p w14:paraId="331493B3" w14:textId="77777777" w:rsidR="00331DE8" w:rsidRDefault="00331DE8" w:rsidP="00205A6B">
            <w:pPr>
              <w:pStyle w:val="ListParagraph"/>
              <w:ind w:left="0"/>
              <w:jc w:val="center"/>
            </w:pPr>
            <w:r>
              <w:t>Channel 6</w:t>
            </w:r>
          </w:p>
        </w:tc>
        <w:tc>
          <w:tcPr>
            <w:tcW w:w="2520" w:type="dxa"/>
          </w:tcPr>
          <w:p w14:paraId="37731524" w14:textId="77777777" w:rsidR="00331DE8" w:rsidRDefault="00331DE8" w:rsidP="00205A6B">
            <w:pPr>
              <w:pStyle w:val="ListParagraph"/>
              <w:ind w:left="0"/>
              <w:jc w:val="both"/>
            </w:pPr>
          </w:p>
        </w:tc>
      </w:tr>
      <w:tr w:rsidR="005B702C" w14:paraId="7DA0C01C" w14:textId="77777777" w:rsidTr="00205A6B">
        <w:tc>
          <w:tcPr>
            <w:tcW w:w="2508" w:type="dxa"/>
            <w:vMerge w:val="restart"/>
            <w:vAlign w:val="center"/>
          </w:tcPr>
          <w:p w14:paraId="1AA91B49" w14:textId="208F9788" w:rsidR="005B702C" w:rsidRDefault="005B702C" w:rsidP="00205A6B">
            <w:pPr>
              <w:pStyle w:val="ListParagraph"/>
              <w:ind w:left="0"/>
              <w:jc w:val="center"/>
            </w:pPr>
            <w:r>
              <w:t>500</w:t>
            </w:r>
          </w:p>
        </w:tc>
        <w:tc>
          <w:tcPr>
            <w:tcW w:w="2474" w:type="dxa"/>
          </w:tcPr>
          <w:p w14:paraId="6488838E" w14:textId="77777777" w:rsidR="005B702C" w:rsidRDefault="005B702C" w:rsidP="00205A6B">
            <w:pPr>
              <w:pStyle w:val="ListParagraph"/>
              <w:ind w:left="0"/>
              <w:jc w:val="center"/>
            </w:pPr>
            <w:r>
              <w:t>Channel 1</w:t>
            </w:r>
          </w:p>
        </w:tc>
        <w:tc>
          <w:tcPr>
            <w:tcW w:w="2520" w:type="dxa"/>
          </w:tcPr>
          <w:p w14:paraId="642BC13A" w14:textId="77777777" w:rsidR="005B702C" w:rsidRDefault="005B702C" w:rsidP="00205A6B">
            <w:pPr>
              <w:pStyle w:val="ListParagraph"/>
              <w:ind w:left="0"/>
              <w:jc w:val="both"/>
            </w:pPr>
          </w:p>
        </w:tc>
      </w:tr>
      <w:tr w:rsidR="005B702C" w14:paraId="68E248FF" w14:textId="77777777" w:rsidTr="00205A6B">
        <w:tc>
          <w:tcPr>
            <w:tcW w:w="2508" w:type="dxa"/>
            <w:vMerge/>
          </w:tcPr>
          <w:p w14:paraId="1AF6DD8C" w14:textId="77777777" w:rsidR="005B702C" w:rsidRDefault="005B702C" w:rsidP="00205A6B">
            <w:pPr>
              <w:pStyle w:val="ListParagraph"/>
              <w:ind w:left="0"/>
              <w:jc w:val="center"/>
            </w:pPr>
          </w:p>
        </w:tc>
        <w:tc>
          <w:tcPr>
            <w:tcW w:w="2474" w:type="dxa"/>
          </w:tcPr>
          <w:p w14:paraId="0B9E0294" w14:textId="77777777" w:rsidR="005B702C" w:rsidRDefault="005B702C" w:rsidP="00205A6B">
            <w:pPr>
              <w:pStyle w:val="ListParagraph"/>
              <w:ind w:left="0"/>
              <w:jc w:val="center"/>
            </w:pPr>
            <w:r>
              <w:t>Channel 2</w:t>
            </w:r>
          </w:p>
        </w:tc>
        <w:tc>
          <w:tcPr>
            <w:tcW w:w="2520" w:type="dxa"/>
          </w:tcPr>
          <w:p w14:paraId="47D59C84" w14:textId="77777777" w:rsidR="005B702C" w:rsidRDefault="005B702C" w:rsidP="00205A6B">
            <w:pPr>
              <w:pStyle w:val="ListParagraph"/>
              <w:ind w:left="0"/>
              <w:jc w:val="both"/>
            </w:pPr>
          </w:p>
        </w:tc>
      </w:tr>
      <w:tr w:rsidR="005B702C" w14:paraId="4D0CA6D0" w14:textId="77777777" w:rsidTr="00205A6B">
        <w:tc>
          <w:tcPr>
            <w:tcW w:w="2508" w:type="dxa"/>
            <w:vMerge/>
          </w:tcPr>
          <w:p w14:paraId="4C173EB2" w14:textId="77777777" w:rsidR="005B702C" w:rsidRDefault="005B702C" w:rsidP="00205A6B">
            <w:pPr>
              <w:pStyle w:val="ListParagraph"/>
              <w:ind w:left="0"/>
              <w:jc w:val="center"/>
            </w:pPr>
          </w:p>
        </w:tc>
        <w:tc>
          <w:tcPr>
            <w:tcW w:w="2474" w:type="dxa"/>
          </w:tcPr>
          <w:p w14:paraId="32CD0742" w14:textId="77777777" w:rsidR="005B702C" w:rsidRDefault="005B702C" w:rsidP="00205A6B">
            <w:pPr>
              <w:pStyle w:val="ListParagraph"/>
              <w:ind w:left="0"/>
              <w:jc w:val="center"/>
            </w:pPr>
            <w:r>
              <w:t>Channel 3</w:t>
            </w:r>
          </w:p>
        </w:tc>
        <w:tc>
          <w:tcPr>
            <w:tcW w:w="2520" w:type="dxa"/>
          </w:tcPr>
          <w:p w14:paraId="7E9C4B96" w14:textId="77777777" w:rsidR="005B702C" w:rsidRDefault="005B702C" w:rsidP="00205A6B">
            <w:pPr>
              <w:pStyle w:val="ListParagraph"/>
              <w:ind w:left="0"/>
              <w:jc w:val="both"/>
            </w:pPr>
          </w:p>
        </w:tc>
      </w:tr>
      <w:tr w:rsidR="005B702C" w14:paraId="62AC95F9" w14:textId="77777777" w:rsidTr="00205A6B">
        <w:tc>
          <w:tcPr>
            <w:tcW w:w="2508" w:type="dxa"/>
            <w:vMerge/>
          </w:tcPr>
          <w:p w14:paraId="796853FF" w14:textId="77777777" w:rsidR="005B702C" w:rsidRDefault="005B702C" w:rsidP="00205A6B">
            <w:pPr>
              <w:pStyle w:val="ListParagraph"/>
              <w:ind w:left="0"/>
              <w:jc w:val="center"/>
            </w:pPr>
          </w:p>
        </w:tc>
        <w:tc>
          <w:tcPr>
            <w:tcW w:w="2474" w:type="dxa"/>
          </w:tcPr>
          <w:p w14:paraId="326B670E" w14:textId="77777777" w:rsidR="005B702C" w:rsidRDefault="005B702C" w:rsidP="00205A6B">
            <w:pPr>
              <w:pStyle w:val="ListParagraph"/>
              <w:ind w:left="0"/>
              <w:jc w:val="center"/>
            </w:pPr>
            <w:r>
              <w:t>Channel 4</w:t>
            </w:r>
          </w:p>
        </w:tc>
        <w:tc>
          <w:tcPr>
            <w:tcW w:w="2520" w:type="dxa"/>
          </w:tcPr>
          <w:p w14:paraId="5D5D6305" w14:textId="77777777" w:rsidR="005B702C" w:rsidRDefault="005B702C" w:rsidP="00205A6B">
            <w:pPr>
              <w:pStyle w:val="ListParagraph"/>
              <w:ind w:left="0"/>
              <w:jc w:val="both"/>
            </w:pPr>
          </w:p>
        </w:tc>
      </w:tr>
      <w:tr w:rsidR="005B702C" w14:paraId="1D05BB0E" w14:textId="77777777" w:rsidTr="00205A6B">
        <w:tc>
          <w:tcPr>
            <w:tcW w:w="2508" w:type="dxa"/>
            <w:vMerge/>
          </w:tcPr>
          <w:p w14:paraId="12026586" w14:textId="77777777" w:rsidR="005B702C" w:rsidRDefault="005B702C" w:rsidP="00205A6B">
            <w:pPr>
              <w:pStyle w:val="ListParagraph"/>
              <w:ind w:left="0"/>
              <w:jc w:val="center"/>
            </w:pPr>
          </w:p>
        </w:tc>
        <w:tc>
          <w:tcPr>
            <w:tcW w:w="2474" w:type="dxa"/>
          </w:tcPr>
          <w:p w14:paraId="00FD8705" w14:textId="77777777" w:rsidR="005B702C" w:rsidRDefault="005B702C" w:rsidP="00205A6B">
            <w:pPr>
              <w:pStyle w:val="ListParagraph"/>
              <w:ind w:left="0"/>
              <w:jc w:val="center"/>
            </w:pPr>
            <w:r>
              <w:t>Channel 5</w:t>
            </w:r>
          </w:p>
        </w:tc>
        <w:tc>
          <w:tcPr>
            <w:tcW w:w="2520" w:type="dxa"/>
          </w:tcPr>
          <w:p w14:paraId="19318D48" w14:textId="77777777" w:rsidR="005B702C" w:rsidRDefault="005B702C" w:rsidP="00205A6B">
            <w:pPr>
              <w:pStyle w:val="ListParagraph"/>
              <w:ind w:left="0"/>
              <w:jc w:val="both"/>
            </w:pPr>
          </w:p>
        </w:tc>
      </w:tr>
      <w:tr w:rsidR="005B702C" w14:paraId="350EC0CA" w14:textId="77777777" w:rsidTr="00205A6B">
        <w:tc>
          <w:tcPr>
            <w:tcW w:w="2508" w:type="dxa"/>
            <w:vMerge/>
          </w:tcPr>
          <w:p w14:paraId="7FE5DA64" w14:textId="77777777" w:rsidR="005B702C" w:rsidRDefault="005B702C" w:rsidP="00205A6B">
            <w:pPr>
              <w:pStyle w:val="ListParagraph"/>
              <w:ind w:left="0"/>
              <w:jc w:val="center"/>
            </w:pPr>
          </w:p>
        </w:tc>
        <w:tc>
          <w:tcPr>
            <w:tcW w:w="2474" w:type="dxa"/>
          </w:tcPr>
          <w:p w14:paraId="2FF82FC5" w14:textId="77777777" w:rsidR="005B702C" w:rsidRDefault="005B702C" w:rsidP="00205A6B">
            <w:pPr>
              <w:pStyle w:val="ListParagraph"/>
              <w:ind w:left="0"/>
              <w:jc w:val="center"/>
            </w:pPr>
            <w:r>
              <w:t>Channel 6</w:t>
            </w:r>
          </w:p>
        </w:tc>
        <w:tc>
          <w:tcPr>
            <w:tcW w:w="2520" w:type="dxa"/>
          </w:tcPr>
          <w:p w14:paraId="5F4D56FB" w14:textId="77777777" w:rsidR="005B702C" w:rsidRDefault="005B702C" w:rsidP="00205A6B">
            <w:pPr>
              <w:pStyle w:val="ListParagraph"/>
              <w:ind w:left="0"/>
              <w:jc w:val="both"/>
            </w:pPr>
          </w:p>
        </w:tc>
      </w:tr>
    </w:tbl>
    <w:p w14:paraId="0D7AA1F1" w14:textId="56BECB2C" w:rsidR="00E277D0" w:rsidRDefault="002A56C3" w:rsidP="007E7EAA">
      <w:pPr>
        <w:pStyle w:val="ListParagraph"/>
        <w:spacing w:before="240" w:after="0" w:line="480" w:lineRule="auto"/>
        <w:ind w:left="426"/>
        <w:jc w:val="both"/>
      </w:pPr>
      <w:r>
        <w:t xml:space="preserve">Pengujian ini akan dilakukan percobaan </w:t>
      </w:r>
      <w:r w:rsidR="00331DE8">
        <w:t xml:space="preserve">pembacaan sinyal remot terhadap drone mulai dari jarak sejauh 10m hingga berjarak sejauh </w:t>
      </w:r>
      <w:r w:rsidR="005B702C">
        <w:t xml:space="preserve">500m. </w:t>
      </w:r>
      <w:r w:rsidR="00331DE8">
        <w:t xml:space="preserve"> </w:t>
      </w:r>
      <w:r w:rsidR="005B702C">
        <w:t xml:space="preserve">dari jarak tersebut akan dianalisis apakah dengan jarak tersebut drone dapat merespon perintah dari kendali remot. Pembacaan respond remot dari </w:t>
      </w:r>
      <w:r w:rsidR="005B702C" w:rsidRPr="005B702C">
        <w:rPr>
          <w:i/>
          <w:iCs/>
        </w:rPr>
        <w:t>channel</w:t>
      </w:r>
      <w:r w:rsidR="005B702C">
        <w:t xml:space="preserve"> 1 hingga </w:t>
      </w:r>
      <w:r w:rsidR="005B702C" w:rsidRPr="005B702C">
        <w:rPr>
          <w:i/>
          <w:iCs/>
        </w:rPr>
        <w:t>channel</w:t>
      </w:r>
      <w:r w:rsidR="005B702C">
        <w:t xml:space="preserve"> 6 dapat dilakukan dan dilihat menggunakan </w:t>
      </w:r>
      <w:r w:rsidR="005B702C" w:rsidRPr="007E7EAA">
        <w:rPr>
          <w:i/>
          <w:iCs/>
        </w:rPr>
        <w:t>software</w:t>
      </w:r>
      <w:r w:rsidR="005B702C">
        <w:t xml:space="preserve"> pada </w:t>
      </w:r>
      <w:r w:rsidR="005B702C" w:rsidRPr="007E7EAA">
        <w:rPr>
          <w:i/>
          <w:iCs/>
        </w:rPr>
        <w:t>ground</w:t>
      </w:r>
      <w:r w:rsidR="005B702C">
        <w:t xml:space="preserve"> </w:t>
      </w:r>
      <w:r w:rsidR="005B702C" w:rsidRPr="007E7EAA">
        <w:rPr>
          <w:i/>
          <w:iCs/>
        </w:rPr>
        <w:t>station</w:t>
      </w:r>
      <w:r w:rsidR="005B702C">
        <w:t xml:space="preserve"> yaitu aplikasi </w:t>
      </w:r>
      <w:r w:rsidR="005B702C" w:rsidRPr="007E7EAA">
        <w:rPr>
          <w:i/>
          <w:iCs/>
        </w:rPr>
        <w:t>Mission Planner</w:t>
      </w:r>
    </w:p>
    <w:p w14:paraId="3793D754" w14:textId="6914C48C" w:rsidR="007E7EAA" w:rsidRDefault="007E7EAA" w:rsidP="00683A54">
      <w:pPr>
        <w:pStyle w:val="ListParagraph"/>
        <w:numPr>
          <w:ilvl w:val="0"/>
          <w:numId w:val="48"/>
        </w:numPr>
        <w:spacing w:before="240" w:after="0" w:line="480" w:lineRule="auto"/>
        <w:ind w:left="426"/>
        <w:jc w:val="both"/>
      </w:pPr>
      <w:r>
        <w:t>Pengujian Jangkauan Sinyal Telemetri</w:t>
      </w:r>
    </w:p>
    <w:p w14:paraId="5CC511B0" w14:textId="64DA11FD" w:rsidR="007E7EAA" w:rsidRDefault="007E7EAA" w:rsidP="007E7EAA">
      <w:pPr>
        <w:pStyle w:val="ListParagraph"/>
        <w:spacing w:before="240" w:after="0" w:line="480" w:lineRule="auto"/>
        <w:ind w:left="426"/>
        <w:jc w:val="both"/>
      </w:pPr>
      <w:r>
        <w:t xml:space="preserve">Pengujian ini dilakukan untuk menguji jarak pembacaan sinyal telemetri dari </w:t>
      </w:r>
      <w:r w:rsidRPr="00D52229">
        <w:rPr>
          <w:i/>
          <w:iCs/>
        </w:rPr>
        <w:t>ground station</w:t>
      </w:r>
      <w:r>
        <w:t xml:space="preserve"> ke telemetri yang terpasang pada drone. Telemetri yang digunakan pada pengujian ini memiliki frekuensi sebesar 433MHz.</w:t>
      </w:r>
      <w:r w:rsidR="00CE06B2" w:rsidRPr="00CE06B2">
        <w:t xml:space="preserve"> </w:t>
      </w:r>
      <w:r w:rsidR="00CE06B2">
        <w:t xml:space="preserve">Tabel 7 merupakan parameter uji untuk melakukan pengujian pembacaan telemetri ground ststion terhadap telemetri  pada </w:t>
      </w:r>
      <w:r w:rsidR="00CE06B2" w:rsidRPr="00CE06B2">
        <w:rPr>
          <w:i/>
          <w:iCs/>
        </w:rPr>
        <w:t>drone</w:t>
      </w:r>
      <w:r w:rsidR="00B678DD">
        <w:t>.</w:t>
      </w:r>
    </w:p>
    <w:p w14:paraId="67D28251" w14:textId="6FEE871F" w:rsidR="00B678DD" w:rsidRDefault="00B678DD" w:rsidP="00B678DD">
      <w:pPr>
        <w:pStyle w:val="Caption"/>
        <w:keepNext/>
      </w:pPr>
      <w:bookmarkStart w:id="339" w:name="_Toc146703328"/>
      <w:r>
        <w:lastRenderedPageBreak/>
        <w:t xml:space="preserve">Tabel </w:t>
      </w:r>
      <w:fldSimple w:instr=" SEQ Tabel \* ARABIC ">
        <w:r w:rsidR="00B671A4">
          <w:rPr>
            <w:noProof/>
          </w:rPr>
          <w:t>7</w:t>
        </w:r>
      </w:fldSimple>
      <w:r>
        <w:t xml:space="preserve"> Desain Pengujian Pembacaan Sinyal Telemetri</w:t>
      </w:r>
      <w:bookmarkEnd w:id="339"/>
    </w:p>
    <w:tbl>
      <w:tblPr>
        <w:tblStyle w:val="TableGrid"/>
        <w:tblW w:w="0" w:type="auto"/>
        <w:jc w:val="center"/>
        <w:tblLook w:val="04A0" w:firstRow="1" w:lastRow="0" w:firstColumn="1" w:lastColumn="0" w:noHBand="0" w:noVBand="1"/>
      </w:tblPr>
      <w:tblGrid>
        <w:gridCol w:w="2642"/>
        <w:gridCol w:w="2643"/>
        <w:gridCol w:w="2643"/>
      </w:tblGrid>
      <w:tr w:rsidR="00B678DD" w14:paraId="268472E3" w14:textId="77777777" w:rsidTr="00B678DD">
        <w:trPr>
          <w:jc w:val="center"/>
        </w:trPr>
        <w:tc>
          <w:tcPr>
            <w:tcW w:w="2642" w:type="dxa"/>
            <w:vAlign w:val="center"/>
          </w:tcPr>
          <w:p w14:paraId="4B97A585" w14:textId="34D9B2F3" w:rsidR="00B678DD" w:rsidRDefault="00B678DD" w:rsidP="00B678DD">
            <w:pPr>
              <w:pStyle w:val="ListParagraph"/>
              <w:spacing w:line="360" w:lineRule="auto"/>
              <w:ind w:left="0"/>
              <w:jc w:val="center"/>
            </w:pPr>
            <w:r>
              <w:t>Jarak Baca (m)</w:t>
            </w:r>
          </w:p>
        </w:tc>
        <w:tc>
          <w:tcPr>
            <w:tcW w:w="2643" w:type="dxa"/>
            <w:vAlign w:val="center"/>
          </w:tcPr>
          <w:p w14:paraId="13B5CDFD" w14:textId="71F70A87" w:rsidR="00B678DD" w:rsidRDefault="00B678DD" w:rsidP="00B678DD">
            <w:pPr>
              <w:pStyle w:val="ListParagraph"/>
              <w:spacing w:line="360" w:lineRule="auto"/>
              <w:ind w:left="0"/>
              <w:jc w:val="center"/>
            </w:pPr>
            <w:r>
              <w:t>Sinyal Terbaca</w:t>
            </w:r>
          </w:p>
        </w:tc>
        <w:tc>
          <w:tcPr>
            <w:tcW w:w="2643" w:type="dxa"/>
            <w:vAlign w:val="center"/>
          </w:tcPr>
          <w:p w14:paraId="40AC2140" w14:textId="7815925A" w:rsidR="00B678DD" w:rsidRDefault="00B678DD" w:rsidP="00B678DD">
            <w:pPr>
              <w:pStyle w:val="ListParagraph"/>
              <w:spacing w:line="360" w:lineRule="auto"/>
              <w:ind w:left="0"/>
              <w:jc w:val="center"/>
            </w:pPr>
            <w:r>
              <w:t>Keterangan</w:t>
            </w:r>
          </w:p>
        </w:tc>
      </w:tr>
      <w:tr w:rsidR="00B678DD" w14:paraId="79534817" w14:textId="77777777" w:rsidTr="00B678DD">
        <w:trPr>
          <w:jc w:val="center"/>
        </w:trPr>
        <w:tc>
          <w:tcPr>
            <w:tcW w:w="2642" w:type="dxa"/>
            <w:vAlign w:val="center"/>
          </w:tcPr>
          <w:p w14:paraId="423831C0" w14:textId="01E805A9" w:rsidR="00B678DD" w:rsidRDefault="00B678DD" w:rsidP="00B678DD">
            <w:pPr>
              <w:pStyle w:val="ListParagraph"/>
              <w:ind w:left="0"/>
              <w:jc w:val="center"/>
            </w:pPr>
            <w:r>
              <w:t>10</w:t>
            </w:r>
          </w:p>
        </w:tc>
        <w:tc>
          <w:tcPr>
            <w:tcW w:w="2643" w:type="dxa"/>
            <w:vAlign w:val="center"/>
          </w:tcPr>
          <w:p w14:paraId="00D970F0" w14:textId="77777777" w:rsidR="00B678DD" w:rsidRDefault="00B678DD" w:rsidP="00B678DD">
            <w:pPr>
              <w:pStyle w:val="ListParagraph"/>
              <w:ind w:left="0"/>
              <w:jc w:val="center"/>
            </w:pPr>
          </w:p>
        </w:tc>
        <w:tc>
          <w:tcPr>
            <w:tcW w:w="2643" w:type="dxa"/>
            <w:vAlign w:val="center"/>
          </w:tcPr>
          <w:p w14:paraId="30CE6707" w14:textId="77777777" w:rsidR="00B678DD" w:rsidRDefault="00B678DD" w:rsidP="00B678DD">
            <w:pPr>
              <w:pStyle w:val="ListParagraph"/>
              <w:ind w:left="0"/>
              <w:jc w:val="center"/>
            </w:pPr>
          </w:p>
        </w:tc>
      </w:tr>
      <w:tr w:rsidR="00B678DD" w14:paraId="7BD52804" w14:textId="77777777" w:rsidTr="00B678DD">
        <w:trPr>
          <w:jc w:val="center"/>
        </w:trPr>
        <w:tc>
          <w:tcPr>
            <w:tcW w:w="2642" w:type="dxa"/>
            <w:vAlign w:val="center"/>
          </w:tcPr>
          <w:p w14:paraId="0B0189D1" w14:textId="202FF52D" w:rsidR="00B678DD" w:rsidRDefault="00B678DD" w:rsidP="00B678DD">
            <w:pPr>
              <w:pStyle w:val="ListParagraph"/>
              <w:ind w:left="0"/>
              <w:jc w:val="center"/>
            </w:pPr>
            <w:r>
              <w:t>20</w:t>
            </w:r>
          </w:p>
        </w:tc>
        <w:tc>
          <w:tcPr>
            <w:tcW w:w="2643" w:type="dxa"/>
            <w:vAlign w:val="center"/>
          </w:tcPr>
          <w:p w14:paraId="5510BE90" w14:textId="77777777" w:rsidR="00B678DD" w:rsidRDefault="00B678DD" w:rsidP="00B678DD">
            <w:pPr>
              <w:pStyle w:val="ListParagraph"/>
              <w:ind w:left="0"/>
              <w:jc w:val="center"/>
            </w:pPr>
          </w:p>
        </w:tc>
        <w:tc>
          <w:tcPr>
            <w:tcW w:w="2643" w:type="dxa"/>
            <w:vAlign w:val="center"/>
          </w:tcPr>
          <w:p w14:paraId="7E6B7785" w14:textId="77777777" w:rsidR="00B678DD" w:rsidRDefault="00B678DD" w:rsidP="00B678DD">
            <w:pPr>
              <w:pStyle w:val="ListParagraph"/>
              <w:ind w:left="0"/>
              <w:jc w:val="center"/>
            </w:pPr>
          </w:p>
        </w:tc>
      </w:tr>
      <w:tr w:rsidR="00B678DD" w14:paraId="55319DFE" w14:textId="77777777" w:rsidTr="00B678DD">
        <w:trPr>
          <w:jc w:val="center"/>
        </w:trPr>
        <w:tc>
          <w:tcPr>
            <w:tcW w:w="2642" w:type="dxa"/>
            <w:vAlign w:val="center"/>
          </w:tcPr>
          <w:p w14:paraId="3B6D27A6" w14:textId="023AD9FC" w:rsidR="00B678DD" w:rsidRDefault="00B678DD" w:rsidP="00B678DD">
            <w:pPr>
              <w:pStyle w:val="ListParagraph"/>
              <w:ind w:left="0"/>
              <w:jc w:val="center"/>
            </w:pPr>
            <w:r>
              <w:t>…</w:t>
            </w:r>
          </w:p>
        </w:tc>
        <w:tc>
          <w:tcPr>
            <w:tcW w:w="2643" w:type="dxa"/>
            <w:vAlign w:val="center"/>
          </w:tcPr>
          <w:p w14:paraId="6596F16E" w14:textId="417822A6" w:rsidR="00B678DD" w:rsidRDefault="00D52229" w:rsidP="00B678DD">
            <w:pPr>
              <w:pStyle w:val="ListParagraph"/>
              <w:ind w:left="0"/>
              <w:jc w:val="center"/>
            </w:pPr>
            <w:r>
              <w:t xml:space="preserve"> </w:t>
            </w:r>
          </w:p>
        </w:tc>
        <w:tc>
          <w:tcPr>
            <w:tcW w:w="2643" w:type="dxa"/>
            <w:vAlign w:val="center"/>
          </w:tcPr>
          <w:p w14:paraId="6AB8F8E7" w14:textId="77777777" w:rsidR="00B678DD" w:rsidRDefault="00B678DD" w:rsidP="00B678DD">
            <w:pPr>
              <w:pStyle w:val="ListParagraph"/>
              <w:ind w:left="0"/>
              <w:jc w:val="center"/>
            </w:pPr>
          </w:p>
        </w:tc>
      </w:tr>
      <w:tr w:rsidR="00B678DD" w14:paraId="13447210" w14:textId="77777777" w:rsidTr="00B678DD">
        <w:trPr>
          <w:jc w:val="center"/>
        </w:trPr>
        <w:tc>
          <w:tcPr>
            <w:tcW w:w="2642" w:type="dxa"/>
            <w:vAlign w:val="center"/>
          </w:tcPr>
          <w:p w14:paraId="6B86FE93" w14:textId="65392B5C" w:rsidR="00B678DD" w:rsidRDefault="00B678DD" w:rsidP="00B678DD">
            <w:pPr>
              <w:pStyle w:val="ListParagraph"/>
              <w:ind w:left="0"/>
              <w:jc w:val="center"/>
            </w:pPr>
            <w:r>
              <w:t>500</w:t>
            </w:r>
          </w:p>
        </w:tc>
        <w:tc>
          <w:tcPr>
            <w:tcW w:w="2643" w:type="dxa"/>
            <w:vAlign w:val="center"/>
          </w:tcPr>
          <w:p w14:paraId="34E13D6C" w14:textId="77777777" w:rsidR="00B678DD" w:rsidRDefault="00B678DD" w:rsidP="00B678DD">
            <w:pPr>
              <w:pStyle w:val="ListParagraph"/>
              <w:ind w:left="0"/>
              <w:jc w:val="center"/>
            </w:pPr>
          </w:p>
        </w:tc>
        <w:tc>
          <w:tcPr>
            <w:tcW w:w="2643" w:type="dxa"/>
            <w:vAlign w:val="center"/>
          </w:tcPr>
          <w:p w14:paraId="3FFE20FD" w14:textId="77777777" w:rsidR="00B678DD" w:rsidRDefault="00B678DD" w:rsidP="00B678DD">
            <w:pPr>
              <w:pStyle w:val="ListParagraph"/>
              <w:ind w:left="0"/>
              <w:jc w:val="center"/>
            </w:pPr>
          </w:p>
        </w:tc>
      </w:tr>
    </w:tbl>
    <w:p w14:paraId="1CF10176" w14:textId="083AFCAC" w:rsidR="00B678DD" w:rsidRPr="00D52229" w:rsidRDefault="00D52229" w:rsidP="007E7EAA">
      <w:pPr>
        <w:pStyle w:val="ListParagraph"/>
        <w:spacing w:before="240" w:after="0" w:line="480" w:lineRule="auto"/>
        <w:ind w:left="426"/>
        <w:jc w:val="both"/>
      </w:pPr>
      <w:r>
        <w:t xml:space="preserve">Sama seperti pada pengujian sinyal remot, pengujian pembacaan sinyal telemetri juga  dimulai dari jarak sejauh 10m hingga berjarak sejauh 500m. dari jarak tersebut akan dianalisis apakah dengan jarak tersebut drone dapat merespon perintah dari kendali telemetri dari </w:t>
      </w:r>
      <w:r w:rsidRPr="00D52229">
        <w:rPr>
          <w:i/>
          <w:iCs/>
        </w:rPr>
        <w:t>gound station</w:t>
      </w:r>
      <w:r>
        <w:t>. Perintah yang akan dilakukan dari ground station yaitu menyalakan motor (</w:t>
      </w:r>
      <w:r w:rsidRPr="00D52229">
        <w:rPr>
          <w:i/>
          <w:iCs/>
        </w:rPr>
        <w:t>arming</w:t>
      </w:r>
      <w:r>
        <w:t>) dan mematikan motor (</w:t>
      </w:r>
      <w:r w:rsidRPr="00D52229">
        <w:rPr>
          <w:i/>
          <w:iCs/>
        </w:rPr>
        <w:t>disarming</w:t>
      </w:r>
      <w:r>
        <w:t xml:space="preserve">). Besar kekuatan sinyal yang terbaca pada telemetri dapat dilihat pada tampilan </w:t>
      </w:r>
      <w:r w:rsidRPr="00D52229">
        <w:rPr>
          <w:i/>
          <w:iCs/>
        </w:rPr>
        <w:t>Heads-up Display</w:t>
      </w:r>
      <w:r>
        <w:t xml:space="preserve"> (HUD) pada aplikasi </w:t>
      </w:r>
      <w:r w:rsidRPr="00D52229">
        <w:rPr>
          <w:i/>
          <w:iCs/>
        </w:rPr>
        <w:t>Mission Planner</w:t>
      </w:r>
      <w:r>
        <w:t>.</w:t>
      </w:r>
    </w:p>
    <w:p w14:paraId="606CC1E3" w14:textId="3F70DFC3" w:rsidR="00D16680" w:rsidRDefault="00D16680" w:rsidP="00683A54">
      <w:pPr>
        <w:pStyle w:val="ListParagraph"/>
        <w:numPr>
          <w:ilvl w:val="0"/>
          <w:numId w:val="48"/>
        </w:numPr>
        <w:spacing w:before="240" w:after="0" w:line="480" w:lineRule="auto"/>
        <w:ind w:left="426"/>
        <w:jc w:val="both"/>
      </w:pPr>
      <w:r>
        <w:t xml:space="preserve">Pengujian </w:t>
      </w:r>
      <w:r w:rsidR="00D52229">
        <w:t>Koordinat</w:t>
      </w:r>
      <w:r>
        <w:t xml:space="preserve"> GPS</w:t>
      </w:r>
    </w:p>
    <w:p w14:paraId="6A155078" w14:textId="77777777" w:rsidR="00EE71CC" w:rsidRDefault="00FE0EE4" w:rsidP="00911D21">
      <w:pPr>
        <w:pStyle w:val="ListParagraph"/>
        <w:spacing w:before="240" w:after="0" w:line="480" w:lineRule="auto"/>
        <w:ind w:left="426"/>
        <w:jc w:val="both"/>
      </w:pPr>
      <w:r>
        <w:t xml:space="preserve">Pengujian </w:t>
      </w:r>
      <w:r w:rsidR="00D52229">
        <w:t xml:space="preserve">titik koordinat </w:t>
      </w:r>
      <w:r>
        <w:t xml:space="preserve">GPS dilakukan saat </w:t>
      </w:r>
      <w:r w:rsidR="00D52229">
        <w:t>melakukan misi sederhana yaitu melakukan satu perintah</w:t>
      </w:r>
      <w:r w:rsidR="003B5D2D">
        <w:t xml:space="preserve"> lepas landas</w:t>
      </w:r>
      <w:r w:rsidR="00D52229">
        <w:t xml:space="preserve"> </w:t>
      </w:r>
      <w:r w:rsidR="003B5D2D">
        <w:t>(</w:t>
      </w:r>
      <w:r w:rsidR="00D52229" w:rsidRPr="003B5D2D">
        <w:rPr>
          <w:i/>
          <w:iCs/>
        </w:rPr>
        <w:t>take off</w:t>
      </w:r>
      <w:r w:rsidR="003B5D2D">
        <w:t xml:space="preserve">) </w:t>
      </w:r>
      <w:r w:rsidR="00D52229">
        <w:t xml:space="preserve">dan </w:t>
      </w:r>
      <w:r w:rsidR="00D52229" w:rsidRPr="003B5D2D">
        <w:rPr>
          <w:i/>
          <w:iCs/>
        </w:rPr>
        <w:t>waypoint</w:t>
      </w:r>
      <w:r w:rsidR="00D52229">
        <w:t xml:space="preserve"> untuk</w:t>
      </w:r>
      <w:r w:rsidR="003B5D2D">
        <w:t xml:space="preserve"> mendarat (</w:t>
      </w:r>
      <w:r w:rsidR="003B5D2D" w:rsidRPr="003B5D2D">
        <w:rPr>
          <w:i/>
          <w:iCs/>
        </w:rPr>
        <w:t>landing</w:t>
      </w:r>
      <w:r w:rsidR="003B5D2D">
        <w:t>)</w:t>
      </w:r>
      <w:r>
        <w:t xml:space="preserve">. Hal ini dilakukan bertujuan untuk </w:t>
      </w:r>
      <w:r w:rsidR="00AC69DA">
        <w:t xml:space="preserve">mengukur </w:t>
      </w:r>
      <w:r>
        <w:t xml:space="preserve">tingkat kakuratan </w:t>
      </w:r>
      <w:r w:rsidR="00AC69DA">
        <w:t>pembacaan koordinat GPS</w:t>
      </w:r>
      <w:r w:rsidR="001C7200">
        <w:t xml:space="preserve"> berdasarkan titik koordinat perencanaan misi yang telah dibuat</w:t>
      </w:r>
      <w:r w:rsidR="00AC69DA">
        <w:t>.</w:t>
      </w:r>
      <w:r w:rsidR="00911D21">
        <w:t xml:space="preserve"> Tabel 7 merupakan parameter yang diuji pada pengujian pembacaan sinyal GPS.</w:t>
      </w:r>
    </w:p>
    <w:p w14:paraId="7641142C" w14:textId="17A0C45F" w:rsidR="00911D21" w:rsidRDefault="00911D21" w:rsidP="00911D21">
      <w:pPr>
        <w:pStyle w:val="Caption"/>
        <w:keepNext/>
        <w:ind w:left="426"/>
      </w:pPr>
      <w:bookmarkStart w:id="340" w:name="_Toc146562527"/>
      <w:bookmarkStart w:id="341" w:name="_Toc146703329"/>
      <w:r>
        <w:t xml:space="preserve">Tabel </w:t>
      </w:r>
      <w:fldSimple w:instr=" SEQ Tabel \* ARABIC ">
        <w:r w:rsidR="00B671A4">
          <w:rPr>
            <w:noProof/>
          </w:rPr>
          <w:t>8</w:t>
        </w:r>
      </w:fldSimple>
      <w:r>
        <w:t xml:space="preserve"> Desain pengujian sinyal GPS</w:t>
      </w:r>
      <w:bookmarkEnd w:id="340"/>
      <w:bookmarkEnd w:id="341"/>
    </w:p>
    <w:tbl>
      <w:tblPr>
        <w:tblStyle w:val="TableGrid"/>
        <w:tblW w:w="8362" w:type="dxa"/>
        <w:tblInd w:w="-5" w:type="dxa"/>
        <w:tblLayout w:type="fixed"/>
        <w:tblLook w:val="04A0" w:firstRow="1" w:lastRow="0" w:firstColumn="1" w:lastColumn="0" w:noHBand="0" w:noVBand="1"/>
      </w:tblPr>
      <w:tblGrid>
        <w:gridCol w:w="1412"/>
        <w:gridCol w:w="568"/>
        <w:gridCol w:w="710"/>
        <w:gridCol w:w="565"/>
        <w:gridCol w:w="574"/>
        <w:gridCol w:w="704"/>
        <w:gridCol w:w="565"/>
        <w:gridCol w:w="567"/>
        <w:gridCol w:w="708"/>
        <w:gridCol w:w="571"/>
        <w:gridCol w:w="1418"/>
      </w:tblGrid>
      <w:tr w:rsidR="004976F0" w14:paraId="442C6A72" w14:textId="77777777" w:rsidTr="004976F0">
        <w:tc>
          <w:tcPr>
            <w:tcW w:w="1412" w:type="dxa"/>
            <w:vMerge w:val="restart"/>
            <w:vAlign w:val="center"/>
          </w:tcPr>
          <w:p w14:paraId="7E31A132" w14:textId="2DC8E7C3" w:rsidR="004976F0" w:rsidRDefault="004976F0" w:rsidP="003B5D2D">
            <w:pPr>
              <w:pStyle w:val="ListParagraph"/>
              <w:ind w:left="0"/>
              <w:jc w:val="center"/>
            </w:pPr>
          </w:p>
        </w:tc>
        <w:tc>
          <w:tcPr>
            <w:tcW w:w="1843" w:type="dxa"/>
            <w:gridSpan w:val="3"/>
            <w:vAlign w:val="center"/>
          </w:tcPr>
          <w:p w14:paraId="6828699C" w14:textId="3D07AAFE" w:rsidR="004976F0" w:rsidRDefault="004976F0" w:rsidP="003B5D2D">
            <w:pPr>
              <w:pStyle w:val="ListParagraph"/>
              <w:ind w:left="0"/>
              <w:jc w:val="center"/>
            </w:pPr>
            <w:r>
              <w:t>Koordinat perencanaan misi</w:t>
            </w:r>
          </w:p>
        </w:tc>
        <w:tc>
          <w:tcPr>
            <w:tcW w:w="1843" w:type="dxa"/>
            <w:gridSpan w:val="3"/>
            <w:vAlign w:val="center"/>
          </w:tcPr>
          <w:p w14:paraId="578FFEBA" w14:textId="01D65C43" w:rsidR="004976F0" w:rsidRDefault="004976F0" w:rsidP="003B5D2D">
            <w:pPr>
              <w:pStyle w:val="ListParagraph"/>
              <w:ind w:left="0"/>
              <w:jc w:val="center"/>
            </w:pPr>
            <w:r>
              <w:t>Koordinat terbaca</w:t>
            </w:r>
          </w:p>
        </w:tc>
        <w:tc>
          <w:tcPr>
            <w:tcW w:w="1846" w:type="dxa"/>
            <w:gridSpan w:val="3"/>
            <w:vAlign w:val="center"/>
          </w:tcPr>
          <w:p w14:paraId="4D4D3696" w14:textId="7E3E51D2" w:rsidR="004976F0" w:rsidRDefault="004976F0" w:rsidP="003B5D2D">
            <w:pPr>
              <w:pStyle w:val="ListParagraph"/>
              <w:ind w:left="0"/>
              <w:jc w:val="center"/>
            </w:pPr>
            <w:r>
              <w:t>Radius error</w:t>
            </w:r>
          </w:p>
        </w:tc>
        <w:tc>
          <w:tcPr>
            <w:tcW w:w="1418" w:type="dxa"/>
            <w:vAlign w:val="center"/>
          </w:tcPr>
          <w:p w14:paraId="5400F7BA" w14:textId="07D3B237" w:rsidR="004976F0" w:rsidRDefault="004976F0" w:rsidP="003B5D2D">
            <w:pPr>
              <w:pStyle w:val="ListParagraph"/>
              <w:ind w:left="0"/>
              <w:jc w:val="center"/>
            </w:pPr>
            <w:r>
              <w:t>Keterangan</w:t>
            </w:r>
          </w:p>
        </w:tc>
      </w:tr>
      <w:tr w:rsidR="004976F0" w14:paraId="4AFE254D" w14:textId="77777777" w:rsidTr="004976F0">
        <w:trPr>
          <w:trHeight w:val="459"/>
        </w:trPr>
        <w:tc>
          <w:tcPr>
            <w:tcW w:w="1412" w:type="dxa"/>
            <w:vMerge/>
            <w:vAlign w:val="center"/>
          </w:tcPr>
          <w:p w14:paraId="18B362FA" w14:textId="77777777" w:rsidR="004976F0" w:rsidRDefault="004976F0" w:rsidP="004976F0">
            <w:pPr>
              <w:pStyle w:val="ListParagraph"/>
              <w:ind w:left="0"/>
              <w:jc w:val="center"/>
            </w:pPr>
          </w:p>
        </w:tc>
        <w:tc>
          <w:tcPr>
            <w:tcW w:w="568" w:type="dxa"/>
            <w:vAlign w:val="center"/>
          </w:tcPr>
          <w:p w14:paraId="34E8BD54" w14:textId="5C4F30EF" w:rsidR="004976F0" w:rsidRPr="003B5D2D" w:rsidRDefault="004976F0" w:rsidP="004976F0">
            <w:pPr>
              <w:pStyle w:val="ListParagraph"/>
              <w:ind w:left="0"/>
              <w:jc w:val="center"/>
              <w:rPr>
                <w:sz w:val="22"/>
                <w:szCs w:val="20"/>
              </w:rPr>
            </w:pPr>
            <w:r w:rsidRPr="003B5D2D">
              <w:rPr>
                <w:sz w:val="22"/>
                <w:szCs w:val="20"/>
              </w:rPr>
              <w:t>Lat</w:t>
            </w:r>
          </w:p>
        </w:tc>
        <w:tc>
          <w:tcPr>
            <w:tcW w:w="710" w:type="dxa"/>
            <w:vAlign w:val="center"/>
          </w:tcPr>
          <w:p w14:paraId="5FB4154F" w14:textId="0D0FAE72" w:rsidR="004976F0" w:rsidRPr="003B5D2D" w:rsidRDefault="004976F0" w:rsidP="004976F0">
            <w:pPr>
              <w:pStyle w:val="ListParagraph"/>
              <w:ind w:left="0"/>
              <w:jc w:val="center"/>
              <w:rPr>
                <w:sz w:val="22"/>
                <w:szCs w:val="20"/>
              </w:rPr>
            </w:pPr>
            <w:r w:rsidRPr="003B5D2D">
              <w:rPr>
                <w:sz w:val="22"/>
                <w:szCs w:val="20"/>
              </w:rPr>
              <w:t>Long</w:t>
            </w:r>
          </w:p>
        </w:tc>
        <w:tc>
          <w:tcPr>
            <w:tcW w:w="565" w:type="dxa"/>
            <w:vAlign w:val="center"/>
          </w:tcPr>
          <w:p w14:paraId="4F6690C2" w14:textId="2963350D" w:rsidR="004976F0" w:rsidRPr="003B5D2D" w:rsidRDefault="004976F0" w:rsidP="004976F0">
            <w:pPr>
              <w:pStyle w:val="ListParagraph"/>
              <w:ind w:left="0"/>
              <w:jc w:val="center"/>
              <w:rPr>
                <w:sz w:val="22"/>
                <w:szCs w:val="20"/>
              </w:rPr>
            </w:pPr>
            <w:r w:rsidRPr="003B5D2D">
              <w:rPr>
                <w:sz w:val="22"/>
                <w:szCs w:val="20"/>
              </w:rPr>
              <w:t xml:space="preserve">Alt </w:t>
            </w:r>
          </w:p>
        </w:tc>
        <w:tc>
          <w:tcPr>
            <w:tcW w:w="574" w:type="dxa"/>
            <w:vAlign w:val="center"/>
          </w:tcPr>
          <w:p w14:paraId="5FFF4E3A" w14:textId="7168753D" w:rsidR="004976F0" w:rsidRPr="003B5D2D" w:rsidRDefault="004976F0" w:rsidP="004976F0">
            <w:pPr>
              <w:pStyle w:val="ListParagraph"/>
              <w:ind w:left="0"/>
              <w:jc w:val="center"/>
              <w:rPr>
                <w:sz w:val="22"/>
                <w:szCs w:val="20"/>
              </w:rPr>
            </w:pPr>
            <w:r w:rsidRPr="003B5D2D">
              <w:rPr>
                <w:sz w:val="22"/>
                <w:szCs w:val="20"/>
              </w:rPr>
              <w:t>Lat</w:t>
            </w:r>
          </w:p>
        </w:tc>
        <w:tc>
          <w:tcPr>
            <w:tcW w:w="704" w:type="dxa"/>
            <w:vAlign w:val="center"/>
          </w:tcPr>
          <w:p w14:paraId="48282397" w14:textId="1CC76EA4" w:rsidR="004976F0" w:rsidRPr="003B5D2D" w:rsidRDefault="004976F0" w:rsidP="004976F0">
            <w:pPr>
              <w:pStyle w:val="ListParagraph"/>
              <w:ind w:left="0"/>
              <w:jc w:val="center"/>
              <w:rPr>
                <w:sz w:val="22"/>
                <w:szCs w:val="20"/>
              </w:rPr>
            </w:pPr>
            <w:r w:rsidRPr="003B5D2D">
              <w:rPr>
                <w:sz w:val="22"/>
                <w:szCs w:val="20"/>
              </w:rPr>
              <w:t>Long</w:t>
            </w:r>
          </w:p>
        </w:tc>
        <w:tc>
          <w:tcPr>
            <w:tcW w:w="565" w:type="dxa"/>
            <w:vAlign w:val="center"/>
          </w:tcPr>
          <w:p w14:paraId="17FA4DE7" w14:textId="489D2496" w:rsidR="004976F0" w:rsidRPr="003B5D2D" w:rsidRDefault="004976F0" w:rsidP="004976F0">
            <w:pPr>
              <w:pStyle w:val="ListParagraph"/>
              <w:ind w:left="0"/>
              <w:jc w:val="center"/>
              <w:rPr>
                <w:sz w:val="22"/>
                <w:szCs w:val="20"/>
              </w:rPr>
            </w:pPr>
            <w:r w:rsidRPr="003B5D2D">
              <w:rPr>
                <w:sz w:val="22"/>
                <w:szCs w:val="20"/>
              </w:rPr>
              <w:t>Alt</w:t>
            </w:r>
          </w:p>
        </w:tc>
        <w:tc>
          <w:tcPr>
            <w:tcW w:w="567" w:type="dxa"/>
            <w:vAlign w:val="center"/>
          </w:tcPr>
          <w:p w14:paraId="6068E76D" w14:textId="27B65159" w:rsidR="004976F0" w:rsidRDefault="004976F0" w:rsidP="004976F0">
            <w:pPr>
              <w:pStyle w:val="ListParagraph"/>
              <w:ind w:left="0"/>
              <w:jc w:val="center"/>
            </w:pPr>
            <w:r w:rsidRPr="003B5D2D">
              <w:rPr>
                <w:sz w:val="22"/>
                <w:szCs w:val="20"/>
              </w:rPr>
              <w:t>Lat</w:t>
            </w:r>
          </w:p>
        </w:tc>
        <w:tc>
          <w:tcPr>
            <w:tcW w:w="708" w:type="dxa"/>
            <w:vAlign w:val="center"/>
          </w:tcPr>
          <w:p w14:paraId="03B5B394" w14:textId="185B8BDE" w:rsidR="004976F0" w:rsidRDefault="004976F0" w:rsidP="004976F0">
            <w:pPr>
              <w:pStyle w:val="ListParagraph"/>
              <w:ind w:left="0"/>
              <w:jc w:val="center"/>
            </w:pPr>
            <w:r w:rsidRPr="003B5D2D">
              <w:rPr>
                <w:sz w:val="22"/>
                <w:szCs w:val="20"/>
              </w:rPr>
              <w:t>Long</w:t>
            </w:r>
          </w:p>
        </w:tc>
        <w:tc>
          <w:tcPr>
            <w:tcW w:w="571" w:type="dxa"/>
            <w:vAlign w:val="center"/>
          </w:tcPr>
          <w:p w14:paraId="310A0261" w14:textId="0B117089" w:rsidR="004976F0" w:rsidRDefault="004976F0" w:rsidP="004976F0">
            <w:pPr>
              <w:pStyle w:val="ListParagraph"/>
              <w:ind w:left="0"/>
              <w:jc w:val="center"/>
            </w:pPr>
            <w:r w:rsidRPr="003B5D2D">
              <w:rPr>
                <w:sz w:val="22"/>
                <w:szCs w:val="20"/>
              </w:rPr>
              <w:t>Alt</w:t>
            </w:r>
          </w:p>
        </w:tc>
        <w:tc>
          <w:tcPr>
            <w:tcW w:w="1418" w:type="dxa"/>
            <w:vAlign w:val="center"/>
          </w:tcPr>
          <w:p w14:paraId="33833111" w14:textId="4E008811" w:rsidR="004976F0" w:rsidRDefault="004976F0" w:rsidP="004976F0">
            <w:pPr>
              <w:pStyle w:val="ListParagraph"/>
              <w:ind w:left="0"/>
              <w:jc w:val="center"/>
            </w:pPr>
          </w:p>
        </w:tc>
      </w:tr>
      <w:tr w:rsidR="004976F0" w14:paraId="5385B358" w14:textId="77777777" w:rsidTr="004976F0">
        <w:tc>
          <w:tcPr>
            <w:tcW w:w="1412" w:type="dxa"/>
            <w:vAlign w:val="center"/>
          </w:tcPr>
          <w:p w14:paraId="76FC6304" w14:textId="038C5667" w:rsidR="004976F0" w:rsidRDefault="004976F0" w:rsidP="003B5D2D">
            <w:pPr>
              <w:pStyle w:val="ListParagraph"/>
              <w:ind w:left="0"/>
              <w:jc w:val="center"/>
            </w:pPr>
            <w:r>
              <w:t>Percobaan 1</w:t>
            </w:r>
          </w:p>
        </w:tc>
        <w:tc>
          <w:tcPr>
            <w:tcW w:w="568" w:type="dxa"/>
          </w:tcPr>
          <w:p w14:paraId="5C7A46A7" w14:textId="77777777" w:rsidR="004976F0" w:rsidRDefault="004976F0" w:rsidP="003B5D2D">
            <w:pPr>
              <w:pStyle w:val="ListParagraph"/>
              <w:ind w:left="0"/>
              <w:jc w:val="both"/>
            </w:pPr>
          </w:p>
        </w:tc>
        <w:tc>
          <w:tcPr>
            <w:tcW w:w="710" w:type="dxa"/>
          </w:tcPr>
          <w:p w14:paraId="00C968A0" w14:textId="77777777" w:rsidR="004976F0" w:rsidRDefault="004976F0" w:rsidP="003B5D2D">
            <w:pPr>
              <w:pStyle w:val="ListParagraph"/>
              <w:ind w:left="0"/>
              <w:jc w:val="both"/>
            </w:pPr>
          </w:p>
        </w:tc>
        <w:tc>
          <w:tcPr>
            <w:tcW w:w="565" w:type="dxa"/>
          </w:tcPr>
          <w:p w14:paraId="31414BF6" w14:textId="0C696F8F" w:rsidR="004976F0" w:rsidRDefault="004976F0" w:rsidP="003B5D2D">
            <w:pPr>
              <w:pStyle w:val="ListParagraph"/>
              <w:ind w:left="0"/>
              <w:jc w:val="both"/>
            </w:pPr>
          </w:p>
        </w:tc>
        <w:tc>
          <w:tcPr>
            <w:tcW w:w="574" w:type="dxa"/>
          </w:tcPr>
          <w:p w14:paraId="0E79D549" w14:textId="2CCC3606" w:rsidR="004976F0" w:rsidRDefault="004976F0" w:rsidP="003B5D2D">
            <w:pPr>
              <w:pStyle w:val="ListParagraph"/>
              <w:ind w:left="0"/>
              <w:jc w:val="both"/>
            </w:pPr>
          </w:p>
        </w:tc>
        <w:tc>
          <w:tcPr>
            <w:tcW w:w="704" w:type="dxa"/>
          </w:tcPr>
          <w:p w14:paraId="2341B72A" w14:textId="77777777" w:rsidR="004976F0" w:rsidRDefault="004976F0" w:rsidP="003B5D2D">
            <w:pPr>
              <w:pStyle w:val="ListParagraph"/>
              <w:ind w:left="0"/>
              <w:jc w:val="both"/>
            </w:pPr>
          </w:p>
        </w:tc>
        <w:tc>
          <w:tcPr>
            <w:tcW w:w="565" w:type="dxa"/>
          </w:tcPr>
          <w:p w14:paraId="129AD767" w14:textId="77777777" w:rsidR="004976F0" w:rsidRDefault="004976F0" w:rsidP="003B5D2D">
            <w:pPr>
              <w:pStyle w:val="ListParagraph"/>
              <w:ind w:left="0"/>
              <w:jc w:val="both"/>
            </w:pPr>
          </w:p>
        </w:tc>
        <w:tc>
          <w:tcPr>
            <w:tcW w:w="567" w:type="dxa"/>
            <w:vAlign w:val="center"/>
          </w:tcPr>
          <w:p w14:paraId="4B6F74DB" w14:textId="788B49CB" w:rsidR="004976F0" w:rsidRDefault="004976F0" w:rsidP="003B5D2D">
            <w:pPr>
              <w:pStyle w:val="ListParagraph"/>
              <w:ind w:left="0"/>
              <w:jc w:val="both"/>
            </w:pPr>
          </w:p>
        </w:tc>
        <w:tc>
          <w:tcPr>
            <w:tcW w:w="708" w:type="dxa"/>
          </w:tcPr>
          <w:p w14:paraId="4273A79D" w14:textId="77777777" w:rsidR="004976F0" w:rsidRDefault="004976F0" w:rsidP="003B5D2D">
            <w:pPr>
              <w:pStyle w:val="ListParagraph"/>
              <w:ind w:left="0"/>
              <w:jc w:val="both"/>
            </w:pPr>
          </w:p>
        </w:tc>
        <w:tc>
          <w:tcPr>
            <w:tcW w:w="571" w:type="dxa"/>
          </w:tcPr>
          <w:p w14:paraId="67EA8FD9" w14:textId="6CB6F8CC" w:rsidR="004976F0" w:rsidRDefault="004976F0" w:rsidP="003B5D2D">
            <w:pPr>
              <w:pStyle w:val="ListParagraph"/>
              <w:ind w:left="0"/>
              <w:jc w:val="both"/>
            </w:pPr>
          </w:p>
        </w:tc>
        <w:tc>
          <w:tcPr>
            <w:tcW w:w="1418" w:type="dxa"/>
            <w:vAlign w:val="center"/>
          </w:tcPr>
          <w:p w14:paraId="0DE2DEB0" w14:textId="566AE0CB" w:rsidR="004976F0" w:rsidRDefault="004976F0" w:rsidP="003B5D2D">
            <w:pPr>
              <w:pStyle w:val="ListParagraph"/>
              <w:ind w:left="0"/>
              <w:jc w:val="both"/>
            </w:pPr>
          </w:p>
        </w:tc>
      </w:tr>
      <w:tr w:rsidR="004976F0" w14:paraId="57762F59" w14:textId="77777777" w:rsidTr="004976F0">
        <w:tc>
          <w:tcPr>
            <w:tcW w:w="1412" w:type="dxa"/>
            <w:vAlign w:val="center"/>
          </w:tcPr>
          <w:p w14:paraId="4B3E13A8" w14:textId="46E11AC8" w:rsidR="004976F0" w:rsidRDefault="004976F0" w:rsidP="003B5D2D">
            <w:pPr>
              <w:pStyle w:val="ListParagraph"/>
              <w:ind w:left="0"/>
              <w:jc w:val="center"/>
            </w:pPr>
            <w:r>
              <w:lastRenderedPageBreak/>
              <w:t>Percobaan 2</w:t>
            </w:r>
          </w:p>
        </w:tc>
        <w:tc>
          <w:tcPr>
            <w:tcW w:w="568" w:type="dxa"/>
          </w:tcPr>
          <w:p w14:paraId="32FCC0F6" w14:textId="77777777" w:rsidR="004976F0" w:rsidRDefault="004976F0" w:rsidP="003B5D2D">
            <w:pPr>
              <w:pStyle w:val="ListParagraph"/>
              <w:ind w:left="0"/>
              <w:jc w:val="both"/>
            </w:pPr>
          </w:p>
        </w:tc>
        <w:tc>
          <w:tcPr>
            <w:tcW w:w="710" w:type="dxa"/>
          </w:tcPr>
          <w:p w14:paraId="4DDC2B7A" w14:textId="77777777" w:rsidR="004976F0" w:rsidRDefault="004976F0" w:rsidP="003B5D2D">
            <w:pPr>
              <w:pStyle w:val="ListParagraph"/>
              <w:ind w:left="0"/>
              <w:jc w:val="both"/>
            </w:pPr>
          </w:p>
        </w:tc>
        <w:tc>
          <w:tcPr>
            <w:tcW w:w="565" w:type="dxa"/>
          </w:tcPr>
          <w:p w14:paraId="33026027" w14:textId="77777777" w:rsidR="004976F0" w:rsidRDefault="004976F0" w:rsidP="003B5D2D">
            <w:pPr>
              <w:pStyle w:val="ListParagraph"/>
              <w:ind w:left="0"/>
              <w:jc w:val="both"/>
            </w:pPr>
          </w:p>
        </w:tc>
        <w:tc>
          <w:tcPr>
            <w:tcW w:w="574" w:type="dxa"/>
          </w:tcPr>
          <w:p w14:paraId="333D15C5" w14:textId="310BF6A8" w:rsidR="004976F0" w:rsidRDefault="004976F0" w:rsidP="003B5D2D">
            <w:pPr>
              <w:pStyle w:val="ListParagraph"/>
              <w:ind w:left="0"/>
              <w:jc w:val="both"/>
            </w:pPr>
          </w:p>
        </w:tc>
        <w:tc>
          <w:tcPr>
            <w:tcW w:w="704" w:type="dxa"/>
          </w:tcPr>
          <w:p w14:paraId="7FCA23B4" w14:textId="77777777" w:rsidR="004976F0" w:rsidRDefault="004976F0" w:rsidP="003B5D2D">
            <w:pPr>
              <w:pStyle w:val="ListParagraph"/>
              <w:ind w:left="0"/>
              <w:jc w:val="both"/>
            </w:pPr>
          </w:p>
        </w:tc>
        <w:tc>
          <w:tcPr>
            <w:tcW w:w="565" w:type="dxa"/>
          </w:tcPr>
          <w:p w14:paraId="75E6D5B0" w14:textId="77777777" w:rsidR="004976F0" w:rsidRDefault="004976F0" w:rsidP="003B5D2D">
            <w:pPr>
              <w:pStyle w:val="ListParagraph"/>
              <w:ind w:left="0"/>
              <w:jc w:val="both"/>
            </w:pPr>
          </w:p>
        </w:tc>
        <w:tc>
          <w:tcPr>
            <w:tcW w:w="567" w:type="dxa"/>
            <w:vAlign w:val="center"/>
          </w:tcPr>
          <w:p w14:paraId="2784E1F5" w14:textId="59463833" w:rsidR="004976F0" w:rsidRDefault="004976F0" w:rsidP="003B5D2D">
            <w:pPr>
              <w:pStyle w:val="ListParagraph"/>
              <w:ind w:left="0"/>
              <w:jc w:val="both"/>
            </w:pPr>
          </w:p>
        </w:tc>
        <w:tc>
          <w:tcPr>
            <w:tcW w:w="708" w:type="dxa"/>
          </w:tcPr>
          <w:p w14:paraId="072E517F" w14:textId="77777777" w:rsidR="004976F0" w:rsidRDefault="004976F0" w:rsidP="003B5D2D">
            <w:pPr>
              <w:pStyle w:val="ListParagraph"/>
              <w:ind w:left="0"/>
              <w:jc w:val="both"/>
            </w:pPr>
          </w:p>
        </w:tc>
        <w:tc>
          <w:tcPr>
            <w:tcW w:w="571" w:type="dxa"/>
          </w:tcPr>
          <w:p w14:paraId="2DD3DCCF" w14:textId="69F21576" w:rsidR="004976F0" w:rsidRDefault="004976F0" w:rsidP="003B5D2D">
            <w:pPr>
              <w:pStyle w:val="ListParagraph"/>
              <w:ind w:left="0"/>
              <w:jc w:val="both"/>
            </w:pPr>
          </w:p>
        </w:tc>
        <w:tc>
          <w:tcPr>
            <w:tcW w:w="1418" w:type="dxa"/>
            <w:vAlign w:val="center"/>
          </w:tcPr>
          <w:p w14:paraId="2FDD4A3F" w14:textId="4826B45F" w:rsidR="004976F0" w:rsidRDefault="004976F0" w:rsidP="003B5D2D">
            <w:pPr>
              <w:pStyle w:val="ListParagraph"/>
              <w:ind w:left="0"/>
              <w:jc w:val="both"/>
            </w:pPr>
          </w:p>
        </w:tc>
      </w:tr>
      <w:tr w:rsidR="004976F0" w14:paraId="79C24D24" w14:textId="77777777" w:rsidTr="004976F0">
        <w:tc>
          <w:tcPr>
            <w:tcW w:w="1412" w:type="dxa"/>
            <w:vAlign w:val="center"/>
          </w:tcPr>
          <w:p w14:paraId="2983B86A" w14:textId="47C8B349" w:rsidR="004976F0" w:rsidRDefault="004976F0" w:rsidP="003B5D2D">
            <w:pPr>
              <w:pStyle w:val="ListParagraph"/>
              <w:ind w:left="0"/>
              <w:jc w:val="center"/>
            </w:pPr>
            <w:r>
              <w:t>Percobaan 3</w:t>
            </w:r>
          </w:p>
        </w:tc>
        <w:tc>
          <w:tcPr>
            <w:tcW w:w="568" w:type="dxa"/>
          </w:tcPr>
          <w:p w14:paraId="3D468FB4" w14:textId="77777777" w:rsidR="004976F0" w:rsidRDefault="004976F0" w:rsidP="003B5D2D">
            <w:pPr>
              <w:pStyle w:val="ListParagraph"/>
              <w:ind w:left="0"/>
              <w:jc w:val="both"/>
            </w:pPr>
          </w:p>
        </w:tc>
        <w:tc>
          <w:tcPr>
            <w:tcW w:w="710" w:type="dxa"/>
          </w:tcPr>
          <w:p w14:paraId="5703B405" w14:textId="77777777" w:rsidR="004976F0" w:rsidRDefault="004976F0" w:rsidP="003B5D2D">
            <w:pPr>
              <w:pStyle w:val="ListParagraph"/>
              <w:ind w:left="0"/>
              <w:jc w:val="both"/>
            </w:pPr>
          </w:p>
        </w:tc>
        <w:tc>
          <w:tcPr>
            <w:tcW w:w="565" w:type="dxa"/>
          </w:tcPr>
          <w:p w14:paraId="213B53DB" w14:textId="77777777" w:rsidR="004976F0" w:rsidRDefault="004976F0" w:rsidP="003B5D2D">
            <w:pPr>
              <w:pStyle w:val="ListParagraph"/>
              <w:ind w:left="0"/>
              <w:jc w:val="both"/>
            </w:pPr>
          </w:p>
        </w:tc>
        <w:tc>
          <w:tcPr>
            <w:tcW w:w="574" w:type="dxa"/>
          </w:tcPr>
          <w:p w14:paraId="51533CC4" w14:textId="7D2F78D4" w:rsidR="004976F0" w:rsidRDefault="004976F0" w:rsidP="003B5D2D">
            <w:pPr>
              <w:pStyle w:val="ListParagraph"/>
              <w:ind w:left="0"/>
              <w:jc w:val="both"/>
            </w:pPr>
          </w:p>
        </w:tc>
        <w:tc>
          <w:tcPr>
            <w:tcW w:w="704" w:type="dxa"/>
          </w:tcPr>
          <w:p w14:paraId="17F77447" w14:textId="77777777" w:rsidR="004976F0" w:rsidRDefault="004976F0" w:rsidP="003B5D2D">
            <w:pPr>
              <w:pStyle w:val="ListParagraph"/>
              <w:ind w:left="0"/>
              <w:jc w:val="both"/>
            </w:pPr>
          </w:p>
        </w:tc>
        <w:tc>
          <w:tcPr>
            <w:tcW w:w="565" w:type="dxa"/>
          </w:tcPr>
          <w:p w14:paraId="39FE89BD" w14:textId="77777777" w:rsidR="004976F0" w:rsidRDefault="004976F0" w:rsidP="003B5D2D">
            <w:pPr>
              <w:pStyle w:val="ListParagraph"/>
              <w:ind w:left="0"/>
              <w:jc w:val="both"/>
            </w:pPr>
          </w:p>
        </w:tc>
        <w:tc>
          <w:tcPr>
            <w:tcW w:w="567" w:type="dxa"/>
            <w:vAlign w:val="center"/>
          </w:tcPr>
          <w:p w14:paraId="2F764B5D" w14:textId="33A0C6FC" w:rsidR="004976F0" w:rsidRDefault="004976F0" w:rsidP="003B5D2D">
            <w:pPr>
              <w:pStyle w:val="ListParagraph"/>
              <w:ind w:left="0"/>
              <w:jc w:val="both"/>
            </w:pPr>
          </w:p>
        </w:tc>
        <w:tc>
          <w:tcPr>
            <w:tcW w:w="708" w:type="dxa"/>
          </w:tcPr>
          <w:p w14:paraId="70F690ED" w14:textId="77777777" w:rsidR="004976F0" w:rsidRDefault="004976F0" w:rsidP="003B5D2D">
            <w:pPr>
              <w:pStyle w:val="ListParagraph"/>
              <w:ind w:left="0"/>
              <w:jc w:val="both"/>
            </w:pPr>
          </w:p>
        </w:tc>
        <w:tc>
          <w:tcPr>
            <w:tcW w:w="571" w:type="dxa"/>
          </w:tcPr>
          <w:p w14:paraId="02D3F33A" w14:textId="16F931C2" w:rsidR="004976F0" w:rsidRDefault="004976F0" w:rsidP="003B5D2D">
            <w:pPr>
              <w:pStyle w:val="ListParagraph"/>
              <w:ind w:left="0"/>
              <w:jc w:val="both"/>
            </w:pPr>
          </w:p>
        </w:tc>
        <w:tc>
          <w:tcPr>
            <w:tcW w:w="1418" w:type="dxa"/>
            <w:vAlign w:val="center"/>
          </w:tcPr>
          <w:p w14:paraId="6835F9F0" w14:textId="7CAAF551" w:rsidR="004976F0" w:rsidRDefault="004976F0" w:rsidP="003B5D2D">
            <w:pPr>
              <w:pStyle w:val="ListParagraph"/>
              <w:ind w:left="0"/>
              <w:jc w:val="both"/>
            </w:pPr>
          </w:p>
        </w:tc>
      </w:tr>
      <w:tr w:rsidR="004976F0" w14:paraId="0901F4E8" w14:textId="77777777" w:rsidTr="004976F0">
        <w:tc>
          <w:tcPr>
            <w:tcW w:w="1412" w:type="dxa"/>
            <w:vAlign w:val="center"/>
          </w:tcPr>
          <w:p w14:paraId="60A45DCA" w14:textId="094708C7" w:rsidR="004976F0" w:rsidRDefault="004976F0" w:rsidP="003B5D2D">
            <w:pPr>
              <w:pStyle w:val="ListParagraph"/>
              <w:ind w:left="0"/>
              <w:jc w:val="center"/>
            </w:pPr>
            <w:r>
              <w:t>Percobaan 4</w:t>
            </w:r>
          </w:p>
        </w:tc>
        <w:tc>
          <w:tcPr>
            <w:tcW w:w="568" w:type="dxa"/>
          </w:tcPr>
          <w:p w14:paraId="1CAF054C" w14:textId="77777777" w:rsidR="004976F0" w:rsidRDefault="004976F0" w:rsidP="003B5D2D">
            <w:pPr>
              <w:pStyle w:val="ListParagraph"/>
              <w:ind w:left="0"/>
              <w:jc w:val="both"/>
            </w:pPr>
          </w:p>
        </w:tc>
        <w:tc>
          <w:tcPr>
            <w:tcW w:w="710" w:type="dxa"/>
          </w:tcPr>
          <w:p w14:paraId="016AF234" w14:textId="77777777" w:rsidR="004976F0" w:rsidRDefault="004976F0" w:rsidP="003B5D2D">
            <w:pPr>
              <w:pStyle w:val="ListParagraph"/>
              <w:ind w:left="0"/>
              <w:jc w:val="both"/>
            </w:pPr>
          </w:p>
        </w:tc>
        <w:tc>
          <w:tcPr>
            <w:tcW w:w="565" w:type="dxa"/>
          </w:tcPr>
          <w:p w14:paraId="0DAF2141" w14:textId="77777777" w:rsidR="004976F0" w:rsidRDefault="004976F0" w:rsidP="003B5D2D">
            <w:pPr>
              <w:pStyle w:val="ListParagraph"/>
              <w:ind w:left="0"/>
              <w:jc w:val="both"/>
            </w:pPr>
          </w:p>
        </w:tc>
        <w:tc>
          <w:tcPr>
            <w:tcW w:w="574" w:type="dxa"/>
          </w:tcPr>
          <w:p w14:paraId="7EDA7434" w14:textId="7C0CAF54" w:rsidR="004976F0" w:rsidRDefault="004976F0" w:rsidP="003B5D2D">
            <w:pPr>
              <w:pStyle w:val="ListParagraph"/>
              <w:ind w:left="0"/>
              <w:jc w:val="both"/>
            </w:pPr>
          </w:p>
        </w:tc>
        <w:tc>
          <w:tcPr>
            <w:tcW w:w="704" w:type="dxa"/>
          </w:tcPr>
          <w:p w14:paraId="1DA8DB64" w14:textId="77777777" w:rsidR="004976F0" w:rsidRDefault="004976F0" w:rsidP="003B5D2D">
            <w:pPr>
              <w:pStyle w:val="ListParagraph"/>
              <w:ind w:left="0"/>
              <w:jc w:val="both"/>
            </w:pPr>
          </w:p>
        </w:tc>
        <w:tc>
          <w:tcPr>
            <w:tcW w:w="565" w:type="dxa"/>
          </w:tcPr>
          <w:p w14:paraId="3F67FB03" w14:textId="77777777" w:rsidR="004976F0" w:rsidRDefault="004976F0" w:rsidP="003B5D2D">
            <w:pPr>
              <w:pStyle w:val="ListParagraph"/>
              <w:ind w:left="0"/>
              <w:jc w:val="both"/>
            </w:pPr>
          </w:p>
        </w:tc>
        <w:tc>
          <w:tcPr>
            <w:tcW w:w="567" w:type="dxa"/>
            <w:vAlign w:val="center"/>
          </w:tcPr>
          <w:p w14:paraId="71F54AF1" w14:textId="74F6E97B" w:rsidR="004976F0" w:rsidRDefault="004976F0" w:rsidP="003B5D2D">
            <w:pPr>
              <w:pStyle w:val="ListParagraph"/>
              <w:ind w:left="0"/>
              <w:jc w:val="both"/>
            </w:pPr>
          </w:p>
        </w:tc>
        <w:tc>
          <w:tcPr>
            <w:tcW w:w="708" w:type="dxa"/>
          </w:tcPr>
          <w:p w14:paraId="588AE77A" w14:textId="77777777" w:rsidR="004976F0" w:rsidRDefault="004976F0" w:rsidP="003B5D2D">
            <w:pPr>
              <w:pStyle w:val="ListParagraph"/>
              <w:ind w:left="0"/>
              <w:jc w:val="both"/>
            </w:pPr>
          </w:p>
        </w:tc>
        <w:tc>
          <w:tcPr>
            <w:tcW w:w="571" w:type="dxa"/>
          </w:tcPr>
          <w:p w14:paraId="1E846C0E" w14:textId="3E22CFCE" w:rsidR="004976F0" w:rsidRDefault="004976F0" w:rsidP="003B5D2D">
            <w:pPr>
              <w:pStyle w:val="ListParagraph"/>
              <w:ind w:left="0"/>
              <w:jc w:val="both"/>
            </w:pPr>
          </w:p>
        </w:tc>
        <w:tc>
          <w:tcPr>
            <w:tcW w:w="1418" w:type="dxa"/>
            <w:vAlign w:val="center"/>
          </w:tcPr>
          <w:p w14:paraId="6A48E18E" w14:textId="0F132E97" w:rsidR="004976F0" w:rsidRDefault="004976F0" w:rsidP="003B5D2D">
            <w:pPr>
              <w:pStyle w:val="ListParagraph"/>
              <w:ind w:left="0"/>
              <w:jc w:val="both"/>
            </w:pPr>
          </w:p>
        </w:tc>
      </w:tr>
      <w:tr w:rsidR="004976F0" w14:paraId="29577195" w14:textId="77777777" w:rsidTr="004976F0">
        <w:tc>
          <w:tcPr>
            <w:tcW w:w="1412" w:type="dxa"/>
            <w:vAlign w:val="center"/>
          </w:tcPr>
          <w:p w14:paraId="2E5095C6" w14:textId="6A3C19DE" w:rsidR="004976F0" w:rsidRDefault="004976F0" w:rsidP="003B5D2D">
            <w:pPr>
              <w:pStyle w:val="ListParagraph"/>
              <w:ind w:left="0"/>
              <w:jc w:val="center"/>
            </w:pPr>
            <w:r>
              <w:t>Percobaan 5</w:t>
            </w:r>
          </w:p>
        </w:tc>
        <w:tc>
          <w:tcPr>
            <w:tcW w:w="568" w:type="dxa"/>
          </w:tcPr>
          <w:p w14:paraId="648E9A41" w14:textId="77777777" w:rsidR="004976F0" w:rsidRDefault="004976F0" w:rsidP="003B5D2D">
            <w:pPr>
              <w:pStyle w:val="ListParagraph"/>
              <w:ind w:left="0"/>
              <w:jc w:val="both"/>
            </w:pPr>
          </w:p>
        </w:tc>
        <w:tc>
          <w:tcPr>
            <w:tcW w:w="710" w:type="dxa"/>
          </w:tcPr>
          <w:p w14:paraId="4DC09AD6" w14:textId="77777777" w:rsidR="004976F0" w:rsidRDefault="004976F0" w:rsidP="003B5D2D">
            <w:pPr>
              <w:pStyle w:val="ListParagraph"/>
              <w:ind w:left="0"/>
              <w:jc w:val="both"/>
            </w:pPr>
          </w:p>
        </w:tc>
        <w:tc>
          <w:tcPr>
            <w:tcW w:w="565" w:type="dxa"/>
          </w:tcPr>
          <w:p w14:paraId="71622870" w14:textId="77777777" w:rsidR="004976F0" w:rsidRDefault="004976F0" w:rsidP="003B5D2D">
            <w:pPr>
              <w:pStyle w:val="ListParagraph"/>
              <w:ind w:left="0"/>
              <w:jc w:val="both"/>
            </w:pPr>
          </w:p>
        </w:tc>
        <w:tc>
          <w:tcPr>
            <w:tcW w:w="574" w:type="dxa"/>
          </w:tcPr>
          <w:p w14:paraId="7100DACE" w14:textId="129B7848" w:rsidR="004976F0" w:rsidRDefault="004976F0" w:rsidP="003B5D2D">
            <w:pPr>
              <w:pStyle w:val="ListParagraph"/>
              <w:ind w:left="0"/>
              <w:jc w:val="both"/>
            </w:pPr>
          </w:p>
        </w:tc>
        <w:tc>
          <w:tcPr>
            <w:tcW w:w="704" w:type="dxa"/>
          </w:tcPr>
          <w:p w14:paraId="48D71396" w14:textId="77777777" w:rsidR="004976F0" w:rsidRDefault="004976F0" w:rsidP="003B5D2D">
            <w:pPr>
              <w:pStyle w:val="ListParagraph"/>
              <w:ind w:left="0"/>
              <w:jc w:val="both"/>
            </w:pPr>
          </w:p>
        </w:tc>
        <w:tc>
          <w:tcPr>
            <w:tcW w:w="565" w:type="dxa"/>
          </w:tcPr>
          <w:p w14:paraId="37494D47" w14:textId="77777777" w:rsidR="004976F0" w:rsidRDefault="004976F0" w:rsidP="003B5D2D">
            <w:pPr>
              <w:pStyle w:val="ListParagraph"/>
              <w:ind w:left="0"/>
              <w:jc w:val="both"/>
            </w:pPr>
          </w:p>
        </w:tc>
        <w:tc>
          <w:tcPr>
            <w:tcW w:w="567" w:type="dxa"/>
            <w:vAlign w:val="center"/>
          </w:tcPr>
          <w:p w14:paraId="7E1739FB" w14:textId="13156827" w:rsidR="004976F0" w:rsidRDefault="004976F0" w:rsidP="003B5D2D">
            <w:pPr>
              <w:pStyle w:val="ListParagraph"/>
              <w:ind w:left="0"/>
              <w:jc w:val="both"/>
            </w:pPr>
          </w:p>
        </w:tc>
        <w:tc>
          <w:tcPr>
            <w:tcW w:w="708" w:type="dxa"/>
          </w:tcPr>
          <w:p w14:paraId="029226D5" w14:textId="77777777" w:rsidR="004976F0" w:rsidRDefault="004976F0" w:rsidP="003B5D2D">
            <w:pPr>
              <w:pStyle w:val="ListParagraph"/>
              <w:ind w:left="0"/>
              <w:jc w:val="both"/>
            </w:pPr>
          </w:p>
        </w:tc>
        <w:tc>
          <w:tcPr>
            <w:tcW w:w="571" w:type="dxa"/>
          </w:tcPr>
          <w:p w14:paraId="6F992CD1" w14:textId="63DF24C3" w:rsidR="004976F0" w:rsidRDefault="004976F0" w:rsidP="003B5D2D">
            <w:pPr>
              <w:pStyle w:val="ListParagraph"/>
              <w:ind w:left="0"/>
              <w:jc w:val="both"/>
            </w:pPr>
          </w:p>
        </w:tc>
        <w:tc>
          <w:tcPr>
            <w:tcW w:w="1418" w:type="dxa"/>
            <w:vAlign w:val="center"/>
          </w:tcPr>
          <w:p w14:paraId="5C183FE1" w14:textId="049D6560" w:rsidR="004976F0" w:rsidRDefault="004976F0" w:rsidP="003B5D2D">
            <w:pPr>
              <w:pStyle w:val="ListParagraph"/>
              <w:ind w:left="0"/>
              <w:jc w:val="both"/>
            </w:pPr>
          </w:p>
        </w:tc>
      </w:tr>
    </w:tbl>
    <w:p w14:paraId="799F879E" w14:textId="7B2425B0" w:rsidR="004976F0" w:rsidRDefault="004976F0" w:rsidP="004976F0">
      <w:pPr>
        <w:pStyle w:val="ListParagraph"/>
        <w:spacing w:before="240" w:after="0" w:line="480" w:lineRule="auto"/>
        <w:ind w:left="426"/>
        <w:jc w:val="both"/>
      </w:pPr>
      <w:r>
        <w:t>Pengujian ini akan dilakukan sebanyak 5 kali percobaan dengan titik koordinat dan ketinggian drone yang berbeda-beda. Pengujian dilakukan untuk mengetahui rentang kesalahan (</w:t>
      </w:r>
      <w:r w:rsidRPr="004976F0">
        <w:rPr>
          <w:i/>
          <w:iCs/>
        </w:rPr>
        <w:t>error</w:t>
      </w:r>
      <w:r>
        <w:t>) pada pembacaan koordinat sinyal GPS berdasarkan titik perencanaan misi yang telah dibuat.</w:t>
      </w:r>
    </w:p>
    <w:p w14:paraId="3DB5E455" w14:textId="196EABEE" w:rsidR="00D16680" w:rsidRDefault="00D16680" w:rsidP="00911D21">
      <w:pPr>
        <w:pStyle w:val="ListParagraph"/>
        <w:numPr>
          <w:ilvl w:val="0"/>
          <w:numId w:val="48"/>
        </w:numPr>
        <w:spacing w:before="240" w:after="0" w:line="480" w:lineRule="auto"/>
        <w:ind w:left="426"/>
        <w:jc w:val="both"/>
      </w:pPr>
      <w:r>
        <w:t>Pengujian Penerbangan</w:t>
      </w:r>
      <w:r w:rsidR="009B54C1">
        <w:t xml:space="preserve"> Menggunakan Beban</w:t>
      </w:r>
    </w:p>
    <w:p w14:paraId="2BA119D9" w14:textId="73D8D14C" w:rsidR="004F4226" w:rsidRDefault="00EE71CC" w:rsidP="00E277D0">
      <w:pPr>
        <w:pStyle w:val="ListParagraph"/>
        <w:spacing w:before="240" w:after="0" w:line="480" w:lineRule="auto"/>
        <w:ind w:left="426"/>
        <w:jc w:val="both"/>
      </w:pPr>
      <w:r>
        <w:t>Pengujian terbang dilakukan untuk</w:t>
      </w:r>
      <w:r w:rsidR="00191786">
        <w:t xml:space="preserve"> mengukur</w:t>
      </w:r>
      <w:r>
        <w:t xml:space="preserve"> lama durasi terbang </w:t>
      </w:r>
      <w:r w:rsidRPr="00191786">
        <w:rPr>
          <w:i/>
          <w:iCs/>
        </w:rPr>
        <w:t>drone</w:t>
      </w:r>
      <w:r>
        <w:t xml:space="preserve"> berdasarkan jumlah kapasitas baterai dan beban (</w:t>
      </w:r>
      <w:r w:rsidR="00191786" w:rsidRPr="00191786">
        <w:t>cairan pestisida</w:t>
      </w:r>
      <w:r>
        <w:t xml:space="preserve">) yang dibawa drone. Pengujian ini dilakukan </w:t>
      </w:r>
      <w:r w:rsidR="00191786">
        <w:t xml:space="preserve">dimulai dari </w:t>
      </w:r>
      <w:r w:rsidR="002A6B63">
        <w:t xml:space="preserve">awal </w:t>
      </w:r>
      <w:r w:rsidR="002A6B63" w:rsidRPr="002A6B63">
        <w:rPr>
          <w:i/>
          <w:iCs/>
        </w:rPr>
        <w:t>drone</w:t>
      </w:r>
      <w:r>
        <w:rPr>
          <w:i/>
          <w:iCs/>
        </w:rPr>
        <w:t xml:space="preserve"> </w:t>
      </w:r>
      <w:r>
        <w:t>dinyalakan</w:t>
      </w:r>
      <w:r w:rsidR="002A6B63" w:rsidRPr="002A6B63">
        <w:rPr>
          <w:i/>
          <w:iCs/>
        </w:rPr>
        <w:t xml:space="preserve"> </w:t>
      </w:r>
      <w:r>
        <w:t>(</w:t>
      </w:r>
      <w:r w:rsidR="002A6B63" w:rsidRPr="002A6B63">
        <w:rPr>
          <w:i/>
          <w:iCs/>
        </w:rPr>
        <w:t>arming</w:t>
      </w:r>
      <w:r>
        <w:t>)</w:t>
      </w:r>
      <w:r w:rsidR="00191786">
        <w:t>, terbang sesuai misi,</w:t>
      </w:r>
      <w:r>
        <w:t xml:space="preserve"> </w:t>
      </w:r>
      <w:r w:rsidR="002A6B63">
        <w:t xml:space="preserve">hingga </w:t>
      </w:r>
      <w:r>
        <w:t xml:space="preserve">drone </w:t>
      </w:r>
      <w:r w:rsidR="00191786">
        <w:t xml:space="preserve">mendarat dan </w:t>
      </w:r>
      <w:r>
        <w:t>dimatikan (</w:t>
      </w:r>
      <w:r w:rsidR="002A6B63" w:rsidRPr="002A6B63">
        <w:rPr>
          <w:i/>
          <w:iCs/>
        </w:rPr>
        <w:t>disarming</w:t>
      </w:r>
      <w:r>
        <w:t>)</w:t>
      </w:r>
      <w:r w:rsidR="002A6B63">
        <w:t>.</w:t>
      </w:r>
      <w:r w:rsidR="0094772B">
        <w:t xml:space="preserve"> </w:t>
      </w:r>
      <w:r w:rsidR="002A6B63">
        <w:t xml:space="preserve">Tabel </w:t>
      </w:r>
      <w:r w:rsidR="00191786">
        <w:t>9</w:t>
      </w:r>
      <w:r w:rsidR="002A6B63">
        <w:t xml:space="preserve"> berikut merupakan tabel pengujian</w:t>
      </w:r>
      <w:r>
        <w:t xml:space="preserve"> terbang</w:t>
      </w:r>
      <w:r w:rsidR="002A6B63">
        <w:t xml:space="preserve"> yang akan dilakukan.</w:t>
      </w:r>
    </w:p>
    <w:p w14:paraId="2DF03005" w14:textId="0D9CA447" w:rsidR="00F170EA" w:rsidRDefault="00F170EA" w:rsidP="00F170EA">
      <w:pPr>
        <w:pStyle w:val="Caption"/>
        <w:keepNext/>
      </w:pPr>
      <w:bookmarkStart w:id="342" w:name="_Toc146562528"/>
      <w:bookmarkStart w:id="343" w:name="_Toc146703330"/>
      <w:r>
        <w:t xml:space="preserve">Tabel </w:t>
      </w:r>
      <w:fldSimple w:instr=" SEQ Tabel \* ARABIC ">
        <w:r w:rsidR="00B671A4">
          <w:rPr>
            <w:noProof/>
          </w:rPr>
          <w:t>9</w:t>
        </w:r>
      </w:fldSimple>
      <w:r>
        <w:t xml:space="preserve"> Desain Data Pengujian Terbang Drone</w:t>
      </w:r>
      <w:bookmarkEnd w:id="342"/>
      <w:bookmarkEnd w:id="343"/>
    </w:p>
    <w:tbl>
      <w:tblPr>
        <w:tblStyle w:val="TableGrid"/>
        <w:tblW w:w="8842" w:type="dxa"/>
        <w:tblLook w:val="04A0" w:firstRow="1" w:lastRow="0" w:firstColumn="1" w:lastColumn="0" w:noHBand="0" w:noVBand="1"/>
      </w:tblPr>
      <w:tblGrid>
        <w:gridCol w:w="1113"/>
        <w:gridCol w:w="1434"/>
        <w:gridCol w:w="1276"/>
        <w:gridCol w:w="1254"/>
        <w:gridCol w:w="1226"/>
        <w:gridCol w:w="1443"/>
        <w:gridCol w:w="1096"/>
      </w:tblGrid>
      <w:tr w:rsidR="00F170EA" w14:paraId="7A7D68F7" w14:textId="1E023975" w:rsidTr="00F767CA">
        <w:tc>
          <w:tcPr>
            <w:tcW w:w="1113" w:type="dxa"/>
            <w:vAlign w:val="center"/>
          </w:tcPr>
          <w:p w14:paraId="4FE7BCB5" w14:textId="36B956B9" w:rsidR="00F170EA" w:rsidRDefault="00F170EA" w:rsidP="005D257A">
            <w:pPr>
              <w:pStyle w:val="ListParagraph"/>
              <w:spacing w:line="276" w:lineRule="auto"/>
              <w:ind w:left="0"/>
              <w:jc w:val="center"/>
            </w:pPr>
            <w:r>
              <w:t>Propeller</w:t>
            </w:r>
          </w:p>
        </w:tc>
        <w:tc>
          <w:tcPr>
            <w:tcW w:w="1434" w:type="dxa"/>
            <w:vAlign w:val="center"/>
          </w:tcPr>
          <w:p w14:paraId="083F4B24" w14:textId="2B14EADF" w:rsidR="00F170EA" w:rsidRDefault="00F170EA" w:rsidP="005D257A">
            <w:pPr>
              <w:pStyle w:val="ListParagraph"/>
              <w:spacing w:line="276" w:lineRule="auto"/>
              <w:ind w:left="0"/>
              <w:jc w:val="center"/>
            </w:pPr>
            <w:r>
              <w:t>Jarak Tempuh</w:t>
            </w:r>
            <w:r w:rsidR="006A6623">
              <w:t xml:space="preserve"> (m)</w:t>
            </w:r>
          </w:p>
        </w:tc>
        <w:tc>
          <w:tcPr>
            <w:tcW w:w="1276" w:type="dxa"/>
            <w:vAlign w:val="center"/>
          </w:tcPr>
          <w:p w14:paraId="7F326051" w14:textId="40CB73D4" w:rsidR="00F170EA" w:rsidRDefault="00F170EA" w:rsidP="005D257A">
            <w:pPr>
              <w:pStyle w:val="ListParagraph"/>
              <w:spacing w:line="276" w:lineRule="auto"/>
              <w:ind w:left="0"/>
              <w:jc w:val="center"/>
            </w:pPr>
            <w:r>
              <w:t>Berat Beban</w:t>
            </w:r>
            <w:r w:rsidR="006A6623">
              <w:t xml:space="preserve"> (g)</w:t>
            </w:r>
          </w:p>
        </w:tc>
        <w:tc>
          <w:tcPr>
            <w:tcW w:w="1254" w:type="dxa"/>
            <w:vAlign w:val="center"/>
          </w:tcPr>
          <w:p w14:paraId="4AA60520" w14:textId="337B5957" w:rsidR="00F170EA" w:rsidRDefault="00F170EA" w:rsidP="005D257A">
            <w:pPr>
              <w:pStyle w:val="ListParagraph"/>
              <w:spacing w:line="276" w:lineRule="auto"/>
              <w:ind w:left="0"/>
              <w:jc w:val="center"/>
            </w:pPr>
            <w:r>
              <w:t>Tegangan Awal</w:t>
            </w:r>
            <w:r w:rsidR="006A6623">
              <w:t xml:space="preserve"> (V)</w:t>
            </w:r>
          </w:p>
        </w:tc>
        <w:tc>
          <w:tcPr>
            <w:tcW w:w="1226" w:type="dxa"/>
            <w:vAlign w:val="center"/>
          </w:tcPr>
          <w:p w14:paraId="5E1F86A6" w14:textId="6B1BCA0F" w:rsidR="00F170EA" w:rsidRDefault="00F170EA" w:rsidP="005D257A">
            <w:pPr>
              <w:pStyle w:val="ListParagraph"/>
              <w:spacing w:line="276" w:lineRule="auto"/>
              <w:ind w:left="0"/>
              <w:jc w:val="center"/>
            </w:pPr>
            <w:r>
              <w:t>Tegangan Akhir</w:t>
            </w:r>
            <w:r w:rsidR="006A6623">
              <w:t xml:space="preserve"> (V)</w:t>
            </w:r>
          </w:p>
        </w:tc>
        <w:tc>
          <w:tcPr>
            <w:tcW w:w="1443" w:type="dxa"/>
            <w:vAlign w:val="center"/>
          </w:tcPr>
          <w:p w14:paraId="20AC3CA0" w14:textId="22F169B4" w:rsidR="00F170EA" w:rsidRDefault="00F170EA" w:rsidP="005D257A">
            <w:pPr>
              <w:pStyle w:val="ListParagraph"/>
              <w:spacing w:line="276" w:lineRule="auto"/>
              <w:ind w:left="-53"/>
              <w:jc w:val="center"/>
            </w:pPr>
            <w:r>
              <w:t>Selisih Tegangan</w:t>
            </w:r>
            <w:r w:rsidR="00F767CA">
              <w:t>(V)</w:t>
            </w:r>
            <w:r w:rsidR="006A6623">
              <w:t xml:space="preserve"> </w:t>
            </w:r>
          </w:p>
        </w:tc>
        <w:tc>
          <w:tcPr>
            <w:tcW w:w="1096" w:type="dxa"/>
            <w:vAlign w:val="center"/>
          </w:tcPr>
          <w:p w14:paraId="566304FC" w14:textId="08A7992E" w:rsidR="00F170EA" w:rsidRDefault="00F170EA" w:rsidP="005D257A">
            <w:pPr>
              <w:pStyle w:val="ListParagraph"/>
              <w:spacing w:line="276" w:lineRule="auto"/>
              <w:ind w:left="0"/>
              <w:jc w:val="center"/>
            </w:pPr>
            <w:r>
              <w:t xml:space="preserve">Durasi Terbang </w:t>
            </w:r>
          </w:p>
        </w:tc>
      </w:tr>
      <w:tr w:rsidR="00F170EA" w14:paraId="6E713CCC" w14:textId="2FC31C54" w:rsidTr="00F767CA">
        <w:tc>
          <w:tcPr>
            <w:tcW w:w="1113" w:type="dxa"/>
            <w:vMerge w:val="restart"/>
            <w:vAlign w:val="center"/>
          </w:tcPr>
          <w:p w14:paraId="3830C3B1" w14:textId="0C723FC6" w:rsidR="00F170EA" w:rsidRDefault="00F170EA" w:rsidP="00191786">
            <w:pPr>
              <w:pStyle w:val="ListParagraph"/>
              <w:ind w:left="0"/>
              <w:jc w:val="center"/>
            </w:pPr>
            <w:r>
              <w:t>8045</w:t>
            </w:r>
          </w:p>
        </w:tc>
        <w:tc>
          <w:tcPr>
            <w:tcW w:w="1434" w:type="dxa"/>
          </w:tcPr>
          <w:p w14:paraId="41D02FCC" w14:textId="77777777" w:rsidR="00F170EA" w:rsidRDefault="00F170EA" w:rsidP="00191786">
            <w:pPr>
              <w:pStyle w:val="ListParagraph"/>
              <w:ind w:left="0"/>
              <w:jc w:val="center"/>
            </w:pPr>
          </w:p>
        </w:tc>
        <w:tc>
          <w:tcPr>
            <w:tcW w:w="1276" w:type="dxa"/>
          </w:tcPr>
          <w:p w14:paraId="6AC67E6C" w14:textId="77777777" w:rsidR="00F170EA" w:rsidRDefault="00F170EA" w:rsidP="00191786">
            <w:pPr>
              <w:pStyle w:val="ListParagraph"/>
              <w:ind w:left="0"/>
              <w:jc w:val="center"/>
            </w:pPr>
          </w:p>
        </w:tc>
        <w:tc>
          <w:tcPr>
            <w:tcW w:w="1254" w:type="dxa"/>
          </w:tcPr>
          <w:p w14:paraId="5BECE2DA" w14:textId="77777777" w:rsidR="00F170EA" w:rsidRDefault="00F170EA" w:rsidP="00191786">
            <w:pPr>
              <w:pStyle w:val="ListParagraph"/>
              <w:ind w:left="0"/>
              <w:jc w:val="center"/>
            </w:pPr>
          </w:p>
        </w:tc>
        <w:tc>
          <w:tcPr>
            <w:tcW w:w="1226" w:type="dxa"/>
          </w:tcPr>
          <w:p w14:paraId="29C7BB82" w14:textId="77777777" w:rsidR="00F170EA" w:rsidRDefault="00F170EA" w:rsidP="00191786">
            <w:pPr>
              <w:pStyle w:val="ListParagraph"/>
              <w:ind w:left="0"/>
              <w:jc w:val="center"/>
            </w:pPr>
          </w:p>
        </w:tc>
        <w:tc>
          <w:tcPr>
            <w:tcW w:w="1443" w:type="dxa"/>
          </w:tcPr>
          <w:p w14:paraId="7DD9AD09" w14:textId="77777777" w:rsidR="00F170EA" w:rsidRDefault="00F170EA" w:rsidP="00191786">
            <w:pPr>
              <w:pStyle w:val="ListParagraph"/>
              <w:ind w:left="0"/>
              <w:jc w:val="center"/>
            </w:pPr>
          </w:p>
        </w:tc>
        <w:tc>
          <w:tcPr>
            <w:tcW w:w="1096" w:type="dxa"/>
          </w:tcPr>
          <w:p w14:paraId="6B2281C1" w14:textId="0A9E8179" w:rsidR="00F170EA" w:rsidRDefault="00F170EA" w:rsidP="00191786">
            <w:pPr>
              <w:pStyle w:val="ListParagraph"/>
              <w:ind w:left="0"/>
              <w:jc w:val="center"/>
            </w:pPr>
          </w:p>
        </w:tc>
      </w:tr>
      <w:tr w:rsidR="00F170EA" w14:paraId="4A82C27A" w14:textId="25D8AEA5" w:rsidTr="00F767CA">
        <w:tc>
          <w:tcPr>
            <w:tcW w:w="1113" w:type="dxa"/>
            <w:vMerge/>
          </w:tcPr>
          <w:p w14:paraId="09363E65" w14:textId="77777777" w:rsidR="00F170EA" w:rsidRDefault="00F170EA" w:rsidP="00191786">
            <w:pPr>
              <w:pStyle w:val="ListParagraph"/>
              <w:ind w:left="0"/>
              <w:jc w:val="center"/>
            </w:pPr>
          </w:p>
        </w:tc>
        <w:tc>
          <w:tcPr>
            <w:tcW w:w="1434" w:type="dxa"/>
          </w:tcPr>
          <w:p w14:paraId="01046BE8" w14:textId="77777777" w:rsidR="00F170EA" w:rsidRDefault="00F170EA" w:rsidP="00191786">
            <w:pPr>
              <w:pStyle w:val="ListParagraph"/>
              <w:ind w:left="0"/>
              <w:jc w:val="center"/>
            </w:pPr>
          </w:p>
        </w:tc>
        <w:tc>
          <w:tcPr>
            <w:tcW w:w="1276" w:type="dxa"/>
          </w:tcPr>
          <w:p w14:paraId="21AC5423" w14:textId="77777777" w:rsidR="00F170EA" w:rsidRDefault="00F170EA" w:rsidP="00191786">
            <w:pPr>
              <w:pStyle w:val="ListParagraph"/>
              <w:ind w:left="0"/>
              <w:jc w:val="center"/>
            </w:pPr>
          </w:p>
        </w:tc>
        <w:tc>
          <w:tcPr>
            <w:tcW w:w="1254" w:type="dxa"/>
          </w:tcPr>
          <w:p w14:paraId="6B2486AC" w14:textId="77777777" w:rsidR="00F170EA" w:rsidRDefault="00F170EA" w:rsidP="00191786">
            <w:pPr>
              <w:pStyle w:val="ListParagraph"/>
              <w:ind w:left="0"/>
              <w:jc w:val="center"/>
            </w:pPr>
          </w:p>
        </w:tc>
        <w:tc>
          <w:tcPr>
            <w:tcW w:w="1226" w:type="dxa"/>
          </w:tcPr>
          <w:p w14:paraId="734F7685" w14:textId="77777777" w:rsidR="00F170EA" w:rsidRDefault="00F170EA" w:rsidP="00191786">
            <w:pPr>
              <w:pStyle w:val="ListParagraph"/>
              <w:ind w:left="0"/>
              <w:jc w:val="center"/>
            </w:pPr>
          </w:p>
        </w:tc>
        <w:tc>
          <w:tcPr>
            <w:tcW w:w="1443" w:type="dxa"/>
          </w:tcPr>
          <w:p w14:paraId="2680D10D" w14:textId="77777777" w:rsidR="00F170EA" w:rsidRDefault="00F170EA" w:rsidP="00191786">
            <w:pPr>
              <w:pStyle w:val="ListParagraph"/>
              <w:ind w:left="0"/>
              <w:jc w:val="center"/>
            </w:pPr>
          </w:p>
        </w:tc>
        <w:tc>
          <w:tcPr>
            <w:tcW w:w="1096" w:type="dxa"/>
          </w:tcPr>
          <w:p w14:paraId="04B0A837" w14:textId="22D0274F" w:rsidR="00F170EA" w:rsidRDefault="00F170EA" w:rsidP="00191786">
            <w:pPr>
              <w:pStyle w:val="ListParagraph"/>
              <w:ind w:left="0"/>
              <w:jc w:val="center"/>
            </w:pPr>
          </w:p>
        </w:tc>
      </w:tr>
      <w:tr w:rsidR="00F170EA" w14:paraId="57559756" w14:textId="77777777" w:rsidTr="00F767CA">
        <w:tc>
          <w:tcPr>
            <w:tcW w:w="1113" w:type="dxa"/>
            <w:vMerge/>
          </w:tcPr>
          <w:p w14:paraId="24A2E766" w14:textId="77777777" w:rsidR="00F170EA" w:rsidRDefault="00F170EA" w:rsidP="00191786">
            <w:pPr>
              <w:pStyle w:val="ListParagraph"/>
              <w:ind w:left="0"/>
              <w:jc w:val="center"/>
            </w:pPr>
          </w:p>
        </w:tc>
        <w:tc>
          <w:tcPr>
            <w:tcW w:w="1434" w:type="dxa"/>
          </w:tcPr>
          <w:p w14:paraId="1893F4B8" w14:textId="77777777" w:rsidR="00F170EA" w:rsidRDefault="00F170EA" w:rsidP="00191786">
            <w:pPr>
              <w:pStyle w:val="ListParagraph"/>
              <w:ind w:left="0"/>
              <w:jc w:val="center"/>
            </w:pPr>
          </w:p>
        </w:tc>
        <w:tc>
          <w:tcPr>
            <w:tcW w:w="1276" w:type="dxa"/>
          </w:tcPr>
          <w:p w14:paraId="7F200750" w14:textId="77777777" w:rsidR="00F170EA" w:rsidRDefault="00F170EA" w:rsidP="00191786">
            <w:pPr>
              <w:pStyle w:val="ListParagraph"/>
              <w:ind w:left="0"/>
              <w:jc w:val="center"/>
            </w:pPr>
          </w:p>
        </w:tc>
        <w:tc>
          <w:tcPr>
            <w:tcW w:w="1254" w:type="dxa"/>
          </w:tcPr>
          <w:p w14:paraId="0AC58B6A" w14:textId="77777777" w:rsidR="00F170EA" w:rsidRDefault="00F170EA" w:rsidP="00191786">
            <w:pPr>
              <w:pStyle w:val="ListParagraph"/>
              <w:ind w:left="0"/>
              <w:jc w:val="center"/>
            </w:pPr>
          </w:p>
        </w:tc>
        <w:tc>
          <w:tcPr>
            <w:tcW w:w="1226" w:type="dxa"/>
          </w:tcPr>
          <w:p w14:paraId="57822504" w14:textId="77777777" w:rsidR="00F170EA" w:rsidRDefault="00F170EA" w:rsidP="00191786">
            <w:pPr>
              <w:pStyle w:val="ListParagraph"/>
              <w:ind w:left="0"/>
              <w:jc w:val="center"/>
            </w:pPr>
          </w:p>
        </w:tc>
        <w:tc>
          <w:tcPr>
            <w:tcW w:w="1443" w:type="dxa"/>
          </w:tcPr>
          <w:p w14:paraId="6289E588" w14:textId="77777777" w:rsidR="00F170EA" w:rsidRDefault="00F170EA" w:rsidP="00191786">
            <w:pPr>
              <w:pStyle w:val="ListParagraph"/>
              <w:ind w:left="0"/>
              <w:jc w:val="center"/>
            </w:pPr>
          </w:p>
        </w:tc>
        <w:tc>
          <w:tcPr>
            <w:tcW w:w="1096" w:type="dxa"/>
          </w:tcPr>
          <w:p w14:paraId="36D2FD8B" w14:textId="36E0A0E9" w:rsidR="00F170EA" w:rsidRDefault="00F170EA" w:rsidP="00191786">
            <w:pPr>
              <w:pStyle w:val="ListParagraph"/>
              <w:ind w:left="0"/>
              <w:jc w:val="center"/>
            </w:pPr>
          </w:p>
        </w:tc>
      </w:tr>
      <w:tr w:rsidR="00F170EA" w14:paraId="74C3E68C" w14:textId="77777777" w:rsidTr="00F767CA">
        <w:tc>
          <w:tcPr>
            <w:tcW w:w="1113" w:type="dxa"/>
            <w:vMerge w:val="restart"/>
            <w:vAlign w:val="center"/>
          </w:tcPr>
          <w:p w14:paraId="6D8CFD6A" w14:textId="2CE7C176" w:rsidR="00F170EA" w:rsidRDefault="00F170EA" w:rsidP="00191786">
            <w:pPr>
              <w:pStyle w:val="ListParagraph"/>
              <w:ind w:left="0"/>
              <w:jc w:val="center"/>
            </w:pPr>
            <w:r>
              <w:t>9047</w:t>
            </w:r>
          </w:p>
        </w:tc>
        <w:tc>
          <w:tcPr>
            <w:tcW w:w="1434" w:type="dxa"/>
          </w:tcPr>
          <w:p w14:paraId="54E2C03F" w14:textId="77777777" w:rsidR="00F170EA" w:rsidRDefault="00F170EA" w:rsidP="00191786">
            <w:pPr>
              <w:pStyle w:val="ListParagraph"/>
              <w:ind w:left="0"/>
              <w:jc w:val="center"/>
            </w:pPr>
          </w:p>
        </w:tc>
        <w:tc>
          <w:tcPr>
            <w:tcW w:w="1276" w:type="dxa"/>
          </w:tcPr>
          <w:p w14:paraId="19F60ABA" w14:textId="77777777" w:rsidR="00F170EA" w:rsidRDefault="00F170EA" w:rsidP="00191786">
            <w:pPr>
              <w:pStyle w:val="ListParagraph"/>
              <w:ind w:left="0"/>
              <w:jc w:val="center"/>
            </w:pPr>
          </w:p>
        </w:tc>
        <w:tc>
          <w:tcPr>
            <w:tcW w:w="1254" w:type="dxa"/>
          </w:tcPr>
          <w:p w14:paraId="0F06533F" w14:textId="77777777" w:rsidR="00F170EA" w:rsidRDefault="00F170EA" w:rsidP="00191786">
            <w:pPr>
              <w:pStyle w:val="ListParagraph"/>
              <w:ind w:left="0"/>
              <w:jc w:val="center"/>
            </w:pPr>
          </w:p>
        </w:tc>
        <w:tc>
          <w:tcPr>
            <w:tcW w:w="1226" w:type="dxa"/>
          </w:tcPr>
          <w:p w14:paraId="00B44AEB" w14:textId="77777777" w:rsidR="00F170EA" w:rsidRDefault="00F170EA" w:rsidP="00191786">
            <w:pPr>
              <w:pStyle w:val="ListParagraph"/>
              <w:ind w:left="0"/>
              <w:jc w:val="center"/>
            </w:pPr>
          </w:p>
        </w:tc>
        <w:tc>
          <w:tcPr>
            <w:tcW w:w="1443" w:type="dxa"/>
          </w:tcPr>
          <w:p w14:paraId="6E2648B3" w14:textId="77777777" w:rsidR="00F170EA" w:rsidRDefault="00F170EA" w:rsidP="00191786">
            <w:pPr>
              <w:pStyle w:val="ListParagraph"/>
              <w:ind w:left="0"/>
              <w:jc w:val="center"/>
            </w:pPr>
          </w:p>
        </w:tc>
        <w:tc>
          <w:tcPr>
            <w:tcW w:w="1096" w:type="dxa"/>
          </w:tcPr>
          <w:p w14:paraId="1FAAC13C" w14:textId="5F3778E8" w:rsidR="00F170EA" w:rsidRDefault="00F170EA" w:rsidP="00191786">
            <w:pPr>
              <w:pStyle w:val="ListParagraph"/>
              <w:ind w:left="0"/>
              <w:jc w:val="center"/>
            </w:pPr>
          </w:p>
        </w:tc>
      </w:tr>
      <w:tr w:rsidR="00F170EA" w14:paraId="2E1B8071" w14:textId="77777777" w:rsidTr="00F767CA">
        <w:tc>
          <w:tcPr>
            <w:tcW w:w="1113" w:type="dxa"/>
            <w:vMerge/>
          </w:tcPr>
          <w:p w14:paraId="469BD1BD" w14:textId="77777777" w:rsidR="00F170EA" w:rsidRDefault="00F170EA" w:rsidP="00191786">
            <w:pPr>
              <w:pStyle w:val="ListParagraph"/>
              <w:ind w:left="0"/>
              <w:jc w:val="center"/>
            </w:pPr>
          </w:p>
        </w:tc>
        <w:tc>
          <w:tcPr>
            <w:tcW w:w="1434" w:type="dxa"/>
          </w:tcPr>
          <w:p w14:paraId="62CA130E" w14:textId="77777777" w:rsidR="00F170EA" w:rsidRDefault="00F170EA" w:rsidP="00191786">
            <w:pPr>
              <w:pStyle w:val="ListParagraph"/>
              <w:ind w:left="0"/>
              <w:jc w:val="center"/>
            </w:pPr>
          </w:p>
        </w:tc>
        <w:tc>
          <w:tcPr>
            <w:tcW w:w="1276" w:type="dxa"/>
          </w:tcPr>
          <w:p w14:paraId="7D49E04A" w14:textId="77777777" w:rsidR="00F170EA" w:rsidRDefault="00F170EA" w:rsidP="00191786">
            <w:pPr>
              <w:pStyle w:val="ListParagraph"/>
              <w:ind w:left="0"/>
              <w:jc w:val="center"/>
            </w:pPr>
          </w:p>
        </w:tc>
        <w:tc>
          <w:tcPr>
            <w:tcW w:w="1254" w:type="dxa"/>
          </w:tcPr>
          <w:p w14:paraId="162E7FC8" w14:textId="77777777" w:rsidR="00F170EA" w:rsidRDefault="00F170EA" w:rsidP="00191786">
            <w:pPr>
              <w:pStyle w:val="ListParagraph"/>
              <w:ind w:left="0"/>
              <w:jc w:val="center"/>
            </w:pPr>
          </w:p>
        </w:tc>
        <w:tc>
          <w:tcPr>
            <w:tcW w:w="1226" w:type="dxa"/>
          </w:tcPr>
          <w:p w14:paraId="10E8C9BE" w14:textId="77777777" w:rsidR="00F170EA" w:rsidRDefault="00F170EA" w:rsidP="00191786">
            <w:pPr>
              <w:pStyle w:val="ListParagraph"/>
              <w:ind w:left="0"/>
              <w:jc w:val="center"/>
            </w:pPr>
          </w:p>
        </w:tc>
        <w:tc>
          <w:tcPr>
            <w:tcW w:w="1443" w:type="dxa"/>
          </w:tcPr>
          <w:p w14:paraId="5821833F" w14:textId="77777777" w:rsidR="00F170EA" w:rsidRDefault="00F170EA" w:rsidP="00191786">
            <w:pPr>
              <w:pStyle w:val="ListParagraph"/>
              <w:ind w:left="0"/>
              <w:jc w:val="center"/>
            </w:pPr>
          </w:p>
        </w:tc>
        <w:tc>
          <w:tcPr>
            <w:tcW w:w="1096" w:type="dxa"/>
          </w:tcPr>
          <w:p w14:paraId="4D902656" w14:textId="4DBFF4DC" w:rsidR="00F170EA" w:rsidRDefault="00F170EA" w:rsidP="00191786">
            <w:pPr>
              <w:pStyle w:val="ListParagraph"/>
              <w:ind w:left="0"/>
              <w:jc w:val="center"/>
            </w:pPr>
          </w:p>
        </w:tc>
      </w:tr>
      <w:tr w:rsidR="00F170EA" w14:paraId="61ECF830" w14:textId="77777777" w:rsidTr="00F767CA">
        <w:tc>
          <w:tcPr>
            <w:tcW w:w="1113" w:type="dxa"/>
            <w:vMerge/>
          </w:tcPr>
          <w:p w14:paraId="104DFB11" w14:textId="77777777" w:rsidR="00F170EA" w:rsidRDefault="00F170EA" w:rsidP="00191786">
            <w:pPr>
              <w:pStyle w:val="ListParagraph"/>
              <w:ind w:left="0"/>
              <w:jc w:val="center"/>
            </w:pPr>
          </w:p>
        </w:tc>
        <w:tc>
          <w:tcPr>
            <w:tcW w:w="1434" w:type="dxa"/>
          </w:tcPr>
          <w:p w14:paraId="1AA56A15" w14:textId="77777777" w:rsidR="00F170EA" w:rsidRDefault="00F170EA" w:rsidP="00191786">
            <w:pPr>
              <w:pStyle w:val="ListParagraph"/>
              <w:ind w:left="0"/>
              <w:jc w:val="center"/>
            </w:pPr>
          </w:p>
        </w:tc>
        <w:tc>
          <w:tcPr>
            <w:tcW w:w="1276" w:type="dxa"/>
          </w:tcPr>
          <w:p w14:paraId="56E3763A" w14:textId="77777777" w:rsidR="00F170EA" w:rsidRDefault="00F170EA" w:rsidP="00191786">
            <w:pPr>
              <w:pStyle w:val="ListParagraph"/>
              <w:ind w:left="0"/>
              <w:jc w:val="center"/>
            </w:pPr>
          </w:p>
        </w:tc>
        <w:tc>
          <w:tcPr>
            <w:tcW w:w="1254" w:type="dxa"/>
          </w:tcPr>
          <w:p w14:paraId="6F3B7DA9" w14:textId="77777777" w:rsidR="00F170EA" w:rsidRDefault="00F170EA" w:rsidP="00191786">
            <w:pPr>
              <w:pStyle w:val="ListParagraph"/>
              <w:ind w:left="0"/>
              <w:jc w:val="center"/>
            </w:pPr>
          </w:p>
        </w:tc>
        <w:tc>
          <w:tcPr>
            <w:tcW w:w="1226" w:type="dxa"/>
          </w:tcPr>
          <w:p w14:paraId="5850C07E" w14:textId="77777777" w:rsidR="00F170EA" w:rsidRDefault="00F170EA" w:rsidP="00191786">
            <w:pPr>
              <w:pStyle w:val="ListParagraph"/>
              <w:ind w:left="0"/>
              <w:jc w:val="center"/>
            </w:pPr>
          </w:p>
        </w:tc>
        <w:tc>
          <w:tcPr>
            <w:tcW w:w="1443" w:type="dxa"/>
          </w:tcPr>
          <w:p w14:paraId="710A6E4C" w14:textId="77777777" w:rsidR="00F170EA" w:rsidRDefault="00F170EA" w:rsidP="00191786">
            <w:pPr>
              <w:pStyle w:val="ListParagraph"/>
              <w:ind w:left="0"/>
              <w:jc w:val="center"/>
            </w:pPr>
          </w:p>
        </w:tc>
        <w:tc>
          <w:tcPr>
            <w:tcW w:w="1096" w:type="dxa"/>
          </w:tcPr>
          <w:p w14:paraId="2CF5849B" w14:textId="18B4F43C" w:rsidR="00F170EA" w:rsidRDefault="00F170EA" w:rsidP="00191786">
            <w:pPr>
              <w:pStyle w:val="ListParagraph"/>
              <w:ind w:left="0"/>
              <w:jc w:val="center"/>
            </w:pPr>
          </w:p>
        </w:tc>
      </w:tr>
    </w:tbl>
    <w:p w14:paraId="0ADC5FA1" w14:textId="7F3B180A" w:rsidR="00F170EA" w:rsidRPr="00F170EA" w:rsidRDefault="00F170EA" w:rsidP="004976F0">
      <w:pPr>
        <w:pStyle w:val="ListParagraph"/>
        <w:spacing w:before="240" w:after="0" w:line="480" w:lineRule="auto"/>
        <w:ind w:left="426"/>
        <w:jc w:val="both"/>
      </w:pPr>
      <w:r>
        <w:t xml:space="preserve">Data yang akan diambil berdasarkan tabel </w:t>
      </w:r>
      <w:r w:rsidR="00363D53">
        <w:t>9</w:t>
      </w:r>
      <w:r w:rsidR="00EE71CC">
        <w:t xml:space="preserve"> </w:t>
      </w:r>
      <w:r>
        <w:t>yaitu dengan parameter input berupa spesifikasi propeller yang digunakan, jarak tempuh yang dilakukan, dan berat beban yang akan dibawa drone. Sehingga akan menghasilkan data output berupa selisih dari tegangan awal (motor arming) dan tegangan akhir (motor disarming setelah menjalankan misi)</w:t>
      </w:r>
      <w:r w:rsidR="00191786">
        <w:t xml:space="preserve"> dan lama durasi drone terbang</w:t>
      </w:r>
      <w:r w:rsidR="00D27041">
        <w:t>.</w:t>
      </w:r>
      <w:r w:rsidR="005D257A">
        <w:br w:type="page"/>
      </w:r>
    </w:p>
    <w:p w14:paraId="2D84AD92" w14:textId="03ECA051" w:rsidR="00A9065A" w:rsidRDefault="00EA6B58" w:rsidP="00EA6B58">
      <w:pPr>
        <w:pStyle w:val="Heading1"/>
        <w:rPr>
          <w:lang w:val="en-US"/>
        </w:rPr>
      </w:pPr>
      <w:bookmarkStart w:id="344" w:name="_Toc146703271"/>
      <w:r>
        <w:rPr>
          <w:lang w:val="en-US"/>
        </w:rPr>
        <w:lastRenderedPageBreak/>
        <w:t>DAFTAR PUSTAKA</w:t>
      </w:r>
      <w:bookmarkEnd w:id="344"/>
    </w:p>
    <w:p w14:paraId="27CEFA6D" w14:textId="77777777" w:rsidR="00911D21" w:rsidRPr="00911D21" w:rsidRDefault="00911D21" w:rsidP="00911D21"/>
    <w:p w14:paraId="271CAEAF" w14:textId="2567386E"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911D21">
        <w:rPr>
          <w:rFonts w:cs="Times New Roman"/>
          <w:noProof/>
          <w:szCs w:val="24"/>
        </w:rPr>
        <w:t xml:space="preserve">Abdul Wahid, A. (2020). Analisis Metode Waterfall Untuk Pengembangan Sistem Informasi. </w:t>
      </w:r>
      <w:r w:rsidRPr="00911D21">
        <w:rPr>
          <w:rFonts w:cs="Times New Roman"/>
          <w:i/>
          <w:iCs/>
          <w:noProof/>
          <w:szCs w:val="24"/>
        </w:rPr>
        <w:t>Jurnal Ilmu-Ilmu Informatika Dan Manajemen STMIK</w:t>
      </w:r>
      <w:r w:rsidRPr="00911D21">
        <w:rPr>
          <w:rFonts w:cs="Times New Roman"/>
          <w:noProof/>
          <w:szCs w:val="24"/>
        </w:rPr>
        <w:t xml:space="preserve">, </w:t>
      </w:r>
      <w:r w:rsidRPr="00911D21">
        <w:rPr>
          <w:rFonts w:cs="Times New Roman"/>
          <w:i/>
          <w:iCs/>
          <w:noProof/>
          <w:szCs w:val="24"/>
        </w:rPr>
        <w:t>November</w:t>
      </w:r>
      <w:r w:rsidRPr="00911D21">
        <w:rPr>
          <w:rFonts w:cs="Times New Roman"/>
          <w:noProof/>
          <w:szCs w:val="24"/>
        </w:rPr>
        <w:t>, 1–5.</w:t>
      </w:r>
    </w:p>
    <w:p w14:paraId="12662BAB"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Ahiarwar, S., Swarnkar, R., Bhukya, S., &amp; Namwade, G. (2019). Application of drone in agriculture: A review. </w:t>
      </w:r>
      <w:r w:rsidRPr="00911D21">
        <w:rPr>
          <w:rFonts w:cs="Times New Roman"/>
          <w:i/>
          <w:iCs/>
          <w:noProof/>
          <w:szCs w:val="24"/>
        </w:rPr>
        <w:t>International Journal of Chemical Studies</w:t>
      </w:r>
      <w:r w:rsidRPr="00911D21">
        <w:rPr>
          <w:rFonts w:cs="Times New Roman"/>
          <w:noProof/>
          <w:szCs w:val="24"/>
        </w:rPr>
        <w:t xml:space="preserve">, </w:t>
      </w:r>
      <w:r w:rsidRPr="00911D21">
        <w:rPr>
          <w:rFonts w:cs="Times New Roman"/>
          <w:i/>
          <w:iCs/>
          <w:noProof/>
          <w:szCs w:val="24"/>
        </w:rPr>
        <w:t>8</w:t>
      </w:r>
      <w:r w:rsidRPr="00911D21">
        <w:rPr>
          <w:rFonts w:cs="Times New Roman"/>
          <w:noProof/>
          <w:szCs w:val="24"/>
        </w:rPr>
        <w:t>(5), 181–187. https://doi.org/10.22271/chemi.2020.v8.i5d.10529</w:t>
      </w:r>
    </w:p>
    <w:p w14:paraId="74A60C85"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Astuti, W., &amp; Widyastuti, C. R. (2016). Pestisida Organik Ramah Lingkungan Pembasmi Hama Tanaman Sayur. </w:t>
      </w:r>
      <w:r w:rsidRPr="00911D21">
        <w:rPr>
          <w:rFonts w:cs="Times New Roman"/>
          <w:i/>
          <w:iCs/>
          <w:noProof/>
          <w:szCs w:val="24"/>
        </w:rPr>
        <w:t>Rekayasa</w:t>
      </w:r>
      <w:r w:rsidRPr="00911D21">
        <w:rPr>
          <w:rFonts w:cs="Times New Roman"/>
          <w:noProof/>
          <w:szCs w:val="24"/>
        </w:rPr>
        <w:t xml:space="preserve">, </w:t>
      </w:r>
      <w:r w:rsidRPr="00911D21">
        <w:rPr>
          <w:rFonts w:cs="Times New Roman"/>
          <w:i/>
          <w:iCs/>
          <w:noProof/>
          <w:szCs w:val="24"/>
        </w:rPr>
        <w:t>14</w:t>
      </w:r>
      <w:r w:rsidRPr="00911D21">
        <w:rPr>
          <w:rFonts w:cs="Times New Roman"/>
          <w:noProof/>
          <w:szCs w:val="24"/>
        </w:rPr>
        <w:t>(2), 117.</w:t>
      </w:r>
    </w:p>
    <w:p w14:paraId="213B3C82"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Febri, H., Sumbung, R., Mesin, J. T., Negeri, P., &amp; Pandang, U. (2021). </w:t>
      </w:r>
      <w:r w:rsidRPr="00911D21">
        <w:rPr>
          <w:rFonts w:cs="Times New Roman"/>
          <w:i/>
          <w:iCs/>
          <w:noProof/>
          <w:szCs w:val="24"/>
        </w:rPr>
        <w:t>DRONE UNTUK DETEKSI HAMA DAN PENYEMPROTAN PESTISIDA PADA TANAMAN PADI</w:t>
      </w:r>
      <w:r w:rsidRPr="00911D21">
        <w:rPr>
          <w:rFonts w:cs="Times New Roman"/>
          <w:noProof/>
          <w:szCs w:val="24"/>
        </w:rPr>
        <w:t>.</w:t>
      </w:r>
    </w:p>
    <w:p w14:paraId="788D1A2B"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Feriadi, D. (2017). </w:t>
      </w:r>
      <w:r w:rsidRPr="00911D21">
        <w:rPr>
          <w:rFonts w:cs="Times New Roman"/>
          <w:i/>
          <w:iCs/>
          <w:noProof/>
          <w:szCs w:val="24"/>
        </w:rPr>
        <w:t>Aplikasi Sistem Pendukung Keputusan Untuk Simulasi Diagnosa Hama dan Penyakit Pada Tanaman Cabai</w:t>
      </w:r>
      <w:r w:rsidRPr="00911D21">
        <w:rPr>
          <w:rFonts w:cs="Times New Roman"/>
          <w:noProof/>
          <w:szCs w:val="24"/>
        </w:rPr>
        <w:t>. 106–113.</w:t>
      </w:r>
    </w:p>
    <w:p w14:paraId="5831E6BF"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Hidayat, R., Muhaimin, &amp; Aidi, F. (2019). Rancang Bangun Prototype Drone Penyemprot Pestisida Untuk Pertanian Padi Secara Otomatis. </w:t>
      </w:r>
      <w:r w:rsidRPr="00911D21">
        <w:rPr>
          <w:rFonts w:cs="Times New Roman"/>
          <w:i/>
          <w:iCs/>
          <w:noProof/>
          <w:szCs w:val="24"/>
        </w:rPr>
        <w:t>Jurnal Tektro</w:t>
      </w:r>
      <w:r w:rsidRPr="00911D21">
        <w:rPr>
          <w:rFonts w:cs="Times New Roman"/>
          <w:noProof/>
          <w:szCs w:val="24"/>
        </w:rPr>
        <w:t xml:space="preserve">, </w:t>
      </w:r>
      <w:r w:rsidRPr="00911D21">
        <w:rPr>
          <w:rFonts w:cs="Times New Roman"/>
          <w:i/>
          <w:iCs/>
          <w:noProof/>
          <w:szCs w:val="24"/>
        </w:rPr>
        <w:t>3</w:t>
      </w:r>
      <w:r w:rsidRPr="00911D21">
        <w:rPr>
          <w:rFonts w:cs="Times New Roman"/>
          <w:noProof/>
          <w:szCs w:val="24"/>
        </w:rPr>
        <w:t>(2), 86–94. http://e-jurnal.pnl.ac.id/index.php/TEKTRO/article/view/1550</w:t>
      </w:r>
    </w:p>
    <w:p w14:paraId="0D6E026F"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Hidayati, N. (2019). Penggunaan Metode Waterfall Dalam Rancang Bangun Sistem Informasi Penjualan. </w:t>
      </w:r>
      <w:r w:rsidRPr="00911D21">
        <w:rPr>
          <w:rFonts w:cs="Times New Roman"/>
          <w:i/>
          <w:iCs/>
          <w:noProof/>
          <w:szCs w:val="24"/>
        </w:rPr>
        <w:t>Generation Journal</w:t>
      </w:r>
      <w:r w:rsidRPr="00911D21">
        <w:rPr>
          <w:rFonts w:cs="Times New Roman"/>
          <w:noProof/>
          <w:szCs w:val="24"/>
        </w:rPr>
        <w:t xml:space="preserve">, </w:t>
      </w:r>
      <w:r w:rsidRPr="00911D21">
        <w:rPr>
          <w:rFonts w:cs="Times New Roman"/>
          <w:i/>
          <w:iCs/>
          <w:noProof/>
          <w:szCs w:val="24"/>
        </w:rPr>
        <w:t>3</w:t>
      </w:r>
      <w:r w:rsidRPr="00911D21">
        <w:rPr>
          <w:rFonts w:cs="Times New Roman"/>
          <w:noProof/>
          <w:szCs w:val="24"/>
        </w:rPr>
        <w:t>(1), 1–10.</w:t>
      </w:r>
    </w:p>
    <w:p w14:paraId="50601605"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Indreswari Suroso. (2021). </w:t>
      </w:r>
      <w:r w:rsidRPr="00911D21">
        <w:rPr>
          <w:rFonts w:cs="Times New Roman"/>
          <w:i/>
          <w:iCs/>
          <w:noProof/>
          <w:szCs w:val="24"/>
        </w:rPr>
        <w:t>Institut teknologi nasional, PENGERTIAN DRONE</w:t>
      </w:r>
      <w:r w:rsidRPr="00911D21">
        <w:rPr>
          <w:rFonts w:cs="Times New Roman"/>
          <w:noProof/>
          <w:szCs w:val="24"/>
        </w:rPr>
        <w:t>. 4–11.</w:t>
      </w:r>
    </w:p>
    <w:p w14:paraId="1139926A"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Kusumaningrum, S. I. (2019). Pemanfaatan Sektor Pertanian Sebagai Penunjang Pertumbuhan Perekonomian Indonesia. </w:t>
      </w:r>
      <w:r w:rsidRPr="00911D21">
        <w:rPr>
          <w:rFonts w:cs="Times New Roman"/>
          <w:i/>
          <w:iCs/>
          <w:noProof/>
          <w:szCs w:val="24"/>
        </w:rPr>
        <w:t>Jurnal Transaksi</w:t>
      </w:r>
      <w:r w:rsidRPr="00911D21">
        <w:rPr>
          <w:rFonts w:cs="Times New Roman"/>
          <w:noProof/>
          <w:szCs w:val="24"/>
        </w:rPr>
        <w:t xml:space="preserve">, </w:t>
      </w:r>
      <w:r w:rsidRPr="00911D21">
        <w:rPr>
          <w:rFonts w:cs="Times New Roman"/>
          <w:i/>
          <w:iCs/>
          <w:noProof/>
          <w:szCs w:val="24"/>
        </w:rPr>
        <w:t>11</w:t>
      </w:r>
      <w:r w:rsidRPr="00911D21">
        <w:rPr>
          <w:rFonts w:cs="Times New Roman"/>
          <w:noProof/>
          <w:szCs w:val="24"/>
        </w:rPr>
        <w:t xml:space="preserve">(1), 80–89. </w:t>
      </w:r>
      <w:r w:rsidRPr="00911D21">
        <w:rPr>
          <w:rFonts w:cs="Times New Roman"/>
          <w:noProof/>
          <w:szCs w:val="24"/>
        </w:rPr>
        <w:lastRenderedPageBreak/>
        <w:t>http://ejournal.atmajaya.ac.id/index.php/transaksi/article/view/477</w:t>
      </w:r>
    </w:p>
    <w:p w14:paraId="68B2A2C1"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911D21">
        <w:rPr>
          <w:rFonts w:cs="Times New Roman"/>
          <w:i/>
          <w:iCs/>
          <w:noProof/>
          <w:szCs w:val="24"/>
        </w:rPr>
        <w:t>JEEE-U (Journal of Electrical and Electronic Engineering-UMSIDA)</w:t>
      </w:r>
      <w:r w:rsidRPr="00911D21">
        <w:rPr>
          <w:rFonts w:cs="Times New Roman"/>
          <w:noProof/>
          <w:szCs w:val="24"/>
        </w:rPr>
        <w:t xml:space="preserve">, </w:t>
      </w:r>
      <w:r w:rsidRPr="00911D21">
        <w:rPr>
          <w:rFonts w:cs="Times New Roman"/>
          <w:i/>
          <w:iCs/>
          <w:noProof/>
          <w:szCs w:val="24"/>
        </w:rPr>
        <w:t>1</w:t>
      </w:r>
      <w:r w:rsidRPr="00911D21">
        <w:rPr>
          <w:rFonts w:cs="Times New Roman"/>
          <w:noProof/>
          <w:szCs w:val="24"/>
        </w:rPr>
        <w:t>(1), 15–21. https://doi.org/10.21070/jeee-u.v1i1.760</w:t>
      </w:r>
    </w:p>
    <w:p w14:paraId="281AB36F"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Scott, J. E., &amp; Scott, C. H. (2017). Drone delivery models for healthcare. </w:t>
      </w:r>
      <w:r w:rsidRPr="00911D21">
        <w:rPr>
          <w:rFonts w:cs="Times New Roman"/>
          <w:i/>
          <w:iCs/>
          <w:noProof/>
          <w:szCs w:val="24"/>
        </w:rPr>
        <w:t>Proceedings of the Annual Hawaii International Conference on System Sciences</w:t>
      </w:r>
      <w:r w:rsidRPr="00911D21">
        <w:rPr>
          <w:rFonts w:cs="Times New Roman"/>
          <w:noProof/>
          <w:szCs w:val="24"/>
        </w:rPr>
        <w:t xml:space="preserve">, </w:t>
      </w:r>
      <w:r w:rsidRPr="00911D21">
        <w:rPr>
          <w:rFonts w:cs="Times New Roman"/>
          <w:i/>
          <w:iCs/>
          <w:noProof/>
          <w:szCs w:val="24"/>
        </w:rPr>
        <w:t>2017</w:t>
      </w:r>
      <w:r w:rsidRPr="00911D21">
        <w:rPr>
          <w:rFonts w:cs="Times New Roman"/>
          <w:noProof/>
          <w:szCs w:val="24"/>
        </w:rPr>
        <w:t>-</w:t>
      </w:r>
      <w:r w:rsidRPr="00911D21">
        <w:rPr>
          <w:rFonts w:cs="Times New Roman"/>
          <w:i/>
          <w:iCs/>
          <w:noProof/>
          <w:szCs w:val="24"/>
        </w:rPr>
        <w:t>Janua</w:t>
      </w:r>
      <w:r w:rsidRPr="00911D21">
        <w:rPr>
          <w:rFonts w:cs="Times New Roman"/>
          <w:noProof/>
          <w:szCs w:val="24"/>
        </w:rPr>
        <w:t>, 3297–3304. https://doi.org/10.24251/hicss.2017.399</w:t>
      </w:r>
    </w:p>
    <w:p w14:paraId="236283B1"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Sutadi, L. Y., Widyanto, S. A., &amp; Haryanto, I. (2012). </w:t>
      </w:r>
      <w:r w:rsidRPr="00911D21">
        <w:rPr>
          <w:rFonts w:cs="Times New Roman"/>
          <w:i/>
          <w:iCs/>
          <w:noProof/>
          <w:szCs w:val="24"/>
        </w:rPr>
        <w:t>Perancangan Mekanisme Pengontrol Controllable Pitch Propeller</w:t>
      </w:r>
      <w:r w:rsidRPr="00911D21">
        <w:rPr>
          <w:rFonts w:cs="Times New Roman"/>
          <w:noProof/>
          <w:szCs w:val="24"/>
        </w:rPr>
        <w:t>. 12–17.</w:t>
      </w:r>
    </w:p>
    <w:p w14:paraId="1562D307"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Taufik, A., Habriansyah, I., Fachturrahman, F., &amp; Sumbung, H. F. R. (2022). Drone Untuk Deteksi Hama dan Penyemprotan Pestisida pada Tanaman Padi. </w:t>
      </w:r>
      <w:r w:rsidRPr="00911D21">
        <w:rPr>
          <w:rFonts w:cs="Times New Roman"/>
          <w:i/>
          <w:iCs/>
          <w:noProof/>
          <w:szCs w:val="24"/>
        </w:rPr>
        <w:t>Jurnal Teknik Mesin Sinergi</w:t>
      </w:r>
      <w:r w:rsidRPr="00911D21">
        <w:rPr>
          <w:rFonts w:cs="Times New Roman"/>
          <w:noProof/>
          <w:szCs w:val="24"/>
        </w:rPr>
        <w:t xml:space="preserve">, </w:t>
      </w:r>
      <w:r w:rsidRPr="00911D21">
        <w:rPr>
          <w:rFonts w:cs="Times New Roman"/>
          <w:i/>
          <w:iCs/>
          <w:noProof/>
          <w:szCs w:val="24"/>
        </w:rPr>
        <w:t>20</w:t>
      </w:r>
      <w:r w:rsidRPr="00911D21">
        <w:rPr>
          <w:rFonts w:cs="Times New Roman"/>
          <w:noProof/>
          <w:szCs w:val="24"/>
        </w:rPr>
        <w:t>(2), 139. https://doi.org/10.31963/sinergi.v20i2.3737</w:t>
      </w:r>
    </w:p>
    <w:p w14:paraId="0B467017"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szCs w:val="24"/>
        </w:rPr>
      </w:pPr>
      <w:r w:rsidRPr="00911D21">
        <w:rPr>
          <w:rFonts w:cs="Times New Roman"/>
          <w:noProof/>
          <w:szCs w:val="24"/>
        </w:rPr>
        <w:t xml:space="preserve">Widiasari, C., &amp; Este Dulan Agustinus S., R. (2020). Rancang Bangun Drone Quadcopter Tanpa Awak Penyiram Pupuk Tanaman. </w:t>
      </w:r>
      <w:r w:rsidRPr="00911D21">
        <w:rPr>
          <w:rFonts w:cs="Times New Roman"/>
          <w:i/>
          <w:iCs/>
          <w:noProof/>
          <w:szCs w:val="24"/>
        </w:rPr>
        <w:t>Jurnal ELEMENTER</w:t>
      </w:r>
      <w:r w:rsidRPr="00911D21">
        <w:rPr>
          <w:rFonts w:cs="Times New Roman"/>
          <w:noProof/>
          <w:szCs w:val="24"/>
        </w:rPr>
        <w:t xml:space="preserve">, </w:t>
      </w:r>
      <w:r w:rsidRPr="00911D21">
        <w:rPr>
          <w:rFonts w:cs="Times New Roman"/>
          <w:i/>
          <w:iCs/>
          <w:noProof/>
          <w:szCs w:val="24"/>
        </w:rPr>
        <w:t>6</w:t>
      </w:r>
      <w:r w:rsidRPr="00911D21">
        <w:rPr>
          <w:rFonts w:cs="Times New Roman"/>
          <w:noProof/>
          <w:szCs w:val="24"/>
        </w:rPr>
        <w:t>(2), 81–90.</w:t>
      </w:r>
    </w:p>
    <w:p w14:paraId="2846CCD7" w14:textId="77777777" w:rsidR="00911D21" w:rsidRPr="00911D21" w:rsidRDefault="00911D21" w:rsidP="009D5248">
      <w:pPr>
        <w:widowControl w:val="0"/>
        <w:autoSpaceDE w:val="0"/>
        <w:autoSpaceDN w:val="0"/>
        <w:adjustRightInd w:val="0"/>
        <w:spacing w:after="0" w:line="480" w:lineRule="auto"/>
        <w:ind w:left="480" w:hanging="480"/>
        <w:jc w:val="both"/>
        <w:rPr>
          <w:rFonts w:cs="Times New Roman"/>
          <w:noProof/>
        </w:rPr>
      </w:pPr>
      <w:r w:rsidRPr="00911D21">
        <w:rPr>
          <w:rFonts w:cs="Times New Roman"/>
          <w:noProof/>
          <w:szCs w:val="24"/>
        </w:rPr>
        <w:t xml:space="preserve">Yallappa, D., Veerangouda, M., &amp; Maski, D., Palled, V., &amp; Bheemanna, M. (2017). Development and evaluation of drone mounted sprayer for pesticide applications to crops. </w:t>
      </w:r>
      <w:r w:rsidRPr="00911D21">
        <w:rPr>
          <w:rFonts w:cs="Times New Roman"/>
          <w:i/>
          <w:iCs/>
          <w:noProof/>
          <w:szCs w:val="24"/>
        </w:rPr>
        <w:t>Development and Evaluation of Drone Mounted Sprayer for Pesticide Applications to Crops</w:t>
      </w:r>
      <w:r w:rsidRPr="00911D21">
        <w:rPr>
          <w:rFonts w:cs="Times New Roman"/>
          <w:noProof/>
          <w:szCs w:val="24"/>
        </w:rPr>
        <w:t xml:space="preserve">, </w:t>
      </w:r>
      <w:r w:rsidRPr="00911D21">
        <w:rPr>
          <w:rFonts w:cs="Times New Roman"/>
          <w:i/>
          <w:iCs/>
          <w:noProof/>
          <w:szCs w:val="24"/>
        </w:rPr>
        <w:t>16.1.2015</w:t>
      </w:r>
      <w:r w:rsidRPr="00911D21">
        <w:rPr>
          <w:rFonts w:cs="Times New Roman"/>
          <w:noProof/>
          <w:szCs w:val="24"/>
        </w:rPr>
        <w:t>. https://ieeexplore.ieee.org/abstract/document/8239330/</w:t>
      </w:r>
    </w:p>
    <w:p w14:paraId="354B9F9F" w14:textId="433A0F3C" w:rsidR="00EA6B58" w:rsidRPr="00EA6B58" w:rsidRDefault="00911D21" w:rsidP="009D5248">
      <w:pPr>
        <w:spacing w:after="0" w:line="480" w:lineRule="auto"/>
        <w:jc w:val="both"/>
        <w:rPr>
          <w:lang w:val="id-ID"/>
        </w:rPr>
      </w:pPr>
      <w:r>
        <w:rPr>
          <w:lang w:val="id-ID"/>
        </w:rPr>
        <w:fldChar w:fldCharType="end"/>
      </w:r>
    </w:p>
    <w:sectPr w:rsidR="00EA6B58" w:rsidRPr="00EA6B58" w:rsidSect="00BC1FE5">
      <w:headerReference w:type="default" r:id="rId67"/>
      <w:footerReference w:type="default" r:id="rId68"/>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63178" w14:textId="77777777" w:rsidR="00D05A12" w:rsidRDefault="00D05A12" w:rsidP="003F358C">
      <w:pPr>
        <w:spacing w:after="0" w:line="240" w:lineRule="auto"/>
      </w:pPr>
      <w:r>
        <w:separator/>
      </w:r>
    </w:p>
  </w:endnote>
  <w:endnote w:type="continuationSeparator" w:id="0">
    <w:p w14:paraId="5617406F" w14:textId="77777777" w:rsidR="00D05A12" w:rsidRDefault="00D05A12"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023675"/>
      <w:docPartObj>
        <w:docPartGallery w:val="Page Numbers (Bottom of Page)"/>
        <w:docPartUnique/>
      </w:docPartObj>
    </w:sdtPr>
    <w:sdtEndPr>
      <w:rPr>
        <w:rFonts w:cs="Times New Roman"/>
        <w:noProof/>
      </w:rPr>
    </w:sdtEndPr>
    <w:sdtContent>
      <w:p w14:paraId="1D9FB702" w14:textId="77777777" w:rsidR="00085940" w:rsidRPr="003F358C" w:rsidRDefault="00085940">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Pr>
            <w:rFonts w:cs="Times New Roman"/>
            <w:noProof/>
          </w:rPr>
          <w:t>iv</w:t>
        </w:r>
        <w:r w:rsidRPr="003F358C">
          <w:rPr>
            <w:rFonts w:cs="Times New Roman"/>
            <w:noProof/>
          </w:rPr>
          <w:fldChar w:fldCharType="end"/>
        </w:r>
      </w:p>
    </w:sdtContent>
  </w:sdt>
  <w:p w14:paraId="133C8997" w14:textId="77777777" w:rsidR="00085940" w:rsidRDefault="00085940"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E6242" w14:textId="77777777" w:rsidR="00085940" w:rsidRPr="003F358C" w:rsidRDefault="00085940" w:rsidP="00C11BF7">
    <w:pPr>
      <w:pStyle w:val="Footer"/>
      <w:tabs>
        <w:tab w:val="clear" w:pos="4680"/>
      </w:tabs>
      <w:jc w:val="center"/>
      <w:rPr>
        <w:rFonts w:cs="Times New Roman"/>
      </w:rPr>
    </w:pPr>
  </w:p>
  <w:p w14:paraId="726C4DD9" w14:textId="77777777" w:rsidR="00085940" w:rsidRDefault="00085940"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B3E8B3" w14:textId="77777777" w:rsidR="00D05A12" w:rsidRDefault="00D05A12" w:rsidP="003F358C">
      <w:pPr>
        <w:spacing w:after="0" w:line="240" w:lineRule="auto"/>
      </w:pPr>
      <w:r>
        <w:separator/>
      </w:r>
    </w:p>
  </w:footnote>
  <w:footnote w:type="continuationSeparator" w:id="0">
    <w:p w14:paraId="04C0104F" w14:textId="77777777" w:rsidR="00D05A12" w:rsidRDefault="00D05A12"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95CA9" w14:textId="77777777" w:rsidR="00085940" w:rsidRPr="00672AA8" w:rsidRDefault="00085940">
    <w:pPr>
      <w:pStyle w:val="Header"/>
      <w:jc w:val="right"/>
      <w:rPr>
        <w:rFonts w:cs="Times New Roman"/>
      </w:rPr>
    </w:pPr>
  </w:p>
  <w:p w14:paraId="1EC48767" w14:textId="77777777" w:rsidR="00085940" w:rsidRDefault="000859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6646267"/>
      <w:docPartObj>
        <w:docPartGallery w:val="Page Numbers (Top of Page)"/>
        <w:docPartUnique/>
      </w:docPartObj>
    </w:sdtPr>
    <w:sdtEndPr>
      <w:rPr>
        <w:noProof/>
      </w:rPr>
    </w:sdtEndPr>
    <w:sdtContent>
      <w:p w14:paraId="3BE217B6" w14:textId="77777777" w:rsidR="00085940" w:rsidRDefault="00085940" w:rsidP="00C11BF7">
        <w:pPr>
          <w:pStyle w:val="Header"/>
          <w:tabs>
            <w:tab w:val="clear" w:pos="4680"/>
          </w:tabs>
          <w:jc w:val="right"/>
        </w:pPr>
        <w:r>
          <w:fldChar w:fldCharType="begin"/>
        </w:r>
        <w:r>
          <w:instrText xml:space="preserve"> PAGE   \* MERGEFORMAT </w:instrText>
        </w:r>
        <w:r>
          <w:fldChar w:fldCharType="separate"/>
        </w:r>
        <w:r>
          <w:rPr>
            <w:noProof/>
          </w:rPr>
          <w:t>4</w:t>
        </w:r>
        <w:r>
          <w:rPr>
            <w:noProof/>
          </w:rPr>
          <w:fldChar w:fldCharType="end"/>
        </w:r>
      </w:p>
    </w:sdtContent>
  </w:sdt>
  <w:p w14:paraId="6BB46A8B" w14:textId="77777777" w:rsidR="00085940" w:rsidRDefault="000859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82758"/>
    <w:multiLevelType w:val="hybridMultilevel"/>
    <w:tmpl w:val="F20200F0"/>
    <w:lvl w:ilvl="0" w:tplc="3809000F">
      <w:start w:val="1"/>
      <w:numFmt w:val="decimal"/>
      <w:lvlText w:val="%1."/>
      <w:lvlJc w:val="left"/>
      <w:pPr>
        <w:ind w:left="1004" w:hanging="360"/>
      </w:pPr>
      <w:rPr>
        <w:rFonts w:hint="default"/>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23299F"/>
    <w:multiLevelType w:val="hybridMultilevel"/>
    <w:tmpl w:val="3E54AB6E"/>
    <w:lvl w:ilvl="0" w:tplc="38384CC6">
      <w:start w:val="1"/>
      <w:numFmt w:val="decimal"/>
      <w:lvlText w:val="%1)"/>
      <w:lvlJc w:val="left"/>
      <w:pPr>
        <w:ind w:left="1713" w:hanging="360"/>
      </w:pPr>
      <w:rPr>
        <w:b w:val="0"/>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15:restartNumberingAfterBreak="0">
    <w:nsid w:val="064B218A"/>
    <w:multiLevelType w:val="hybridMultilevel"/>
    <w:tmpl w:val="4B38F77A"/>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A311C1E"/>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0CCB7CA4"/>
    <w:multiLevelType w:val="hybridMultilevel"/>
    <w:tmpl w:val="99560624"/>
    <w:lvl w:ilvl="0" w:tplc="38090019">
      <w:start w:val="1"/>
      <w:numFmt w:val="lowerLetter"/>
      <w:lvlText w:val="%1."/>
      <w:lvlJc w:val="left"/>
      <w:pPr>
        <w:ind w:left="1070" w:hanging="360"/>
      </w:pPr>
      <w:rPr>
        <w:rFonts w:hint="default"/>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0DB516F7"/>
    <w:multiLevelType w:val="hybridMultilevel"/>
    <w:tmpl w:val="5BAE888C"/>
    <w:lvl w:ilvl="0" w:tplc="04090015">
      <w:start w:val="1"/>
      <w:numFmt w:val="upperLetter"/>
      <w:lvlText w:val="%1."/>
      <w:lvlJc w:val="left"/>
      <w:pPr>
        <w:ind w:left="720" w:hanging="360"/>
      </w:pPr>
      <w:rPr>
        <w:rFonts w:hint="default"/>
      </w:rPr>
    </w:lvl>
    <w:lvl w:ilvl="1" w:tplc="38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FB32EA"/>
    <w:multiLevelType w:val="hybridMultilevel"/>
    <w:tmpl w:val="1EF27326"/>
    <w:lvl w:ilvl="0" w:tplc="38090019">
      <w:start w:val="1"/>
      <w:numFmt w:val="lowerLetter"/>
      <w:lvlText w:val="%1."/>
      <w:lvlJc w:val="left"/>
      <w:pPr>
        <w:ind w:left="1146" w:hanging="360"/>
      </w:pPr>
      <w:rPr>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3722A7"/>
    <w:multiLevelType w:val="hybridMultilevel"/>
    <w:tmpl w:val="8404F362"/>
    <w:lvl w:ilvl="0" w:tplc="80220398">
      <w:start w:val="1"/>
      <w:numFmt w:val="lowerLetter"/>
      <w:lvlText w:val="%1."/>
      <w:lvlJc w:val="left"/>
      <w:pPr>
        <w:ind w:left="1070" w:hanging="360"/>
      </w:pPr>
      <w:rPr>
        <w:rFonts w:hint="default"/>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212D8D"/>
    <w:multiLevelType w:val="hybridMultilevel"/>
    <w:tmpl w:val="406490C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1A154CD3"/>
    <w:multiLevelType w:val="hybridMultilevel"/>
    <w:tmpl w:val="B59EFBB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AB2D81"/>
    <w:multiLevelType w:val="hybridMultilevel"/>
    <w:tmpl w:val="BFB631EC"/>
    <w:lvl w:ilvl="0" w:tplc="04090017">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1DF87C36"/>
    <w:multiLevelType w:val="hybridMultilevel"/>
    <w:tmpl w:val="10A4E742"/>
    <w:lvl w:ilvl="0" w:tplc="04090017">
      <w:start w:val="1"/>
      <w:numFmt w:val="lowerLetter"/>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FB21591"/>
    <w:multiLevelType w:val="hybridMultilevel"/>
    <w:tmpl w:val="65501FD2"/>
    <w:lvl w:ilvl="0" w:tplc="04090017">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2D3510"/>
    <w:multiLevelType w:val="hybridMultilevel"/>
    <w:tmpl w:val="7E60B214"/>
    <w:lvl w:ilvl="0" w:tplc="38090019">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0" w15:restartNumberingAfterBreak="0">
    <w:nsid w:val="29E32343"/>
    <w:multiLevelType w:val="hybridMultilevel"/>
    <w:tmpl w:val="A1AA6F20"/>
    <w:lvl w:ilvl="0" w:tplc="B3904194">
      <w:start w:val="1"/>
      <w:numFmt w:val="lowerLetter"/>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3" w15:restartNumberingAfterBreak="0">
    <w:nsid w:val="2D6F2586"/>
    <w:multiLevelType w:val="hybridMultilevel"/>
    <w:tmpl w:val="DE7CF606"/>
    <w:lvl w:ilvl="0" w:tplc="F7785414">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5"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6"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D273562"/>
    <w:multiLevelType w:val="multilevel"/>
    <w:tmpl w:val="795ADB38"/>
    <w:lvl w:ilvl="0">
      <w:start w:val="1"/>
      <w:numFmt w:val="decimal"/>
      <w:lvlText w:val="%1)"/>
      <w:lvlJc w:val="left"/>
      <w:pPr>
        <w:tabs>
          <w:tab w:val="num" w:pos="720"/>
        </w:tabs>
        <w:ind w:left="720"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EE631C1"/>
    <w:multiLevelType w:val="hybridMultilevel"/>
    <w:tmpl w:val="A7F86EAC"/>
    <w:lvl w:ilvl="0" w:tplc="19DEC9BA">
      <w:start w:val="1"/>
      <w:numFmt w:val="lowerLetter"/>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444374B3"/>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C0568D"/>
    <w:multiLevelType w:val="hybridMultilevel"/>
    <w:tmpl w:val="A7969714"/>
    <w:lvl w:ilvl="0" w:tplc="04090011">
      <w:start w:val="1"/>
      <w:numFmt w:val="decimal"/>
      <w:lvlText w:val="%1)"/>
      <w:lvlJc w:val="left"/>
      <w:pPr>
        <w:ind w:left="1146" w:hanging="360"/>
      </w:pPr>
      <w:rPr>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CFB7BDE"/>
    <w:multiLevelType w:val="hybridMultilevel"/>
    <w:tmpl w:val="EAAC7106"/>
    <w:lvl w:ilvl="0" w:tplc="C5721852">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15:restartNumberingAfterBreak="0">
    <w:nsid w:val="4F5E0A66"/>
    <w:multiLevelType w:val="hybridMultilevel"/>
    <w:tmpl w:val="166C89B0"/>
    <w:lvl w:ilvl="0" w:tplc="38090011">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5" w15:restartNumberingAfterBreak="0">
    <w:nsid w:val="52B646E3"/>
    <w:multiLevelType w:val="hybridMultilevel"/>
    <w:tmpl w:val="8D184530"/>
    <w:lvl w:ilvl="0" w:tplc="20164D32">
      <w:start w:val="1"/>
      <w:numFmt w:val="lowerLetter"/>
      <w:lvlText w:val="%1."/>
      <w:lvlJc w:val="left"/>
      <w:pPr>
        <w:ind w:left="1146" w:hanging="360"/>
      </w:pPr>
      <w:rPr>
        <w:rFonts w:hint="default"/>
        <w:i w:val="0"/>
      </w:rPr>
    </w:lvl>
    <w:lvl w:ilvl="1" w:tplc="C5721852">
      <w:start w:val="1"/>
      <w:numFmt w:val="lowerLetter"/>
      <w:lvlText w:val="%2."/>
      <w:lvlJc w:val="left"/>
      <w:pPr>
        <w:ind w:left="1070" w:hanging="360"/>
      </w:pPr>
      <w:rPr>
        <w:rFonts w:hint="default"/>
        <w:i w:val="0"/>
      </w:rPr>
    </w:lvl>
    <w:lvl w:ilvl="2" w:tplc="0409001B">
      <w:start w:val="1"/>
      <w:numFmt w:val="lowerRoman"/>
      <w:lvlText w:val="%3."/>
      <w:lvlJc w:val="right"/>
      <w:pPr>
        <w:ind w:left="2586" w:hanging="180"/>
      </w:pPr>
    </w:lvl>
    <w:lvl w:ilvl="3" w:tplc="01F6A238">
      <w:start w:val="1"/>
      <w:numFmt w:val="upperLetter"/>
      <w:lvlText w:val="%4."/>
      <w:lvlJc w:val="left"/>
      <w:pPr>
        <w:ind w:left="3306" w:hanging="360"/>
      </w:pPr>
      <w:rPr>
        <w:rFonts w:hint="default"/>
      </w:r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535F3073"/>
    <w:multiLevelType w:val="multilevel"/>
    <w:tmpl w:val="9B4AD6C6"/>
    <w:lvl w:ilvl="0">
      <w:start w:val="1"/>
      <w:numFmt w:val="decimal"/>
      <w:lvlText w:val="%1)"/>
      <w:lvlJc w:val="left"/>
      <w:pPr>
        <w:tabs>
          <w:tab w:val="num" w:pos="720"/>
        </w:tabs>
        <w:ind w:left="720" w:hanging="360"/>
      </w:pPr>
      <w:rPr>
        <w:rFonts w:hint="default"/>
        <w:i w:val="0"/>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9F2436"/>
    <w:multiLevelType w:val="hybridMultilevel"/>
    <w:tmpl w:val="4B38F77A"/>
    <w:lvl w:ilvl="0" w:tplc="04090011">
      <w:start w:val="1"/>
      <w:numFmt w:val="decimal"/>
      <w:lvlText w:val="%1)"/>
      <w:lvlJc w:val="left"/>
      <w:pPr>
        <w:ind w:left="1309" w:hanging="360"/>
      </w:pPr>
      <w:rPr>
        <w:i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0" w15:restartNumberingAfterBreak="0">
    <w:nsid w:val="5FAE5ADE"/>
    <w:multiLevelType w:val="hybridMultilevel"/>
    <w:tmpl w:val="EFD0B856"/>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2" w15:restartNumberingAfterBreak="0">
    <w:nsid w:val="6BA9799C"/>
    <w:multiLevelType w:val="hybridMultilevel"/>
    <w:tmpl w:val="1F1A77CC"/>
    <w:lvl w:ilvl="0" w:tplc="04090017">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3"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BE4A18"/>
    <w:multiLevelType w:val="hybridMultilevel"/>
    <w:tmpl w:val="2EB6500A"/>
    <w:lvl w:ilvl="0" w:tplc="28F6AEAC">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5"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EEF5BF9"/>
    <w:multiLevelType w:val="hybridMultilevel"/>
    <w:tmpl w:val="B6CC5AE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7"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18"/>
  </w:num>
  <w:num w:numId="3">
    <w:abstractNumId w:val="4"/>
  </w:num>
  <w:num w:numId="4">
    <w:abstractNumId w:val="37"/>
  </w:num>
  <w:num w:numId="5">
    <w:abstractNumId w:val="21"/>
  </w:num>
  <w:num w:numId="6">
    <w:abstractNumId w:val="25"/>
  </w:num>
  <w:num w:numId="7">
    <w:abstractNumId w:val="11"/>
  </w:num>
  <w:num w:numId="8">
    <w:abstractNumId w:val="8"/>
  </w:num>
  <w:num w:numId="9">
    <w:abstractNumId w:val="13"/>
  </w:num>
  <w:num w:numId="10">
    <w:abstractNumId w:val="32"/>
  </w:num>
  <w:num w:numId="11">
    <w:abstractNumId w:val="30"/>
  </w:num>
  <w:num w:numId="12">
    <w:abstractNumId w:val="38"/>
  </w:num>
  <w:num w:numId="13">
    <w:abstractNumId w:val="7"/>
  </w:num>
  <w:num w:numId="14">
    <w:abstractNumId w:val="15"/>
  </w:num>
  <w:num w:numId="15">
    <w:abstractNumId w:val="31"/>
  </w:num>
  <w:num w:numId="16">
    <w:abstractNumId w:val="2"/>
  </w:num>
  <w:num w:numId="17">
    <w:abstractNumId w:val="10"/>
  </w:num>
  <w:num w:numId="18">
    <w:abstractNumId w:val="35"/>
  </w:num>
  <w:num w:numId="19">
    <w:abstractNumId w:val="0"/>
  </w:num>
  <w:num w:numId="20">
    <w:abstractNumId w:val="19"/>
  </w:num>
  <w:num w:numId="21">
    <w:abstractNumId w:val="3"/>
  </w:num>
  <w:num w:numId="22">
    <w:abstractNumId w:val="36"/>
  </w:num>
  <w:num w:numId="23">
    <w:abstractNumId w:val="6"/>
  </w:num>
  <w:num w:numId="24">
    <w:abstractNumId w:val="1"/>
  </w:num>
  <w:num w:numId="25">
    <w:abstractNumId w:val="42"/>
  </w:num>
  <w:num w:numId="26">
    <w:abstractNumId w:val="17"/>
  </w:num>
  <w:num w:numId="27">
    <w:abstractNumId w:val="33"/>
  </w:num>
  <w:num w:numId="28">
    <w:abstractNumId w:val="27"/>
  </w:num>
  <w:num w:numId="29">
    <w:abstractNumId w:val="39"/>
  </w:num>
  <w:num w:numId="30">
    <w:abstractNumId w:val="14"/>
  </w:num>
  <w:num w:numId="31">
    <w:abstractNumId w:val="26"/>
  </w:num>
  <w:num w:numId="32">
    <w:abstractNumId w:val="47"/>
  </w:num>
  <w:num w:numId="33">
    <w:abstractNumId w:val="9"/>
  </w:num>
  <w:num w:numId="34">
    <w:abstractNumId w:val="29"/>
  </w:num>
  <w:num w:numId="35">
    <w:abstractNumId w:val="41"/>
  </w:num>
  <w:num w:numId="36">
    <w:abstractNumId w:val="24"/>
  </w:num>
  <w:num w:numId="37">
    <w:abstractNumId w:val="23"/>
  </w:num>
  <w:num w:numId="38">
    <w:abstractNumId w:val="20"/>
  </w:num>
  <w:num w:numId="39">
    <w:abstractNumId w:val="28"/>
  </w:num>
  <w:num w:numId="40">
    <w:abstractNumId w:val="12"/>
  </w:num>
  <w:num w:numId="41">
    <w:abstractNumId w:val="44"/>
  </w:num>
  <w:num w:numId="42">
    <w:abstractNumId w:val="16"/>
  </w:num>
  <w:num w:numId="43">
    <w:abstractNumId w:val="45"/>
  </w:num>
  <w:num w:numId="44">
    <w:abstractNumId w:val="46"/>
  </w:num>
  <w:num w:numId="45">
    <w:abstractNumId w:val="34"/>
  </w:num>
  <w:num w:numId="46">
    <w:abstractNumId w:val="40"/>
  </w:num>
  <w:num w:numId="47">
    <w:abstractNumId w:val="22"/>
  </w:num>
  <w:num w:numId="48">
    <w:abstractNumId w:val="5"/>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3040"/>
    <w:rsid w:val="00004456"/>
    <w:rsid w:val="00005B63"/>
    <w:rsid w:val="00011A23"/>
    <w:rsid w:val="0001333A"/>
    <w:rsid w:val="000162C5"/>
    <w:rsid w:val="00017FF6"/>
    <w:rsid w:val="000208A8"/>
    <w:rsid w:val="00020F79"/>
    <w:rsid w:val="000218DC"/>
    <w:rsid w:val="00027C52"/>
    <w:rsid w:val="00032C66"/>
    <w:rsid w:val="00033BD9"/>
    <w:rsid w:val="000409F4"/>
    <w:rsid w:val="00045BD3"/>
    <w:rsid w:val="00052696"/>
    <w:rsid w:val="00055644"/>
    <w:rsid w:val="000569EB"/>
    <w:rsid w:val="00057436"/>
    <w:rsid w:val="00057DF6"/>
    <w:rsid w:val="000602AE"/>
    <w:rsid w:val="00066801"/>
    <w:rsid w:val="00080235"/>
    <w:rsid w:val="0008412A"/>
    <w:rsid w:val="00084F68"/>
    <w:rsid w:val="00085940"/>
    <w:rsid w:val="00087AE7"/>
    <w:rsid w:val="00091BD0"/>
    <w:rsid w:val="00091DC0"/>
    <w:rsid w:val="000951D4"/>
    <w:rsid w:val="0009545A"/>
    <w:rsid w:val="000A0172"/>
    <w:rsid w:val="000A3707"/>
    <w:rsid w:val="000A5421"/>
    <w:rsid w:val="000B1C72"/>
    <w:rsid w:val="000B26CD"/>
    <w:rsid w:val="000B3DF8"/>
    <w:rsid w:val="000C465C"/>
    <w:rsid w:val="000C5BC2"/>
    <w:rsid w:val="000D4AAE"/>
    <w:rsid w:val="000D62C8"/>
    <w:rsid w:val="000E0A35"/>
    <w:rsid w:val="000F0C5B"/>
    <w:rsid w:val="000F7863"/>
    <w:rsid w:val="001027A2"/>
    <w:rsid w:val="00102DA6"/>
    <w:rsid w:val="001034D9"/>
    <w:rsid w:val="001101A8"/>
    <w:rsid w:val="001113CD"/>
    <w:rsid w:val="00112D04"/>
    <w:rsid w:val="00112D20"/>
    <w:rsid w:val="0011514C"/>
    <w:rsid w:val="001174B9"/>
    <w:rsid w:val="00130BBF"/>
    <w:rsid w:val="0013278D"/>
    <w:rsid w:val="001372FD"/>
    <w:rsid w:val="00140417"/>
    <w:rsid w:val="001407FB"/>
    <w:rsid w:val="001449F8"/>
    <w:rsid w:val="00144BC4"/>
    <w:rsid w:val="0014773C"/>
    <w:rsid w:val="00150FB8"/>
    <w:rsid w:val="0015453E"/>
    <w:rsid w:val="0015455B"/>
    <w:rsid w:val="001553C9"/>
    <w:rsid w:val="001557D0"/>
    <w:rsid w:val="0016058B"/>
    <w:rsid w:val="001613F4"/>
    <w:rsid w:val="00162F2D"/>
    <w:rsid w:val="001657A2"/>
    <w:rsid w:val="001729DF"/>
    <w:rsid w:val="00176C76"/>
    <w:rsid w:val="00180494"/>
    <w:rsid w:val="00191786"/>
    <w:rsid w:val="00191FCF"/>
    <w:rsid w:val="001938CB"/>
    <w:rsid w:val="001945DF"/>
    <w:rsid w:val="001A29A2"/>
    <w:rsid w:val="001A3A33"/>
    <w:rsid w:val="001A4A67"/>
    <w:rsid w:val="001A5FF0"/>
    <w:rsid w:val="001A6507"/>
    <w:rsid w:val="001B3870"/>
    <w:rsid w:val="001B3EBD"/>
    <w:rsid w:val="001B3F04"/>
    <w:rsid w:val="001B3FA2"/>
    <w:rsid w:val="001B5A70"/>
    <w:rsid w:val="001B5EDE"/>
    <w:rsid w:val="001B72F5"/>
    <w:rsid w:val="001B7FFA"/>
    <w:rsid w:val="001C0067"/>
    <w:rsid w:val="001C305B"/>
    <w:rsid w:val="001C7200"/>
    <w:rsid w:val="001D1424"/>
    <w:rsid w:val="001D1449"/>
    <w:rsid w:val="001D2BCC"/>
    <w:rsid w:val="001D482B"/>
    <w:rsid w:val="001D597C"/>
    <w:rsid w:val="001D77BC"/>
    <w:rsid w:val="001E1786"/>
    <w:rsid w:val="001E657B"/>
    <w:rsid w:val="001F2249"/>
    <w:rsid w:val="001F2312"/>
    <w:rsid w:val="001F7A57"/>
    <w:rsid w:val="00200D09"/>
    <w:rsid w:val="00202084"/>
    <w:rsid w:val="002044E5"/>
    <w:rsid w:val="00205A6B"/>
    <w:rsid w:val="00210B7E"/>
    <w:rsid w:val="00211CE9"/>
    <w:rsid w:val="00220547"/>
    <w:rsid w:val="0022138D"/>
    <w:rsid w:val="00223B3E"/>
    <w:rsid w:val="0022623C"/>
    <w:rsid w:val="00231E25"/>
    <w:rsid w:val="002329B7"/>
    <w:rsid w:val="0023386D"/>
    <w:rsid w:val="00237F21"/>
    <w:rsid w:val="0024385E"/>
    <w:rsid w:val="00245A38"/>
    <w:rsid w:val="00251964"/>
    <w:rsid w:val="002523D7"/>
    <w:rsid w:val="00253340"/>
    <w:rsid w:val="00255288"/>
    <w:rsid w:val="00260FF9"/>
    <w:rsid w:val="00264DE4"/>
    <w:rsid w:val="002657EA"/>
    <w:rsid w:val="00266BD6"/>
    <w:rsid w:val="00267E66"/>
    <w:rsid w:val="002707FB"/>
    <w:rsid w:val="00280BA4"/>
    <w:rsid w:val="00280BD8"/>
    <w:rsid w:val="00281982"/>
    <w:rsid w:val="00286D07"/>
    <w:rsid w:val="002923FD"/>
    <w:rsid w:val="00297234"/>
    <w:rsid w:val="002A0831"/>
    <w:rsid w:val="002A0FD0"/>
    <w:rsid w:val="002A1FAF"/>
    <w:rsid w:val="002A47EF"/>
    <w:rsid w:val="002A56C3"/>
    <w:rsid w:val="002A6B63"/>
    <w:rsid w:val="002A7A1B"/>
    <w:rsid w:val="002B456B"/>
    <w:rsid w:val="002C0ED0"/>
    <w:rsid w:val="002C1BCC"/>
    <w:rsid w:val="002C2FB0"/>
    <w:rsid w:val="002C4CA5"/>
    <w:rsid w:val="002C4D59"/>
    <w:rsid w:val="002C51C1"/>
    <w:rsid w:val="002D0D65"/>
    <w:rsid w:val="002D2BA6"/>
    <w:rsid w:val="002D5CAF"/>
    <w:rsid w:val="002D6F12"/>
    <w:rsid w:val="002E19AC"/>
    <w:rsid w:val="002E4ECA"/>
    <w:rsid w:val="002E6991"/>
    <w:rsid w:val="002F2D98"/>
    <w:rsid w:val="002F5D15"/>
    <w:rsid w:val="002F75E1"/>
    <w:rsid w:val="00301973"/>
    <w:rsid w:val="003035AA"/>
    <w:rsid w:val="003073EE"/>
    <w:rsid w:val="003205C7"/>
    <w:rsid w:val="003261C2"/>
    <w:rsid w:val="00331DE8"/>
    <w:rsid w:val="00332687"/>
    <w:rsid w:val="003326FE"/>
    <w:rsid w:val="003352D1"/>
    <w:rsid w:val="00335E62"/>
    <w:rsid w:val="00336A1E"/>
    <w:rsid w:val="0034709B"/>
    <w:rsid w:val="00356037"/>
    <w:rsid w:val="00356AFB"/>
    <w:rsid w:val="0035700C"/>
    <w:rsid w:val="00357A61"/>
    <w:rsid w:val="00360C1C"/>
    <w:rsid w:val="00363D53"/>
    <w:rsid w:val="003645AB"/>
    <w:rsid w:val="00365D40"/>
    <w:rsid w:val="00370BCF"/>
    <w:rsid w:val="003747D7"/>
    <w:rsid w:val="00375BE8"/>
    <w:rsid w:val="003767BD"/>
    <w:rsid w:val="00381754"/>
    <w:rsid w:val="003865EF"/>
    <w:rsid w:val="0038665D"/>
    <w:rsid w:val="00391E2E"/>
    <w:rsid w:val="00392180"/>
    <w:rsid w:val="0039548C"/>
    <w:rsid w:val="003A16D7"/>
    <w:rsid w:val="003A178A"/>
    <w:rsid w:val="003A4592"/>
    <w:rsid w:val="003A4643"/>
    <w:rsid w:val="003A4F88"/>
    <w:rsid w:val="003A5F44"/>
    <w:rsid w:val="003A76C0"/>
    <w:rsid w:val="003A79CC"/>
    <w:rsid w:val="003A7C01"/>
    <w:rsid w:val="003B0995"/>
    <w:rsid w:val="003B406E"/>
    <w:rsid w:val="003B5D2D"/>
    <w:rsid w:val="003C0BEC"/>
    <w:rsid w:val="003C239F"/>
    <w:rsid w:val="003C5813"/>
    <w:rsid w:val="003C7A3D"/>
    <w:rsid w:val="003D1641"/>
    <w:rsid w:val="003D2CEF"/>
    <w:rsid w:val="003D43E7"/>
    <w:rsid w:val="003D597D"/>
    <w:rsid w:val="003D754B"/>
    <w:rsid w:val="003E038B"/>
    <w:rsid w:val="003E25DE"/>
    <w:rsid w:val="003E67D9"/>
    <w:rsid w:val="003F0AC6"/>
    <w:rsid w:val="003F21BC"/>
    <w:rsid w:val="003F22E1"/>
    <w:rsid w:val="003F358C"/>
    <w:rsid w:val="003F6381"/>
    <w:rsid w:val="003F6654"/>
    <w:rsid w:val="00402C47"/>
    <w:rsid w:val="004122A7"/>
    <w:rsid w:val="004137D5"/>
    <w:rsid w:val="00416C96"/>
    <w:rsid w:val="004204A1"/>
    <w:rsid w:val="004219F0"/>
    <w:rsid w:val="00422370"/>
    <w:rsid w:val="0042290C"/>
    <w:rsid w:val="00423B67"/>
    <w:rsid w:val="0042441B"/>
    <w:rsid w:val="00426723"/>
    <w:rsid w:val="00426934"/>
    <w:rsid w:val="00431E37"/>
    <w:rsid w:val="004326C9"/>
    <w:rsid w:val="004332E2"/>
    <w:rsid w:val="004341CA"/>
    <w:rsid w:val="00434496"/>
    <w:rsid w:val="00436792"/>
    <w:rsid w:val="0044362F"/>
    <w:rsid w:val="00444073"/>
    <w:rsid w:val="0044479D"/>
    <w:rsid w:val="00444FFF"/>
    <w:rsid w:val="00445636"/>
    <w:rsid w:val="00451F08"/>
    <w:rsid w:val="00455811"/>
    <w:rsid w:val="00460F69"/>
    <w:rsid w:val="004616B8"/>
    <w:rsid w:val="00467DB8"/>
    <w:rsid w:val="004706EE"/>
    <w:rsid w:val="00471256"/>
    <w:rsid w:val="004712C3"/>
    <w:rsid w:val="00471C6C"/>
    <w:rsid w:val="0047294D"/>
    <w:rsid w:val="00472B0E"/>
    <w:rsid w:val="0047401C"/>
    <w:rsid w:val="004745FD"/>
    <w:rsid w:val="004855D0"/>
    <w:rsid w:val="00494116"/>
    <w:rsid w:val="004976F0"/>
    <w:rsid w:val="004A0717"/>
    <w:rsid w:val="004A1710"/>
    <w:rsid w:val="004A17F5"/>
    <w:rsid w:val="004A26C5"/>
    <w:rsid w:val="004A2F15"/>
    <w:rsid w:val="004A6AA8"/>
    <w:rsid w:val="004B00CC"/>
    <w:rsid w:val="004B165F"/>
    <w:rsid w:val="004B2BAC"/>
    <w:rsid w:val="004B40C1"/>
    <w:rsid w:val="004B64D1"/>
    <w:rsid w:val="004B7298"/>
    <w:rsid w:val="004C3A44"/>
    <w:rsid w:val="004C3FF7"/>
    <w:rsid w:val="004D38D4"/>
    <w:rsid w:val="004E0539"/>
    <w:rsid w:val="004E0968"/>
    <w:rsid w:val="004E14E7"/>
    <w:rsid w:val="004E1B18"/>
    <w:rsid w:val="004E5307"/>
    <w:rsid w:val="004E62E2"/>
    <w:rsid w:val="004F376F"/>
    <w:rsid w:val="004F3FAD"/>
    <w:rsid w:val="004F4226"/>
    <w:rsid w:val="004F7D93"/>
    <w:rsid w:val="005017A5"/>
    <w:rsid w:val="00502188"/>
    <w:rsid w:val="00502F61"/>
    <w:rsid w:val="00504599"/>
    <w:rsid w:val="00506ADB"/>
    <w:rsid w:val="00513AAC"/>
    <w:rsid w:val="00514E4C"/>
    <w:rsid w:val="00515A4D"/>
    <w:rsid w:val="00515F50"/>
    <w:rsid w:val="00524092"/>
    <w:rsid w:val="00524E33"/>
    <w:rsid w:val="00530BEE"/>
    <w:rsid w:val="00531DED"/>
    <w:rsid w:val="00532508"/>
    <w:rsid w:val="00533160"/>
    <w:rsid w:val="00534CFB"/>
    <w:rsid w:val="0053627E"/>
    <w:rsid w:val="00540B30"/>
    <w:rsid w:val="00541141"/>
    <w:rsid w:val="005421EF"/>
    <w:rsid w:val="00545076"/>
    <w:rsid w:val="00553D42"/>
    <w:rsid w:val="00556992"/>
    <w:rsid w:val="00560EBC"/>
    <w:rsid w:val="005612AE"/>
    <w:rsid w:val="005619D2"/>
    <w:rsid w:val="00565CDE"/>
    <w:rsid w:val="00567F1D"/>
    <w:rsid w:val="00570FCC"/>
    <w:rsid w:val="0057227A"/>
    <w:rsid w:val="005745CD"/>
    <w:rsid w:val="00577DA6"/>
    <w:rsid w:val="005814E3"/>
    <w:rsid w:val="00582352"/>
    <w:rsid w:val="00582F2B"/>
    <w:rsid w:val="00590B06"/>
    <w:rsid w:val="005943DF"/>
    <w:rsid w:val="005A1375"/>
    <w:rsid w:val="005A1EDB"/>
    <w:rsid w:val="005A3AE9"/>
    <w:rsid w:val="005B08FE"/>
    <w:rsid w:val="005B2A61"/>
    <w:rsid w:val="005B4E79"/>
    <w:rsid w:val="005B702C"/>
    <w:rsid w:val="005C4E6A"/>
    <w:rsid w:val="005C5DC6"/>
    <w:rsid w:val="005C7EF2"/>
    <w:rsid w:val="005D257A"/>
    <w:rsid w:val="005E2840"/>
    <w:rsid w:val="005E6623"/>
    <w:rsid w:val="005F11EF"/>
    <w:rsid w:val="005F1722"/>
    <w:rsid w:val="005F268F"/>
    <w:rsid w:val="005F347D"/>
    <w:rsid w:val="005F3FC5"/>
    <w:rsid w:val="005F5DAD"/>
    <w:rsid w:val="005F63F8"/>
    <w:rsid w:val="005F7135"/>
    <w:rsid w:val="005F7C72"/>
    <w:rsid w:val="006009ED"/>
    <w:rsid w:val="00603502"/>
    <w:rsid w:val="0060560D"/>
    <w:rsid w:val="00610244"/>
    <w:rsid w:val="006102B3"/>
    <w:rsid w:val="00610E41"/>
    <w:rsid w:val="0061479B"/>
    <w:rsid w:val="00614FB0"/>
    <w:rsid w:val="00615A5F"/>
    <w:rsid w:val="00615BC6"/>
    <w:rsid w:val="00616F3B"/>
    <w:rsid w:val="0062055A"/>
    <w:rsid w:val="006206D2"/>
    <w:rsid w:val="00623E9F"/>
    <w:rsid w:val="00634308"/>
    <w:rsid w:val="006359D9"/>
    <w:rsid w:val="00636D02"/>
    <w:rsid w:val="006379EA"/>
    <w:rsid w:val="0064025F"/>
    <w:rsid w:val="00641DAE"/>
    <w:rsid w:val="00642010"/>
    <w:rsid w:val="00642A4B"/>
    <w:rsid w:val="00643356"/>
    <w:rsid w:val="00647465"/>
    <w:rsid w:val="006523FA"/>
    <w:rsid w:val="00654C5F"/>
    <w:rsid w:val="00656AD9"/>
    <w:rsid w:val="00657408"/>
    <w:rsid w:val="00661A4F"/>
    <w:rsid w:val="006625F0"/>
    <w:rsid w:val="0066753F"/>
    <w:rsid w:val="006728FE"/>
    <w:rsid w:val="00672B1C"/>
    <w:rsid w:val="00673BBF"/>
    <w:rsid w:val="00675424"/>
    <w:rsid w:val="006756CD"/>
    <w:rsid w:val="00683A54"/>
    <w:rsid w:val="0068510B"/>
    <w:rsid w:val="00687D0C"/>
    <w:rsid w:val="00690AC0"/>
    <w:rsid w:val="00690E72"/>
    <w:rsid w:val="00691ED9"/>
    <w:rsid w:val="006933F8"/>
    <w:rsid w:val="006A0EA1"/>
    <w:rsid w:val="006A16E2"/>
    <w:rsid w:val="006A220F"/>
    <w:rsid w:val="006A3F72"/>
    <w:rsid w:val="006A5A79"/>
    <w:rsid w:val="006A6623"/>
    <w:rsid w:val="006A6A6F"/>
    <w:rsid w:val="006B3213"/>
    <w:rsid w:val="006B7072"/>
    <w:rsid w:val="006B7D0B"/>
    <w:rsid w:val="006C4340"/>
    <w:rsid w:val="006C4455"/>
    <w:rsid w:val="006C5414"/>
    <w:rsid w:val="006C5C12"/>
    <w:rsid w:val="006D1F26"/>
    <w:rsid w:val="006D58FA"/>
    <w:rsid w:val="006D7904"/>
    <w:rsid w:val="006E08D2"/>
    <w:rsid w:val="006E148F"/>
    <w:rsid w:val="006E4E0C"/>
    <w:rsid w:val="006E71AA"/>
    <w:rsid w:val="006F43C6"/>
    <w:rsid w:val="006F6716"/>
    <w:rsid w:val="006F69B6"/>
    <w:rsid w:val="006F76E0"/>
    <w:rsid w:val="007003CC"/>
    <w:rsid w:val="00700E09"/>
    <w:rsid w:val="00704DA6"/>
    <w:rsid w:val="007069B8"/>
    <w:rsid w:val="0070725B"/>
    <w:rsid w:val="00711680"/>
    <w:rsid w:val="00712089"/>
    <w:rsid w:val="007164E1"/>
    <w:rsid w:val="00717B69"/>
    <w:rsid w:val="007200A4"/>
    <w:rsid w:val="00720C11"/>
    <w:rsid w:val="00721D55"/>
    <w:rsid w:val="0072441C"/>
    <w:rsid w:val="00725BE5"/>
    <w:rsid w:val="00725C64"/>
    <w:rsid w:val="00727974"/>
    <w:rsid w:val="00732A92"/>
    <w:rsid w:val="0074019F"/>
    <w:rsid w:val="0074028A"/>
    <w:rsid w:val="00751A7A"/>
    <w:rsid w:val="0075521F"/>
    <w:rsid w:val="00757118"/>
    <w:rsid w:val="00762D0F"/>
    <w:rsid w:val="007652E4"/>
    <w:rsid w:val="007714DC"/>
    <w:rsid w:val="007738C1"/>
    <w:rsid w:val="00777F97"/>
    <w:rsid w:val="0078208B"/>
    <w:rsid w:val="00782E20"/>
    <w:rsid w:val="00784EB9"/>
    <w:rsid w:val="007920B6"/>
    <w:rsid w:val="00795863"/>
    <w:rsid w:val="007A05C7"/>
    <w:rsid w:val="007A0CAF"/>
    <w:rsid w:val="007A2A69"/>
    <w:rsid w:val="007A3924"/>
    <w:rsid w:val="007A3C1B"/>
    <w:rsid w:val="007A3D6D"/>
    <w:rsid w:val="007A79BA"/>
    <w:rsid w:val="007B11AA"/>
    <w:rsid w:val="007B3467"/>
    <w:rsid w:val="007B3A21"/>
    <w:rsid w:val="007B44A2"/>
    <w:rsid w:val="007B4E39"/>
    <w:rsid w:val="007B5AF1"/>
    <w:rsid w:val="007B6311"/>
    <w:rsid w:val="007B6C63"/>
    <w:rsid w:val="007B718C"/>
    <w:rsid w:val="007B773E"/>
    <w:rsid w:val="007C12E0"/>
    <w:rsid w:val="007C7BD6"/>
    <w:rsid w:val="007D189B"/>
    <w:rsid w:val="007D2774"/>
    <w:rsid w:val="007D77E0"/>
    <w:rsid w:val="007E1099"/>
    <w:rsid w:val="007E7EAA"/>
    <w:rsid w:val="007F0D11"/>
    <w:rsid w:val="007F502C"/>
    <w:rsid w:val="007F7E34"/>
    <w:rsid w:val="00801255"/>
    <w:rsid w:val="00802312"/>
    <w:rsid w:val="00803E5F"/>
    <w:rsid w:val="008048CB"/>
    <w:rsid w:val="008054B5"/>
    <w:rsid w:val="008136E7"/>
    <w:rsid w:val="0081677C"/>
    <w:rsid w:val="008179A0"/>
    <w:rsid w:val="00821886"/>
    <w:rsid w:val="00824D55"/>
    <w:rsid w:val="00835707"/>
    <w:rsid w:val="00835E58"/>
    <w:rsid w:val="00841018"/>
    <w:rsid w:val="0084272F"/>
    <w:rsid w:val="00846B20"/>
    <w:rsid w:val="00846C7F"/>
    <w:rsid w:val="008500C2"/>
    <w:rsid w:val="00852136"/>
    <w:rsid w:val="00852667"/>
    <w:rsid w:val="008532F4"/>
    <w:rsid w:val="00853687"/>
    <w:rsid w:val="00853F25"/>
    <w:rsid w:val="00860021"/>
    <w:rsid w:val="00860B9A"/>
    <w:rsid w:val="00862FC2"/>
    <w:rsid w:val="00863479"/>
    <w:rsid w:val="00864AB9"/>
    <w:rsid w:val="0086775D"/>
    <w:rsid w:val="0087059A"/>
    <w:rsid w:val="00871DAD"/>
    <w:rsid w:val="00874396"/>
    <w:rsid w:val="00875F6D"/>
    <w:rsid w:val="008819A6"/>
    <w:rsid w:val="00885739"/>
    <w:rsid w:val="00885AF6"/>
    <w:rsid w:val="00886AF5"/>
    <w:rsid w:val="008873D7"/>
    <w:rsid w:val="00891D2D"/>
    <w:rsid w:val="00894757"/>
    <w:rsid w:val="008A0277"/>
    <w:rsid w:val="008A43BD"/>
    <w:rsid w:val="008A4D91"/>
    <w:rsid w:val="008A5DD8"/>
    <w:rsid w:val="008B03CD"/>
    <w:rsid w:val="008B10BA"/>
    <w:rsid w:val="008B126C"/>
    <w:rsid w:val="008B1777"/>
    <w:rsid w:val="008B4A25"/>
    <w:rsid w:val="008C3BFE"/>
    <w:rsid w:val="008C4044"/>
    <w:rsid w:val="008D1A3F"/>
    <w:rsid w:val="008D2CD4"/>
    <w:rsid w:val="008D3934"/>
    <w:rsid w:val="008D6544"/>
    <w:rsid w:val="008D7A2C"/>
    <w:rsid w:val="008E5579"/>
    <w:rsid w:val="008E7C04"/>
    <w:rsid w:val="008F49B2"/>
    <w:rsid w:val="009015FD"/>
    <w:rsid w:val="00902249"/>
    <w:rsid w:val="0090435B"/>
    <w:rsid w:val="00911D21"/>
    <w:rsid w:val="009133FE"/>
    <w:rsid w:val="00913D4C"/>
    <w:rsid w:val="00913F48"/>
    <w:rsid w:val="00914EB5"/>
    <w:rsid w:val="00916A7B"/>
    <w:rsid w:val="009204CE"/>
    <w:rsid w:val="00932186"/>
    <w:rsid w:val="00932C25"/>
    <w:rsid w:val="0093479D"/>
    <w:rsid w:val="0094262C"/>
    <w:rsid w:val="0094405A"/>
    <w:rsid w:val="00944E26"/>
    <w:rsid w:val="00945C81"/>
    <w:rsid w:val="00945DF4"/>
    <w:rsid w:val="009462DE"/>
    <w:rsid w:val="0094772B"/>
    <w:rsid w:val="00957966"/>
    <w:rsid w:val="009603AB"/>
    <w:rsid w:val="00963E27"/>
    <w:rsid w:val="00966C4E"/>
    <w:rsid w:val="00970931"/>
    <w:rsid w:val="00973615"/>
    <w:rsid w:val="009746E7"/>
    <w:rsid w:val="009748E6"/>
    <w:rsid w:val="0097711D"/>
    <w:rsid w:val="0098271E"/>
    <w:rsid w:val="00984F09"/>
    <w:rsid w:val="00993BE6"/>
    <w:rsid w:val="00995357"/>
    <w:rsid w:val="00997DB7"/>
    <w:rsid w:val="009A6986"/>
    <w:rsid w:val="009A7976"/>
    <w:rsid w:val="009B3216"/>
    <w:rsid w:val="009B37E7"/>
    <w:rsid w:val="009B54C1"/>
    <w:rsid w:val="009B5BDC"/>
    <w:rsid w:val="009B6396"/>
    <w:rsid w:val="009D0B8F"/>
    <w:rsid w:val="009D0C72"/>
    <w:rsid w:val="009D1953"/>
    <w:rsid w:val="009D5248"/>
    <w:rsid w:val="009E228E"/>
    <w:rsid w:val="009E2360"/>
    <w:rsid w:val="009E24DC"/>
    <w:rsid w:val="009E4830"/>
    <w:rsid w:val="009F2A26"/>
    <w:rsid w:val="009F320E"/>
    <w:rsid w:val="009F7ABA"/>
    <w:rsid w:val="009F7DA5"/>
    <w:rsid w:val="00A047E3"/>
    <w:rsid w:val="00A10745"/>
    <w:rsid w:val="00A10C22"/>
    <w:rsid w:val="00A10D65"/>
    <w:rsid w:val="00A16E0E"/>
    <w:rsid w:val="00A20622"/>
    <w:rsid w:val="00A20F8F"/>
    <w:rsid w:val="00A230D9"/>
    <w:rsid w:val="00A23EC2"/>
    <w:rsid w:val="00A249C4"/>
    <w:rsid w:val="00A26DDA"/>
    <w:rsid w:val="00A30B2D"/>
    <w:rsid w:val="00A446FF"/>
    <w:rsid w:val="00A45AAC"/>
    <w:rsid w:val="00A46904"/>
    <w:rsid w:val="00A471B5"/>
    <w:rsid w:val="00A47A3C"/>
    <w:rsid w:val="00A5299F"/>
    <w:rsid w:val="00A571C6"/>
    <w:rsid w:val="00A6033C"/>
    <w:rsid w:val="00A62A16"/>
    <w:rsid w:val="00A64253"/>
    <w:rsid w:val="00A65642"/>
    <w:rsid w:val="00A74A8B"/>
    <w:rsid w:val="00A7550F"/>
    <w:rsid w:val="00A76978"/>
    <w:rsid w:val="00A81FF3"/>
    <w:rsid w:val="00A83684"/>
    <w:rsid w:val="00A866EC"/>
    <w:rsid w:val="00A9065A"/>
    <w:rsid w:val="00A91361"/>
    <w:rsid w:val="00A9603F"/>
    <w:rsid w:val="00AA6149"/>
    <w:rsid w:val="00AA65DF"/>
    <w:rsid w:val="00AA7F7E"/>
    <w:rsid w:val="00AB0ED5"/>
    <w:rsid w:val="00AB3D27"/>
    <w:rsid w:val="00AB5C07"/>
    <w:rsid w:val="00AC01ED"/>
    <w:rsid w:val="00AC30CC"/>
    <w:rsid w:val="00AC4BF0"/>
    <w:rsid w:val="00AC69DA"/>
    <w:rsid w:val="00AD2FF1"/>
    <w:rsid w:val="00AD57FA"/>
    <w:rsid w:val="00AD6FF2"/>
    <w:rsid w:val="00AE04F2"/>
    <w:rsid w:val="00AE336F"/>
    <w:rsid w:val="00AE61ED"/>
    <w:rsid w:val="00AE6F7C"/>
    <w:rsid w:val="00AF2AE1"/>
    <w:rsid w:val="00AF6185"/>
    <w:rsid w:val="00B04BC6"/>
    <w:rsid w:val="00B07E87"/>
    <w:rsid w:val="00B131BA"/>
    <w:rsid w:val="00B173DC"/>
    <w:rsid w:val="00B1792F"/>
    <w:rsid w:val="00B25049"/>
    <w:rsid w:val="00B2605A"/>
    <w:rsid w:val="00B279EC"/>
    <w:rsid w:val="00B3445D"/>
    <w:rsid w:val="00B3745C"/>
    <w:rsid w:val="00B40E4E"/>
    <w:rsid w:val="00B42AAE"/>
    <w:rsid w:val="00B4311F"/>
    <w:rsid w:val="00B43308"/>
    <w:rsid w:val="00B44A79"/>
    <w:rsid w:val="00B45DAE"/>
    <w:rsid w:val="00B47A39"/>
    <w:rsid w:val="00B5108D"/>
    <w:rsid w:val="00B528EC"/>
    <w:rsid w:val="00B53A8E"/>
    <w:rsid w:val="00B54EE6"/>
    <w:rsid w:val="00B601AF"/>
    <w:rsid w:val="00B6514F"/>
    <w:rsid w:val="00B66CB6"/>
    <w:rsid w:val="00B67166"/>
    <w:rsid w:val="00B671A4"/>
    <w:rsid w:val="00B678DD"/>
    <w:rsid w:val="00B75580"/>
    <w:rsid w:val="00B808E6"/>
    <w:rsid w:val="00B81161"/>
    <w:rsid w:val="00B84603"/>
    <w:rsid w:val="00B84F72"/>
    <w:rsid w:val="00B85B17"/>
    <w:rsid w:val="00B9095F"/>
    <w:rsid w:val="00B92C53"/>
    <w:rsid w:val="00B974A8"/>
    <w:rsid w:val="00BA00CD"/>
    <w:rsid w:val="00BA097C"/>
    <w:rsid w:val="00BB31FA"/>
    <w:rsid w:val="00BB3AD1"/>
    <w:rsid w:val="00BB469D"/>
    <w:rsid w:val="00BB6DE4"/>
    <w:rsid w:val="00BC08FC"/>
    <w:rsid w:val="00BC13A5"/>
    <w:rsid w:val="00BC1FE5"/>
    <w:rsid w:val="00BC2F13"/>
    <w:rsid w:val="00BC3979"/>
    <w:rsid w:val="00BC68DC"/>
    <w:rsid w:val="00BC74D1"/>
    <w:rsid w:val="00BC766E"/>
    <w:rsid w:val="00BD0240"/>
    <w:rsid w:val="00BD1FCB"/>
    <w:rsid w:val="00BD37F2"/>
    <w:rsid w:val="00BD4212"/>
    <w:rsid w:val="00BD5F19"/>
    <w:rsid w:val="00BE0AFA"/>
    <w:rsid w:val="00BE170B"/>
    <w:rsid w:val="00BE22B3"/>
    <w:rsid w:val="00BE4B21"/>
    <w:rsid w:val="00BF1C6A"/>
    <w:rsid w:val="00BF5476"/>
    <w:rsid w:val="00BF6576"/>
    <w:rsid w:val="00C0115A"/>
    <w:rsid w:val="00C02BEB"/>
    <w:rsid w:val="00C079AC"/>
    <w:rsid w:val="00C11BF7"/>
    <w:rsid w:val="00C13C5F"/>
    <w:rsid w:val="00C16A56"/>
    <w:rsid w:val="00C17135"/>
    <w:rsid w:val="00C200C6"/>
    <w:rsid w:val="00C2053B"/>
    <w:rsid w:val="00C21E76"/>
    <w:rsid w:val="00C25A50"/>
    <w:rsid w:val="00C27413"/>
    <w:rsid w:val="00C3117C"/>
    <w:rsid w:val="00C32215"/>
    <w:rsid w:val="00C3597E"/>
    <w:rsid w:val="00C35B44"/>
    <w:rsid w:val="00C36384"/>
    <w:rsid w:val="00C36708"/>
    <w:rsid w:val="00C36A08"/>
    <w:rsid w:val="00C43A13"/>
    <w:rsid w:val="00C4476E"/>
    <w:rsid w:val="00C44A08"/>
    <w:rsid w:val="00C51048"/>
    <w:rsid w:val="00C60B8E"/>
    <w:rsid w:val="00C63448"/>
    <w:rsid w:val="00C63CF8"/>
    <w:rsid w:val="00C641E7"/>
    <w:rsid w:val="00C66006"/>
    <w:rsid w:val="00C71ADB"/>
    <w:rsid w:val="00C751AA"/>
    <w:rsid w:val="00C75752"/>
    <w:rsid w:val="00C75FFF"/>
    <w:rsid w:val="00C769C9"/>
    <w:rsid w:val="00C77A45"/>
    <w:rsid w:val="00C80167"/>
    <w:rsid w:val="00C867D3"/>
    <w:rsid w:val="00C92878"/>
    <w:rsid w:val="00C953FB"/>
    <w:rsid w:val="00C95F45"/>
    <w:rsid w:val="00CC4838"/>
    <w:rsid w:val="00CC4C05"/>
    <w:rsid w:val="00CC6E31"/>
    <w:rsid w:val="00CC76F6"/>
    <w:rsid w:val="00CC7C3F"/>
    <w:rsid w:val="00CC7C4C"/>
    <w:rsid w:val="00CD2B3A"/>
    <w:rsid w:val="00CD5084"/>
    <w:rsid w:val="00CD6F3E"/>
    <w:rsid w:val="00CE06B2"/>
    <w:rsid w:val="00CE160E"/>
    <w:rsid w:val="00CE2C4A"/>
    <w:rsid w:val="00CE6EEC"/>
    <w:rsid w:val="00D0181E"/>
    <w:rsid w:val="00D03A36"/>
    <w:rsid w:val="00D03DA5"/>
    <w:rsid w:val="00D04BAB"/>
    <w:rsid w:val="00D05A12"/>
    <w:rsid w:val="00D12AE4"/>
    <w:rsid w:val="00D13113"/>
    <w:rsid w:val="00D16680"/>
    <w:rsid w:val="00D258F4"/>
    <w:rsid w:val="00D27041"/>
    <w:rsid w:val="00D273B1"/>
    <w:rsid w:val="00D2751B"/>
    <w:rsid w:val="00D33CA2"/>
    <w:rsid w:val="00D34337"/>
    <w:rsid w:val="00D403C1"/>
    <w:rsid w:val="00D42705"/>
    <w:rsid w:val="00D427E1"/>
    <w:rsid w:val="00D45277"/>
    <w:rsid w:val="00D45693"/>
    <w:rsid w:val="00D50057"/>
    <w:rsid w:val="00D52229"/>
    <w:rsid w:val="00D53CF2"/>
    <w:rsid w:val="00D5549E"/>
    <w:rsid w:val="00D5669D"/>
    <w:rsid w:val="00D6126E"/>
    <w:rsid w:val="00D6469C"/>
    <w:rsid w:val="00D6718E"/>
    <w:rsid w:val="00D71CCD"/>
    <w:rsid w:val="00D75CEF"/>
    <w:rsid w:val="00D77219"/>
    <w:rsid w:val="00D80687"/>
    <w:rsid w:val="00D81081"/>
    <w:rsid w:val="00D814D3"/>
    <w:rsid w:val="00D81CF4"/>
    <w:rsid w:val="00D81D37"/>
    <w:rsid w:val="00D81D3A"/>
    <w:rsid w:val="00D82755"/>
    <w:rsid w:val="00D869EF"/>
    <w:rsid w:val="00DA0389"/>
    <w:rsid w:val="00DB54C2"/>
    <w:rsid w:val="00DC205E"/>
    <w:rsid w:val="00DC2CA1"/>
    <w:rsid w:val="00DC6C46"/>
    <w:rsid w:val="00DD05BC"/>
    <w:rsid w:val="00DD20DF"/>
    <w:rsid w:val="00DD25D6"/>
    <w:rsid w:val="00DD364A"/>
    <w:rsid w:val="00DD373E"/>
    <w:rsid w:val="00DD3BB4"/>
    <w:rsid w:val="00DD69CB"/>
    <w:rsid w:val="00DE1916"/>
    <w:rsid w:val="00DE227E"/>
    <w:rsid w:val="00DE4A62"/>
    <w:rsid w:val="00DF7C6C"/>
    <w:rsid w:val="00E0116D"/>
    <w:rsid w:val="00E0188C"/>
    <w:rsid w:val="00E0296F"/>
    <w:rsid w:val="00E04D17"/>
    <w:rsid w:val="00E101D4"/>
    <w:rsid w:val="00E22872"/>
    <w:rsid w:val="00E2499F"/>
    <w:rsid w:val="00E25E08"/>
    <w:rsid w:val="00E26136"/>
    <w:rsid w:val="00E277D0"/>
    <w:rsid w:val="00E322A9"/>
    <w:rsid w:val="00E33900"/>
    <w:rsid w:val="00E33D7C"/>
    <w:rsid w:val="00E346C0"/>
    <w:rsid w:val="00E347A2"/>
    <w:rsid w:val="00E34DE3"/>
    <w:rsid w:val="00E355EA"/>
    <w:rsid w:val="00E462AB"/>
    <w:rsid w:val="00E47419"/>
    <w:rsid w:val="00E503A9"/>
    <w:rsid w:val="00E50A15"/>
    <w:rsid w:val="00E51D8D"/>
    <w:rsid w:val="00E632AF"/>
    <w:rsid w:val="00E71327"/>
    <w:rsid w:val="00E7620D"/>
    <w:rsid w:val="00E769E7"/>
    <w:rsid w:val="00E76FB5"/>
    <w:rsid w:val="00E802EF"/>
    <w:rsid w:val="00E81C56"/>
    <w:rsid w:val="00E822F2"/>
    <w:rsid w:val="00E8415B"/>
    <w:rsid w:val="00E8508A"/>
    <w:rsid w:val="00E85E97"/>
    <w:rsid w:val="00E86BE6"/>
    <w:rsid w:val="00E95479"/>
    <w:rsid w:val="00E959DA"/>
    <w:rsid w:val="00E97D34"/>
    <w:rsid w:val="00EA06A3"/>
    <w:rsid w:val="00EA0967"/>
    <w:rsid w:val="00EA2E04"/>
    <w:rsid w:val="00EA56DB"/>
    <w:rsid w:val="00EA6B58"/>
    <w:rsid w:val="00EB4044"/>
    <w:rsid w:val="00EB43E7"/>
    <w:rsid w:val="00EB56DB"/>
    <w:rsid w:val="00EC3265"/>
    <w:rsid w:val="00EC34B0"/>
    <w:rsid w:val="00EC4EBA"/>
    <w:rsid w:val="00EC56A9"/>
    <w:rsid w:val="00EC5FCC"/>
    <w:rsid w:val="00EC6D79"/>
    <w:rsid w:val="00ED3353"/>
    <w:rsid w:val="00ED3A3C"/>
    <w:rsid w:val="00ED4B07"/>
    <w:rsid w:val="00ED64AF"/>
    <w:rsid w:val="00EE0E32"/>
    <w:rsid w:val="00EE352E"/>
    <w:rsid w:val="00EE48A5"/>
    <w:rsid w:val="00EE4E11"/>
    <w:rsid w:val="00EE510A"/>
    <w:rsid w:val="00EE7143"/>
    <w:rsid w:val="00EE71CC"/>
    <w:rsid w:val="00EF4F45"/>
    <w:rsid w:val="00F06EB4"/>
    <w:rsid w:val="00F11172"/>
    <w:rsid w:val="00F15287"/>
    <w:rsid w:val="00F170EA"/>
    <w:rsid w:val="00F2085F"/>
    <w:rsid w:val="00F222C4"/>
    <w:rsid w:val="00F300F5"/>
    <w:rsid w:val="00F30B5A"/>
    <w:rsid w:val="00F31BB0"/>
    <w:rsid w:val="00F32321"/>
    <w:rsid w:val="00F371AF"/>
    <w:rsid w:val="00F437D4"/>
    <w:rsid w:val="00F45B5A"/>
    <w:rsid w:val="00F45DCF"/>
    <w:rsid w:val="00F46C7B"/>
    <w:rsid w:val="00F52F8E"/>
    <w:rsid w:val="00F5733E"/>
    <w:rsid w:val="00F67589"/>
    <w:rsid w:val="00F767CA"/>
    <w:rsid w:val="00F76B74"/>
    <w:rsid w:val="00F832B7"/>
    <w:rsid w:val="00F83D21"/>
    <w:rsid w:val="00F85552"/>
    <w:rsid w:val="00F859F6"/>
    <w:rsid w:val="00F901BD"/>
    <w:rsid w:val="00F928B5"/>
    <w:rsid w:val="00F96183"/>
    <w:rsid w:val="00F964FE"/>
    <w:rsid w:val="00FA0C61"/>
    <w:rsid w:val="00FA2064"/>
    <w:rsid w:val="00FA3894"/>
    <w:rsid w:val="00FA66CE"/>
    <w:rsid w:val="00FA7327"/>
    <w:rsid w:val="00FB0920"/>
    <w:rsid w:val="00FB0CC1"/>
    <w:rsid w:val="00FD0EA5"/>
    <w:rsid w:val="00FD43A6"/>
    <w:rsid w:val="00FE0EE4"/>
    <w:rsid w:val="00FE286F"/>
    <w:rsid w:val="00FE48BE"/>
    <w:rsid w:val="00FE5885"/>
    <w:rsid w:val="00FE5B56"/>
    <w:rsid w:val="00FF1EEB"/>
    <w:rsid w:val="00FF4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437D4"/>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31E25"/>
    <w:pPr>
      <w:tabs>
        <w:tab w:val="right" w:leader="dot" w:pos="7928"/>
      </w:tabs>
      <w:spacing w:after="100"/>
    </w:pPr>
    <w:rPr>
      <w:rFonts w:cs="Times New Roman"/>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42" Type="http://schemas.openxmlformats.org/officeDocument/2006/relationships/image" Target="media/image31.jpeg"/><Relationship Id="rId47" Type="http://schemas.openxmlformats.org/officeDocument/2006/relationships/image" Target="media/image36.jpeg"/><Relationship Id="rId63" Type="http://schemas.openxmlformats.org/officeDocument/2006/relationships/image" Target="media/image52.png"/><Relationship Id="rId68"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www.insinyoer.com" TargetMode="Externa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hyperlink" Target="http://www.insinyoer.com" TargetMode="External"/><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header" Target="header2.xml"/><Relationship Id="rId20" Type="http://schemas.openxmlformats.org/officeDocument/2006/relationships/image" Target="media/image11.pn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image" Target="media/image51.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gif"/><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0A8FD-1508-4770-A24E-36343E0C1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8</TotalTime>
  <Pages>80</Pages>
  <Words>19548</Words>
  <Characters>111427</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70</cp:revision>
  <cp:lastPrinted>2023-09-27T03:36:00Z</cp:lastPrinted>
  <dcterms:created xsi:type="dcterms:W3CDTF">2023-09-19T08:45:00Z</dcterms:created>
  <dcterms:modified xsi:type="dcterms:W3CDTF">2023-12-16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